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9CD5" w14:textId="77777777" w:rsidR="00385D03" w:rsidRPr="0007329F" w:rsidRDefault="00385D03" w:rsidP="00385D03">
      <w:pPr>
        <w:pStyle w:val="Subttol"/>
      </w:pPr>
      <w:r w:rsidRPr="0007329F">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07329F" w:rsidRDefault="00385D03" w:rsidP="00385D03">
      <w:pPr>
        <w:pStyle w:val="Subttol"/>
      </w:pPr>
    </w:p>
    <w:p w14:paraId="63AE73B2" w14:textId="77777777" w:rsidR="00385D03" w:rsidRPr="0007329F" w:rsidRDefault="00385D03" w:rsidP="00385D03">
      <w:pPr>
        <w:pStyle w:val="Subttol"/>
      </w:pPr>
    </w:p>
    <w:p w14:paraId="36996DF3" w14:textId="77777777" w:rsidR="00385D03" w:rsidRPr="0007329F" w:rsidRDefault="00385D03" w:rsidP="00385D03">
      <w:pPr>
        <w:pStyle w:val="Subttol"/>
      </w:pPr>
    </w:p>
    <w:p w14:paraId="371BC78A" w14:textId="77777777" w:rsidR="00385D03" w:rsidRPr="0007329F" w:rsidRDefault="00385D03" w:rsidP="00385D03">
      <w:pPr>
        <w:pStyle w:val="Subttol"/>
      </w:pPr>
    </w:p>
    <w:p w14:paraId="3FC2BED1" w14:textId="77777777" w:rsidR="00385D03" w:rsidRPr="0007329F" w:rsidRDefault="00385D03" w:rsidP="00385D03">
      <w:pPr>
        <w:pStyle w:val="Subttol"/>
      </w:pPr>
    </w:p>
    <w:p w14:paraId="2D1F2EEB" w14:textId="77777777" w:rsidR="00385D03" w:rsidRPr="0007329F" w:rsidRDefault="00385D03" w:rsidP="00385D03">
      <w:pPr>
        <w:pStyle w:val="Subttol"/>
      </w:pPr>
      <w:r w:rsidRPr="0007329F">
        <w:t>Grau en Enginyeria Informàtica de Gestió i Sistemes d’Informació</w:t>
      </w:r>
    </w:p>
    <w:p w14:paraId="2057C2CB" w14:textId="77777777" w:rsidR="00385D03" w:rsidRPr="0007329F" w:rsidRDefault="00385D03" w:rsidP="00385D03">
      <w:pPr>
        <w:pStyle w:val="Subttol"/>
      </w:pPr>
    </w:p>
    <w:p w14:paraId="61D89BEB" w14:textId="77777777" w:rsidR="00385D03" w:rsidRPr="0007329F" w:rsidRDefault="00385D03" w:rsidP="00385D03">
      <w:pPr>
        <w:pStyle w:val="Subttol"/>
      </w:pPr>
    </w:p>
    <w:p w14:paraId="4DE26CB9" w14:textId="77777777" w:rsidR="00385D03" w:rsidRPr="0007329F" w:rsidRDefault="00385D03" w:rsidP="00385D03">
      <w:pPr>
        <w:pStyle w:val="Subttol"/>
      </w:pPr>
    </w:p>
    <w:p w14:paraId="0271D3B2" w14:textId="77777777" w:rsidR="00385D03" w:rsidRPr="0007329F" w:rsidRDefault="00385D03" w:rsidP="00385D03">
      <w:pPr>
        <w:pStyle w:val="Subttol"/>
      </w:pPr>
    </w:p>
    <w:p w14:paraId="63D30903" w14:textId="77777777" w:rsidR="00385D03" w:rsidRPr="0007329F" w:rsidRDefault="00385D03" w:rsidP="00385D03">
      <w:pPr>
        <w:pStyle w:val="Subttol"/>
      </w:pPr>
    </w:p>
    <w:p w14:paraId="320D9E85" w14:textId="77777777" w:rsidR="00385D03" w:rsidRPr="0007329F" w:rsidRDefault="00385D03" w:rsidP="00385D03">
      <w:pPr>
        <w:pStyle w:val="Subttol"/>
      </w:pPr>
    </w:p>
    <w:p w14:paraId="4F872A69" w14:textId="77777777" w:rsidR="00385D03" w:rsidRPr="0007329F" w:rsidRDefault="00385D03" w:rsidP="00385D03">
      <w:pPr>
        <w:pStyle w:val="Subttol"/>
      </w:pPr>
    </w:p>
    <w:p w14:paraId="0F72CCAC" w14:textId="77777777" w:rsidR="00385D03" w:rsidRPr="0007329F" w:rsidRDefault="00385D03" w:rsidP="00385D03">
      <w:pPr>
        <w:pStyle w:val="Subttol"/>
      </w:pPr>
      <w:r w:rsidRPr="0007329F">
        <w:t>PLATAFORMA DE VISUALITZACIÓ D’ALERTES</w:t>
      </w:r>
    </w:p>
    <w:p w14:paraId="4222A3BF" w14:textId="77777777" w:rsidR="00385D03" w:rsidRPr="0007329F" w:rsidRDefault="00385D03" w:rsidP="00385D03">
      <w:pPr>
        <w:pStyle w:val="Subttol"/>
      </w:pPr>
      <w:r w:rsidRPr="0007329F">
        <w:t>SANITÀRIES</w:t>
      </w:r>
    </w:p>
    <w:p w14:paraId="45F0B83E" w14:textId="77777777" w:rsidR="00385D03" w:rsidRPr="0007329F" w:rsidRDefault="00385D03" w:rsidP="00385D03">
      <w:pPr>
        <w:pStyle w:val="Subttol"/>
      </w:pPr>
    </w:p>
    <w:p w14:paraId="3ED904E8" w14:textId="4757994B" w:rsidR="00385D03" w:rsidRPr="0007329F" w:rsidRDefault="004125D1" w:rsidP="00385D03">
      <w:pPr>
        <w:pStyle w:val="Subttol"/>
      </w:pPr>
      <w:bookmarkStart w:id="0" w:name="_Hlk64374044"/>
      <w:r>
        <w:t xml:space="preserve">Memòria </w:t>
      </w:r>
      <w:r w:rsidR="00AC35BC" w:rsidRPr="00AC35BC">
        <w:t>i</w:t>
      </w:r>
      <w:r w:rsidRPr="00AC35BC">
        <w:t>ntermèdia</w:t>
      </w:r>
    </w:p>
    <w:bookmarkEnd w:id="0"/>
    <w:p w14:paraId="269DFEB7" w14:textId="77777777" w:rsidR="00385D03" w:rsidRPr="0007329F" w:rsidRDefault="00385D03" w:rsidP="00385D03">
      <w:pPr>
        <w:pStyle w:val="Subttol"/>
      </w:pPr>
    </w:p>
    <w:p w14:paraId="1641826F" w14:textId="77777777" w:rsidR="00385D03" w:rsidRPr="0007329F" w:rsidRDefault="00385D03" w:rsidP="00385D03">
      <w:pPr>
        <w:pStyle w:val="Subttol"/>
      </w:pPr>
    </w:p>
    <w:p w14:paraId="6A358888" w14:textId="77777777" w:rsidR="00385D03" w:rsidRPr="0007329F" w:rsidRDefault="00385D03" w:rsidP="00385D03">
      <w:pPr>
        <w:pStyle w:val="Subttol"/>
      </w:pPr>
    </w:p>
    <w:p w14:paraId="22C3A9B1" w14:textId="77777777" w:rsidR="00385D03" w:rsidRPr="0007329F" w:rsidRDefault="00385D03" w:rsidP="00385D03">
      <w:pPr>
        <w:pStyle w:val="Subttol"/>
      </w:pPr>
    </w:p>
    <w:p w14:paraId="4751AE70" w14:textId="77777777" w:rsidR="00385D03" w:rsidRPr="0007329F" w:rsidRDefault="00385D03" w:rsidP="00385D03">
      <w:pPr>
        <w:pStyle w:val="Subttol"/>
      </w:pPr>
    </w:p>
    <w:p w14:paraId="239DCEF0" w14:textId="77777777" w:rsidR="00385D03" w:rsidRPr="0007329F" w:rsidRDefault="00385D03" w:rsidP="00385D03">
      <w:pPr>
        <w:pStyle w:val="Subttol"/>
      </w:pPr>
    </w:p>
    <w:p w14:paraId="78189544" w14:textId="77777777" w:rsidR="00385D03" w:rsidRPr="0007329F" w:rsidRDefault="00385D03" w:rsidP="00385D03">
      <w:pPr>
        <w:pStyle w:val="Subttol"/>
      </w:pPr>
    </w:p>
    <w:p w14:paraId="622347DD" w14:textId="77777777" w:rsidR="00385D03" w:rsidRPr="0007329F" w:rsidRDefault="00385D03" w:rsidP="00385D03">
      <w:pPr>
        <w:pStyle w:val="Subttol"/>
        <w:jc w:val="right"/>
      </w:pPr>
      <w:r w:rsidRPr="0007329F">
        <w:t>ERIK ESPUÑES JUBERÓ</w:t>
      </w:r>
    </w:p>
    <w:p w14:paraId="7E88D45B" w14:textId="77777777" w:rsidR="00385D03" w:rsidRPr="0007329F" w:rsidRDefault="00385D03" w:rsidP="00385D03">
      <w:pPr>
        <w:pStyle w:val="Subttol"/>
        <w:jc w:val="right"/>
      </w:pPr>
      <w:r w:rsidRPr="0007329F">
        <w:t>TUTOR: EUGENI FERNÁNDEZ GONZÁLEZ</w:t>
      </w:r>
      <w:r w:rsidRPr="0007329F">
        <w:cr/>
      </w:r>
    </w:p>
    <w:p w14:paraId="6247968D" w14:textId="77777777" w:rsidR="00385D03" w:rsidRPr="0007329F" w:rsidRDefault="00385D03" w:rsidP="00385D03">
      <w:pPr>
        <w:pStyle w:val="Subttol"/>
        <w:jc w:val="right"/>
      </w:pPr>
      <w:r w:rsidRPr="0007329F">
        <w:t>CURS 2020-2021</w:t>
      </w:r>
    </w:p>
    <w:p w14:paraId="6F6783D9" w14:textId="77777777" w:rsidR="00385D03" w:rsidRPr="0007329F" w:rsidRDefault="00385D03" w:rsidP="00385D03">
      <w:pPr>
        <w:pStyle w:val="Subttol"/>
      </w:pPr>
    </w:p>
    <w:p w14:paraId="713A19DC" w14:textId="77777777" w:rsidR="00385D03" w:rsidRPr="0007329F" w:rsidRDefault="00385D03" w:rsidP="00385D03">
      <w:pPr>
        <w:pStyle w:val="Subttol"/>
      </w:pPr>
      <w:r w:rsidRPr="0007329F">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07329F" w:rsidRDefault="00EC1059" w:rsidP="00B60BB1"/>
    <w:p w14:paraId="19491E3C" w14:textId="6D3BB9D4" w:rsidR="00500C12" w:rsidRPr="0007329F" w:rsidRDefault="00500C12" w:rsidP="00A60F2C">
      <w:pPr>
        <w:jc w:val="center"/>
      </w:pPr>
    </w:p>
    <w:p w14:paraId="195EF4FC" w14:textId="6AE92C8E" w:rsidR="00500C12" w:rsidRPr="0007329F" w:rsidRDefault="00500C12" w:rsidP="00A60F2C">
      <w:pPr>
        <w:sectPr w:rsidR="00500C12" w:rsidRPr="0007329F"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07329F" w:rsidRDefault="006A4BEC" w:rsidP="006A4BEC">
      <w:pPr>
        <w:pStyle w:val="Ttol"/>
        <w:spacing w:before="0"/>
        <w:rPr>
          <w:lang w:val="en-GB"/>
        </w:rPr>
      </w:pPr>
      <w:r w:rsidRPr="0007329F">
        <w:rPr>
          <w:lang w:val="en-GB"/>
        </w:rPr>
        <w:lastRenderedPageBreak/>
        <w:t>ABSTRACT</w:t>
      </w:r>
    </w:p>
    <w:p w14:paraId="2DC7BDA2" w14:textId="77777777" w:rsidR="00341EF7" w:rsidRPr="0007329F" w:rsidRDefault="00282038" w:rsidP="00A60F2C">
      <w:pPr>
        <w:rPr>
          <w:lang w:val="en-GB"/>
        </w:rPr>
      </w:pPr>
      <w:r w:rsidRPr="0007329F">
        <w:rPr>
          <w:lang w:val="en-GB"/>
        </w:rPr>
        <w:t>This project is focused on the development of a mobile application that warns the hospital staff when an event of their responsibility occurs.</w:t>
      </w:r>
      <w:r w:rsidR="00341EF7" w:rsidRPr="0007329F">
        <w:rPr>
          <w:lang w:val="en-GB"/>
        </w:rPr>
        <w:t xml:space="preserve"> The product will be focused on two parts.</w:t>
      </w:r>
    </w:p>
    <w:p w14:paraId="79077E7A" w14:textId="13548D91" w:rsidR="00341EF7" w:rsidRPr="0007329F" w:rsidRDefault="00341EF7" w:rsidP="00A60F2C">
      <w:pPr>
        <w:rPr>
          <w:lang w:val="en-GB"/>
        </w:rPr>
      </w:pPr>
      <w:r w:rsidRPr="0007329F">
        <w:rPr>
          <w:lang w:val="en-GB"/>
        </w:rPr>
        <w:t xml:space="preserve">The first one will be a web server that will configure the users and the type of alert that they will receive. </w:t>
      </w:r>
    </w:p>
    <w:p w14:paraId="1A0A1392" w14:textId="429959E9" w:rsidR="00500C12" w:rsidRPr="0007329F" w:rsidRDefault="00341EF7" w:rsidP="00A60F2C">
      <w:pPr>
        <w:rPr>
          <w:lang w:val="en-GB"/>
        </w:rPr>
      </w:pPr>
      <w:r w:rsidRPr="0007329F">
        <w:rPr>
          <w:lang w:val="en-GB"/>
        </w:rPr>
        <w:t>The second one will be a mobile app that will be responsible for configuring and warning the user.</w:t>
      </w:r>
    </w:p>
    <w:p w14:paraId="0F9D924C" w14:textId="1C9F3615" w:rsidR="00500C12" w:rsidRPr="0007329F" w:rsidRDefault="006A4BEC" w:rsidP="00EC1059">
      <w:pPr>
        <w:pStyle w:val="Ttol"/>
      </w:pPr>
      <w:r w:rsidRPr="0007329F">
        <w:t>RESUM</w:t>
      </w:r>
    </w:p>
    <w:p w14:paraId="5A09AB47" w14:textId="77777777" w:rsidR="00341EF7" w:rsidRPr="0007329F" w:rsidRDefault="00282038" w:rsidP="00A60F2C">
      <w:r w:rsidRPr="0007329F">
        <w:t>Aquest treball se centra en el desenvolupament d’una aplicació de mòbil que avisi al personal d’un hospital quan succeeixi algun esdeveniment que sigui de la seva responsabilitat.</w:t>
      </w:r>
      <w:r w:rsidR="00341EF7" w:rsidRPr="0007329F">
        <w:t xml:space="preserve"> El producte se centrarà en dues parts. </w:t>
      </w:r>
    </w:p>
    <w:p w14:paraId="29B46C43" w14:textId="09AA0189" w:rsidR="00341EF7" w:rsidRPr="0007329F" w:rsidRDefault="00341EF7" w:rsidP="00A60F2C">
      <w:r w:rsidRPr="0007329F">
        <w:t xml:space="preserve">La primera, un servidor web que serà el que configuri els usuaris i el tipus d’alertes que puguin rebre. </w:t>
      </w:r>
    </w:p>
    <w:p w14:paraId="2B022150" w14:textId="2F8C054F" w:rsidR="00500C12" w:rsidRPr="0007329F" w:rsidRDefault="00341EF7" w:rsidP="00A60F2C">
      <w:r w:rsidRPr="0007329F">
        <w:t>La segona, una aplicació per a mòbils que serà l’encarregada de configurar l’alerta i avisar a l’usuari.</w:t>
      </w:r>
    </w:p>
    <w:p w14:paraId="152B02D2" w14:textId="17F397F7" w:rsidR="00500C12" w:rsidRPr="0007329F" w:rsidRDefault="006A4BEC" w:rsidP="00EC1059">
      <w:pPr>
        <w:pStyle w:val="Ttol"/>
        <w:rPr>
          <w:lang w:val="es-ES"/>
        </w:rPr>
      </w:pPr>
      <w:r w:rsidRPr="0007329F">
        <w:rPr>
          <w:lang w:val="es-ES"/>
        </w:rPr>
        <w:t>RESUMEN</w:t>
      </w:r>
    </w:p>
    <w:p w14:paraId="619BACB1" w14:textId="77777777" w:rsidR="00341EF7" w:rsidRPr="0007329F" w:rsidRDefault="00282038" w:rsidP="00A60F2C">
      <w:pPr>
        <w:rPr>
          <w:lang w:val="es-ES"/>
        </w:rPr>
      </w:pPr>
      <w:r w:rsidRPr="0007329F">
        <w:rPr>
          <w:lang w:val="es-ES"/>
        </w:rPr>
        <w:t>Este trabajo se centra en el desarrollo de una aplicación de móvil que avise al personal de un hospital cuando suceda algún evento que sea de su responsabilidad.</w:t>
      </w:r>
      <w:r w:rsidR="00341EF7" w:rsidRPr="0007329F">
        <w:rPr>
          <w:lang w:val="es-ES"/>
        </w:rPr>
        <w:t xml:space="preserve"> El producto se centrará en dos partes. </w:t>
      </w:r>
    </w:p>
    <w:p w14:paraId="3970D93D" w14:textId="77777777" w:rsidR="00341EF7" w:rsidRPr="0007329F" w:rsidRDefault="00341EF7" w:rsidP="00A60F2C">
      <w:pPr>
        <w:rPr>
          <w:lang w:val="es-ES"/>
        </w:rPr>
      </w:pPr>
      <w:r w:rsidRPr="0007329F">
        <w:rPr>
          <w:lang w:val="es-ES"/>
        </w:rPr>
        <w:t xml:space="preserve">La primera, un servidor web que será el que configure los usuarios i los tipos de alertas que pueda recibir. </w:t>
      </w:r>
    </w:p>
    <w:p w14:paraId="2B770522" w14:textId="2C3CF431" w:rsidR="00282038" w:rsidRPr="0007329F" w:rsidRDefault="00341EF7" w:rsidP="00A60F2C">
      <w:pPr>
        <w:rPr>
          <w:lang w:val="es-ES"/>
        </w:rPr>
      </w:pPr>
      <w:r w:rsidRPr="0007329F">
        <w:rPr>
          <w:lang w:val="es-ES"/>
        </w:rPr>
        <w:t>La segunda, una aplicación para móviles que será la encargada de configurar la alerta y avisar al usuario.</w:t>
      </w:r>
    </w:p>
    <w:p w14:paraId="3EEB7006" w14:textId="307D9BAD" w:rsidR="00500C12" w:rsidRPr="0007329F" w:rsidRDefault="00500C12" w:rsidP="00A60F2C">
      <w:pPr>
        <w:rPr>
          <w:lang w:val="es-ES"/>
        </w:rPr>
      </w:pPr>
    </w:p>
    <w:p w14:paraId="2519A0B7" w14:textId="2FD02E1A" w:rsidR="005C2EB6" w:rsidRPr="0007329F" w:rsidRDefault="005C2EB6" w:rsidP="00A60F2C">
      <w:pPr>
        <w:sectPr w:rsidR="005C2EB6" w:rsidRPr="0007329F" w:rsidSect="00500C12">
          <w:type w:val="oddPage"/>
          <w:pgSz w:w="11906" w:h="16838" w:code="9"/>
          <w:pgMar w:top="1701" w:right="1418" w:bottom="1418" w:left="1418" w:header="709" w:footer="709" w:gutter="284"/>
          <w:pgNumType w:fmt="upperRoman" w:start="1"/>
          <w:cols w:space="708"/>
          <w:docGrid w:linePitch="360"/>
        </w:sectPr>
      </w:pPr>
    </w:p>
    <w:bookmarkStart w:id="1" w:name="_Toc55765595" w:displacedByCustomXml="next"/>
    <w:sdt>
      <w:sdtPr>
        <w:rPr>
          <w:b w:val="0"/>
          <w:bCs w:val="0"/>
          <w:sz w:val="24"/>
          <w:szCs w:val="22"/>
        </w:rPr>
        <w:id w:val="1126429332"/>
        <w:docPartObj>
          <w:docPartGallery w:val="Table of Contents"/>
          <w:docPartUnique/>
        </w:docPartObj>
      </w:sdtPr>
      <w:sdtContent>
        <w:bookmarkStart w:id="2" w:name="Índex" w:displacedByCustomXml="prev"/>
        <w:p w14:paraId="2C5AF531" w14:textId="591F86EC" w:rsidR="00A60F2C" w:rsidRPr="0007329F" w:rsidRDefault="006A4BEC" w:rsidP="006A4BEC">
          <w:pPr>
            <w:pStyle w:val="Ttol"/>
            <w:spacing w:before="0"/>
            <w:rPr>
              <w:sz w:val="2"/>
              <w:szCs w:val="2"/>
            </w:rPr>
          </w:pPr>
          <w:r w:rsidRPr="00C06FAE">
            <w:t>ÍNDEX</w:t>
          </w:r>
        </w:p>
        <w:bookmarkEnd w:id="2"/>
        <w:p w14:paraId="6FC41C42" w14:textId="4D5CAE0C" w:rsidR="00215814"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rsidRPr="0007329F">
            <w:rPr>
              <w:iCs w:val="0"/>
            </w:rPr>
            <w:fldChar w:fldCharType="begin"/>
          </w:r>
          <w:r w:rsidRPr="0007329F">
            <w:rPr>
              <w:iCs w:val="0"/>
            </w:rPr>
            <w:instrText xml:space="preserve"> TOC \o "1-3" \h \z \u </w:instrText>
          </w:r>
          <w:r w:rsidRPr="0007329F">
            <w:rPr>
              <w:iCs w:val="0"/>
            </w:rPr>
            <w:fldChar w:fldCharType="separate"/>
          </w:r>
          <w:hyperlink w:anchor="_Toc64373917" w:history="1">
            <w:r w:rsidR="00215814" w:rsidRPr="00004198">
              <w:rPr>
                <w:rStyle w:val="Enlla"/>
                <w:noProof/>
              </w:rPr>
              <w:t>ÍNDEX DE FIGURES</w:t>
            </w:r>
            <w:r w:rsidR="00215814">
              <w:rPr>
                <w:noProof/>
                <w:webHidden/>
              </w:rPr>
              <w:tab/>
            </w:r>
            <w:r w:rsidR="00215814">
              <w:rPr>
                <w:noProof/>
                <w:webHidden/>
              </w:rPr>
              <w:fldChar w:fldCharType="begin"/>
            </w:r>
            <w:r w:rsidR="00215814">
              <w:rPr>
                <w:noProof/>
                <w:webHidden/>
              </w:rPr>
              <w:instrText xml:space="preserve"> PAGEREF _Toc64373917 \h </w:instrText>
            </w:r>
            <w:r w:rsidR="00215814">
              <w:rPr>
                <w:noProof/>
                <w:webHidden/>
              </w:rPr>
            </w:r>
            <w:r w:rsidR="00215814">
              <w:rPr>
                <w:noProof/>
                <w:webHidden/>
              </w:rPr>
              <w:fldChar w:fldCharType="separate"/>
            </w:r>
            <w:r w:rsidR="00215814">
              <w:rPr>
                <w:noProof/>
                <w:webHidden/>
              </w:rPr>
              <w:t>III</w:t>
            </w:r>
            <w:r w:rsidR="00215814">
              <w:rPr>
                <w:noProof/>
                <w:webHidden/>
              </w:rPr>
              <w:fldChar w:fldCharType="end"/>
            </w:r>
          </w:hyperlink>
        </w:p>
        <w:p w14:paraId="517D0D08" w14:textId="616D2C59"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8" w:history="1">
            <w:r w:rsidR="00215814" w:rsidRPr="00004198">
              <w:rPr>
                <w:rStyle w:val="Enlla"/>
                <w:noProof/>
              </w:rPr>
              <w:t>ÍNDEX DE TAULES</w:t>
            </w:r>
            <w:r w:rsidR="00215814">
              <w:rPr>
                <w:noProof/>
                <w:webHidden/>
              </w:rPr>
              <w:tab/>
            </w:r>
            <w:r w:rsidR="00215814">
              <w:rPr>
                <w:noProof/>
                <w:webHidden/>
              </w:rPr>
              <w:fldChar w:fldCharType="begin"/>
            </w:r>
            <w:r w:rsidR="00215814">
              <w:rPr>
                <w:noProof/>
                <w:webHidden/>
              </w:rPr>
              <w:instrText xml:space="preserve"> PAGEREF _Toc64373918 \h </w:instrText>
            </w:r>
            <w:r w:rsidR="00215814">
              <w:rPr>
                <w:noProof/>
                <w:webHidden/>
              </w:rPr>
            </w:r>
            <w:r w:rsidR="00215814">
              <w:rPr>
                <w:noProof/>
                <w:webHidden/>
              </w:rPr>
              <w:fldChar w:fldCharType="separate"/>
            </w:r>
            <w:r w:rsidR="00215814">
              <w:rPr>
                <w:noProof/>
                <w:webHidden/>
              </w:rPr>
              <w:t>V</w:t>
            </w:r>
            <w:r w:rsidR="00215814">
              <w:rPr>
                <w:noProof/>
                <w:webHidden/>
              </w:rPr>
              <w:fldChar w:fldCharType="end"/>
            </w:r>
          </w:hyperlink>
        </w:p>
        <w:p w14:paraId="4569CBE4" w14:textId="14957D4D"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19" w:history="1">
            <w:r w:rsidR="00215814" w:rsidRPr="00004198">
              <w:rPr>
                <w:rStyle w:val="Enlla"/>
                <w:noProof/>
              </w:rPr>
              <w:t>GLOSSARI DE TERMES</w:t>
            </w:r>
            <w:r w:rsidR="00215814">
              <w:rPr>
                <w:noProof/>
                <w:webHidden/>
              </w:rPr>
              <w:tab/>
            </w:r>
            <w:r w:rsidR="00215814">
              <w:rPr>
                <w:noProof/>
                <w:webHidden/>
              </w:rPr>
              <w:fldChar w:fldCharType="begin"/>
            </w:r>
            <w:r w:rsidR="00215814">
              <w:rPr>
                <w:noProof/>
                <w:webHidden/>
              </w:rPr>
              <w:instrText xml:space="preserve"> PAGEREF _Toc64373919 \h </w:instrText>
            </w:r>
            <w:r w:rsidR="00215814">
              <w:rPr>
                <w:noProof/>
                <w:webHidden/>
              </w:rPr>
            </w:r>
            <w:r w:rsidR="00215814">
              <w:rPr>
                <w:noProof/>
                <w:webHidden/>
              </w:rPr>
              <w:fldChar w:fldCharType="separate"/>
            </w:r>
            <w:r w:rsidR="00215814">
              <w:rPr>
                <w:noProof/>
                <w:webHidden/>
              </w:rPr>
              <w:t>VII</w:t>
            </w:r>
            <w:r w:rsidR="00215814">
              <w:rPr>
                <w:noProof/>
                <w:webHidden/>
              </w:rPr>
              <w:fldChar w:fldCharType="end"/>
            </w:r>
          </w:hyperlink>
        </w:p>
        <w:p w14:paraId="06BFB775" w14:textId="65852216"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0" w:history="1">
            <w:r w:rsidR="00215814" w:rsidRPr="00004198">
              <w:rPr>
                <w:rStyle w:val="Enlla"/>
                <w:noProof/>
              </w:rPr>
              <w:t>CAPÍTOL 1. OBJECTE DEL PROJECTE</w:t>
            </w:r>
            <w:r w:rsidR="00215814">
              <w:rPr>
                <w:noProof/>
                <w:webHidden/>
              </w:rPr>
              <w:tab/>
            </w:r>
            <w:r w:rsidR="00215814">
              <w:rPr>
                <w:noProof/>
                <w:webHidden/>
              </w:rPr>
              <w:fldChar w:fldCharType="begin"/>
            </w:r>
            <w:r w:rsidR="00215814">
              <w:rPr>
                <w:noProof/>
                <w:webHidden/>
              </w:rPr>
              <w:instrText xml:space="preserve"> PAGEREF _Toc64373920 \h </w:instrText>
            </w:r>
            <w:r w:rsidR="00215814">
              <w:rPr>
                <w:noProof/>
                <w:webHidden/>
              </w:rPr>
            </w:r>
            <w:r w:rsidR="00215814">
              <w:rPr>
                <w:noProof/>
                <w:webHidden/>
              </w:rPr>
              <w:fldChar w:fldCharType="separate"/>
            </w:r>
            <w:r w:rsidR="00215814">
              <w:rPr>
                <w:noProof/>
                <w:webHidden/>
              </w:rPr>
              <w:t>1</w:t>
            </w:r>
            <w:r w:rsidR="00215814">
              <w:rPr>
                <w:noProof/>
                <w:webHidden/>
              </w:rPr>
              <w:fldChar w:fldCharType="end"/>
            </w:r>
          </w:hyperlink>
        </w:p>
        <w:p w14:paraId="03EDBDE1" w14:textId="4F8956DC"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21" w:history="1">
            <w:r w:rsidR="00215814" w:rsidRPr="00004198">
              <w:rPr>
                <w:rStyle w:val="Enlla"/>
                <w:noProof/>
              </w:rPr>
              <w:t>CAPÍTOL 2. ESTUDI PREVI</w:t>
            </w:r>
            <w:r w:rsidR="00215814">
              <w:rPr>
                <w:noProof/>
                <w:webHidden/>
              </w:rPr>
              <w:tab/>
            </w:r>
            <w:r w:rsidR="00215814">
              <w:rPr>
                <w:noProof/>
                <w:webHidden/>
              </w:rPr>
              <w:fldChar w:fldCharType="begin"/>
            </w:r>
            <w:r w:rsidR="00215814">
              <w:rPr>
                <w:noProof/>
                <w:webHidden/>
              </w:rPr>
              <w:instrText xml:space="preserve"> PAGEREF _Toc64373921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529A00F5" w14:textId="40F6E3B2"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22" w:history="1">
            <w:r w:rsidR="00215814" w:rsidRPr="00004198">
              <w:rPr>
                <w:rStyle w:val="Enlla"/>
                <w:noProof/>
              </w:rPr>
              <w:t>2.1. CONTEXT</w:t>
            </w:r>
            <w:r w:rsidR="00215814">
              <w:rPr>
                <w:noProof/>
                <w:webHidden/>
              </w:rPr>
              <w:tab/>
            </w:r>
            <w:r w:rsidR="00215814">
              <w:rPr>
                <w:noProof/>
                <w:webHidden/>
              </w:rPr>
              <w:fldChar w:fldCharType="begin"/>
            </w:r>
            <w:r w:rsidR="00215814">
              <w:rPr>
                <w:noProof/>
                <w:webHidden/>
              </w:rPr>
              <w:instrText xml:space="preserve"> PAGEREF _Toc64373922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792394E3" w14:textId="78588DF8"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23" w:history="1">
            <w:r w:rsidR="00215814" w:rsidRPr="00004198">
              <w:rPr>
                <w:rStyle w:val="Enlla"/>
                <w:noProof/>
              </w:rPr>
              <w:t>2.1.1. L’ERA DEL PAPER</w:t>
            </w:r>
            <w:r w:rsidR="00215814">
              <w:rPr>
                <w:noProof/>
                <w:webHidden/>
              </w:rPr>
              <w:tab/>
            </w:r>
            <w:r w:rsidR="00215814">
              <w:rPr>
                <w:noProof/>
                <w:webHidden/>
              </w:rPr>
              <w:fldChar w:fldCharType="begin"/>
            </w:r>
            <w:r w:rsidR="00215814">
              <w:rPr>
                <w:noProof/>
                <w:webHidden/>
              </w:rPr>
              <w:instrText xml:space="preserve"> PAGEREF _Toc64373923 \h </w:instrText>
            </w:r>
            <w:r w:rsidR="00215814">
              <w:rPr>
                <w:noProof/>
                <w:webHidden/>
              </w:rPr>
            </w:r>
            <w:r w:rsidR="00215814">
              <w:rPr>
                <w:noProof/>
                <w:webHidden/>
              </w:rPr>
              <w:fldChar w:fldCharType="separate"/>
            </w:r>
            <w:r w:rsidR="00215814">
              <w:rPr>
                <w:noProof/>
                <w:webHidden/>
              </w:rPr>
              <w:t>3</w:t>
            </w:r>
            <w:r w:rsidR="00215814">
              <w:rPr>
                <w:noProof/>
                <w:webHidden/>
              </w:rPr>
              <w:fldChar w:fldCharType="end"/>
            </w:r>
          </w:hyperlink>
        </w:p>
        <w:p w14:paraId="6513B928" w14:textId="0E31F767"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24" w:history="1">
            <w:r w:rsidR="00215814" w:rsidRPr="00004198">
              <w:rPr>
                <w:rStyle w:val="Enlla"/>
                <w:noProof/>
              </w:rPr>
              <w:t>2.1.2. L’ERA DIGITAL</w:t>
            </w:r>
            <w:r w:rsidR="00215814">
              <w:rPr>
                <w:noProof/>
                <w:webHidden/>
              </w:rPr>
              <w:tab/>
            </w:r>
            <w:r w:rsidR="00215814">
              <w:rPr>
                <w:noProof/>
                <w:webHidden/>
              </w:rPr>
              <w:fldChar w:fldCharType="begin"/>
            </w:r>
            <w:r w:rsidR="00215814">
              <w:rPr>
                <w:noProof/>
                <w:webHidden/>
              </w:rPr>
              <w:instrText xml:space="preserve"> PAGEREF _Toc64373924 \h </w:instrText>
            </w:r>
            <w:r w:rsidR="00215814">
              <w:rPr>
                <w:noProof/>
                <w:webHidden/>
              </w:rPr>
            </w:r>
            <w:r w:rsidR="00215814">
              <w:rPr>
                <w:noProof/>
                <w:webHidden/>
              </w:rPr>
              <w:fldChar w:fldCharType="separate"/>
            </w:r>
            <w:r w:rsidR="00215814">
              <w:rPr>
                <w:noProof/>
                <w:webHidden/>
              </w:rPr>
              <w:t>4</w:t>
            </w:r>
            <w:r w:rsidR="00215814">
              <w:rPr>
                <w:noProof/>
                <w:webHidden/>
              </w:rPr>
              <w:fldChar w:fldCharType="end"/>
            </w:r>
          </w:hyperlink>
        </w:p>
        <w:p w14:paraId="40B31490" w14:textId="1C41204A"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25" w:history="1">
            <w:r w:rsidR="00215814" w:rsidRPr="00004198">
              <w:rPr>
                <w:rStyle w:val="Enlla"/>
                <w:noProof/>
              </w:rPr>
              <w:t>2.2. ANTECEDENTS</w:t>
            </w:r>
            <w:r w:rsidR="00215814">
              <w:rPr>
                <w:noProof/>
                <w:webHidden/>
              </w:rPr>
              <w:tab/>
            </w:r>
            <w:r w:rsidR="00215814">
              <w:rPr>
                <w:noProof/>
                <w:webHidden/>
              </w:rPr>
              <w:fldChar w:fldCharType="begin"/>
            </w:r>
            <w:r w:rsidR="00215814">
              <w:rPr>
                <w:noProof/>
                <w:webHidden/>
              </w:rPr>
              <w:instrText xml:space="preserve"> PAGEREF _Toc64373925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3128BAC5" w14:textId="458A58AA"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26" w:history="1">
            <w:r w:rsidR="00215814" w:rsidRPr="00004198">
              <w:rPr>
                <w:rStyle w:val="Enlla"/>
                <w:noProof/>
              </w:rPr>
              <w:t>2.3. NECESSITATS DE LA INFORMACIÓ</w:t>
            </w:r>
            <w:r w:rsidR="00215814">
              <w:rPr>
                <w:noProof/>
                <w:webHidden/>
              </w:rPr>
              <w:tab/>
            </w:r>
            <w:r w:rsidR="00215814">
              <w:rPr>
                <w:noProof/>
                <w:webHidden/>
              </w:rPr>
              <w:fldChar w:fldCharType="begin"/>
            </w:r>
            <w:r w:rsidR="00215814">
              <w:rPr>
                <w:noProof/>
                <w:webHidden/>
              </w:rPr>
              <w:instrText xml:space="preserve"> PAGEREF _Toc64373926 \h </w:instrText>
            </w:r>
            <w:r w:rsidR="00215814">
              <w:rPr>
                <w:noProof/>
                <w:webHidden/>
              </w:rPr>
            </w:r>
            <w:r w:rsidR="00215814">
              <w:rPr>
                <w:noProof/>
                <w:webHidden/>
              </w:rPr>
              <w:fldChar w:fldCharType="separate"/>
            </w:r>
            <w:r w:rsidR="00215814">
              <w:rPr>
                <w:noProof/>
                <w:webHidden/>
              </w:rPr>
              <w:t>5</w:t>
            </w:r>
            <w:r w:rsidR="00215814">
              <w:rPr>
                <w:noProof/>
                <w:webHidden/>
              </w:rPr>
              <w:fldChar w:fldCharType="end"/>
            </w:r>
          </w:hyperlink>
        </w:p>
        <w:p w14:paraId="0291E4F9" w14:textId="40880F02"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27" w:history="1">
            <w:r w:rsidR="00215814" w:rsidRPr="00004198">
              <w:rPr>
                <w:rStyle w:val="Enlla"/>
                <w:noProof/>
              </w:rPr>
              <w:t>2.3.1. HEALTHCARE INFORMATION SYSTEM (HIS)</w:t>
            </w:r>
            <w:r w:rsidR="00215814">
              <w:rPr>
                <w:noProof/>
                <w:webHidden/>
              </w:rPr>
              <w:tab/>
            </w:r>
            <w:r w:rsidR="00215814">
              <w:rPr>
                <w:noProof/>
                <w:webHidden/>
              </w:rPr>
              <w:fldChar w:fldCharType="begin"/>
            </w:r>
            <w:r w:rsidR="00215814">
              <w:rPr>
                <w:noProof/>
                <w:webHidden/>
              </w:rPr>
              <w:instrText xml:space="preserve"> PAGEREF _Toc64373927 \h </w:instrText>
            </w:r>
            <w:r w:rsidR="00215814">
              <w:rPr>
                <w:noProof/>
                <w:webHidden/>
              </w:rPr>
            </w:r>
            <w:r w:rsidR="00215814">
              <w:rPr>
                <w:noProof/>
                <w:webHidden/>
              </w:rPr>
              <w:fldChar w:fldCharType="separate"/>
            </w:r>
            <w:r w:rsidR="00215814">
              <w:rPr>
                <w:noProof/>
                <w:webHidden/>
              </w:rPr>
              <w:t>6</w:t>
            </w:r>
            <w:r w:rsidR="00215814">
              <w:rPr>
                <w:noProof/>
                <w:webHidden/>
              </w:rPr>
              <w:fldChar w:fldCharType="end"/>
            </w:r>
          </w:hyperlink>
        </w:p>
        <w:p w14:paraId="3209C9EC" w14:textId="124F0D35"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28" w:history="1">
            <w:r w:rsidR="00215814" w:rsidRPr="00004198">
              <w:rPr>
                <w:rStyle w:val="Enlla"/>
                <w:noProof/>
              </w:rPr>
              <w:t>2.3.2. MOTOR D’INTEROPERABILITAT</w:t>
            </w:r>
            <w:r w:rsidR="00215814">
              <w:rPr>
                <w:noProof/>
                <w:webHidden/>
              </w:rPr>
              <w:tab/>
            </w:r>
            <w:r w:rsidR="00215814">
              <w:rPr>
                <w:noProof/>
                <w:webHidden/>
              </w:rPr>
              <w:fldChar w:fldCharType="begin"/>
            </w:r>
            <w:r w:rsidR="00215814">
              <w:rPr>
                <w:noProof/>
                <w:webHidden/>
              </w:rPr>
              <w:instrText xml:space="preserve"> PAGEREF _Toc64373928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3C9435AF" w14:textId="42EBDDFC"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29" w:history="1">
            <w:r w:rsidR="00215814" w:rsidRPr="00004198">
              <w:rPr>
                <w:rStyle w:val="Enlla"/>
                <w:noProof/>
              </w:rPr>
              <w:t>2.3.3. PROTOCOLS ENTRE EL HIS I EL MOTOR D’INTEROPERABILITAT</w:t>
            </w:r>
            <w:r w:rsidR="00215814">
              <w:rPr>
                <w:noProof/>
                <w:webHidden/>
              </w:rPr>
              <w:tab/>
            </w:r>
            <w:r w:rsidR="00215814">
              <w:rPr>
                <w:noProof/>
                <w:webHidden/>
              </w:rPr>
              <w:fldChar w:fldCharType="begin"/>
            </w:r>
            <w:r w:rsidR="00215814">
              <w:rPr>
                <w:noProof/>
                <w:webHidden/>
              </w:rPr>
              <w:instrText xml:space="preserve"> PAGEREF _Toc64373929 \h </w:instrText>
            </w:r>
            <w:r w:rsidR="00215814">
              <w:rPr>
                <w:noProof/>
                <w:webHidden/>
              </w:rPr>
            </w:r>
            <w:r w:rsidR="00215814">
              <w:rPr>
                <w:noProof/>
                <w:webHidden/>
              </w:rPr>
              <w:fldChar w:fldCharType="separate"/>
            </w:r>
            <w:r w:rsidR="00215814">
              <w:rPr>
                <w:noProof/>
                <w:webHidden/>
              </w:rPr>
              <w:t>7</w:t>
            </w:r>
            <w:r w:rsidR="00215814">
              <w:rPr>
                <w:noProof/>
                <w:webHidden/>
              </w:rPr>
              <w:fldChar w:fldCharType="end"/>
            </w:r>
          </w:hyperlink>
        </w:p>
        <w:p w14:paraId="1CDC47FA" w14:textId="60E8EA27"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0" w:history="1">
            <w:r w:rsidR="00215814" w:rsidRPr="00004198">
              <w:rPr>
                <w:rStyle w:val="Enlla"/>
                <w:noProof/>
              </w:rPr>
              <w:t>CAPÍTOL 3. OBJECTIUS I ABAST</w:t>
            </w:r>
            <w:r w:rsidR="00215814">
              <w:rPr>
                <w:noProof/>
                <w:webHidden/>
              </w:rPr>
              <w:tab/>
            </w:r>
            <w:r w:rsidR="00215814">
              <w:rPr>
                <w:noProof/>
                <w:webHidden/>
              </w:rPr>
              <w:fldChar w:fldCharType="begin"/>
            </w:r>
            <w:r w:rsidR="00215814">
              <w:rPr>
                <w:noProof/>
                <w:webHidden/>
              </w:rPr>
              <w:instrText xml:space="preserve"> PAGEREF _Toc64373930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49C20DA6" w14:textId="20273835"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31" w:history="1">
            <w:r w:rsidR="00215814" w:rsidRPr="00004198">
              <w:rPr>
                <w:rStyle w:val="Enlla"/>
                <w:noProof/>
              </w:rPr>
              <w:t>3.1. OBJECTIUS DEL CLIENT</w:t>
            </w:r>
            <w:r w:rsidR="00215814">
              <w:rPr>
                <w:noProof/>
                <w:webHidden/>
              </w:rPr>
              <w:tab/>
            </w:r>
            <w:r w:rsidR="00215814">
              <w:rPr>
                <w:noProof/>
                <w:webHidden/>
              </w:rPr>
              <w:fldChar w:fldCharType="begin"/>
            </w:r>
            <w:r w:rsidR="00215814">
              <w:rPr>
                <w:noProof/>
                <w:webHidden/>
              </w:rPr>
              <w:instrText xml:space="preserve"> PAGEREF _Toc64373931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4926C40" w14:textId="04156F78"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32" w:history="1">
            <w:r w:rsidR="00215814" w:rsidRPr="00004198">
              <w:rPr>
                <w:rStyle w:val="Enlla"/>
                <w:noProof/>
              </w:rPr>
              <w:t>3.2. OBJECTIUS DEL PRODUCTE</w:t>
            </w:r>
            <w:r w:rsidR="00215814">
              <w:rPr>
                <w:noProof/>
                <w:webHidden/>
              </w:rPr>
              <w:tab/>
            </w:r>
            <w:r w:rsidR="00215814">
              <w:rPr>
                <w:noProof/>
                <w:webHidden/>
              </w:rPr>
              <w:fldChar w:fldCharType="begin"/>
            </w:r>
            <w:r w:rsidR="00215814">
              <w:rPr>
                <w:noProof/>
                <w:webHidden/>
              </w:rPr>
              <w:instrText xml:space="preserve"> PAGEREF _Toc64373932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704FB002" w14:textId="0A99CBFA"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33" w:history="1">
            <w:r w:rsidR="00215814" w:rsidRPr="00004198">
              <w:rPr>
                <w:rStyle w:val="Enlla"/>
                <w:noProof/>
              </w:rPr>
              <w:t>3.3. PÚBLIC POTENCIAL</w:t>
            </w:r>
            <w:r w:rsidR="00215814">
              <w:rPr>
                <w:noProof/>
                <w:webHidden/>
              </w:rPr>
              <w:tab/>
            </w:r>
            <w:r w:rsidR="00215814">
              <w:rPr>
                <w:noProof/>
                <w:webHidden/>
              </w:rPr>
              <w:fldChar w:fldCharType="begin"/>
            </w:r>
            <w:r w:rsidR="00215814">
              <w:rPr>
                <w:noProof/>
                <w:webHidden/>
              </w:rPr>
              <w:instrText xml:space="preserve"> PAGEREF _Toc64373933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C2037FC" w14:textId="32DD6577"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34" w:history="1">
            <w:r w:rsidR="00215814" w:rsidRPr="00004198">
              <w:rPr>
                <w:rStyle w:val="Enlla"/>
                <w:noProof/>
              </w:rPr>
              <w:t>3.4. ABAST</w:t>
            </w:r>
            <w:r w:rsidR="00215814">
              <w:rPr>
                <w:noProof/>
                <w:webHidden/>
              </w:rPr>
              <w:tab/>
            </w:r>
            <w:r w:rsidR="00215814">
              <w:rPr>
                <w:noProof/>
                <w:webHidden/>
              </w:rPr>
              <w:fldChar w:fldCharType="begin"/>
            </w:r>
            <w:r w:rsidR="00215814">
              <w:rPr>
                <w:noProof/>
                <w:webHidden/>
              </w:rPr>
              <w:instrText xml:space="preserve"> PAGEREF _Toc64373934 \h </w:instrText>
            </w:r>
            <w:r w:rsidR="00215814">
              <w:rPr>
                <w:noProof/>
                <w:webHidden/>
              </w:rPr>
            </w:r>
            <w:r w:rsidR="00215814">
              <w:rPr>
                <w:noProof/>
                <w:webHidden/>
              </w:rPr>
              <w:fldChar w:fldCharType="separate"/>
            </w:r>
            <w:r w:rsidR="00215814">
              <w:rPr>
                <w:noProof/>
                <w:webHidden/>
              </w:rPr>
              <w:t>11</w:t>
            </w:r>
            <w:r w:rsidR="00215814">
              <w:rPr>
                <w:noProof/>
                <w:webHidden/>
              </w:rPr>
              <w:fldChar w:fldCharType="end"/>
            </w:r>
          </w:hyperlink>
        </w:p>
        <w:p w14:paraId="3B1090BE" w14:textId="3101EFA1"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5" w:history="1">
            <w:r w:rsidR="00215814" w:rsidRPr="00004198">
              <w:rPr>
                <w:rStyle w:val="Enlla"/>
                <w:noProof/>
              </w:rPr>
              <w:t>CAPÍTOL 4. METODOLOGIA</w:t>
            </w:r>
            <w:r w:rsidR="00215814">
              <w:rPr>
                <w:noProof/>
                <w:webHidden/>
              </w:rPr>
              <w:tab/>
            </w:r>
            <w:r w:rsidR="00215814">
              <w:rPr>
                <w:noProof/>
                <w:webHidden/>
              </w:rPr>
              <w:fldChar w:fldCharType="begin"/>
            </w:r>
            <w:r w:rsidR="00215814">
              <w:rPr>
                <w:noProof/>
                <w:webHidden/>
              </w:rPr>
              <w:instrText xml:space="preserve"> PAGEREF _Toc64373935 \h </w:instrText>
            </w:r>
            <w:r w:rsidR="00215814">
              <w:rPr>
                <w:noProof/>
                <w:webHidden/>
              </w:rPr>
            </w:r>
            <w:r w:rsidR="00215814">
              <w:rPr>
                <w:noProof/>
                <w:webHidden/>
              </w:rPr>
              <w:fldChar w:fldCharType="separate"/>
            </w:r>
            <w:r w:rsidR="00215814">
              <w:rPr>
                <w:noProof/>
                <w:webHidden/>
              </w:rPr>
              <w:t>13</w:t>
            </w:r>
            <w:r w:rsidR="00215814">
              <w:rPr>
                <w:noProof/>
                <w:webHidden/>
              </w:rPr>
              <w:fldChar w:fldCharType="end"/>
            </w:r>
          </w:hyperlink>
        </w:p>
        <w:p w14:paraId="058DACD5" w14:textId="556A24CE"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36" w:history="1">
            <w:r w:rsidR="00215814" w:rsidRPr="00004198">
              <w:rPr>
                <w:rStyle w:val="Enlla"/>
                <w:noProof/>
              </w:rPr>
              <w:t>CAPÍTOL 5. DEFINICIÓ DE REQUERIMENTS FUNCIONALS I TECNOLÒGICS</w:t>
            </w:r>
            <w:r w:rsidR="00215814">
              <w:rPr>
                <w:noProof/>
                <w:webHidden/>
              </w:rPr>
              <w:tab/>
            </w:r>
            <w:r w:rsidR="00215814">
              <w:rPr>
                <w:noProof/>
                <w:webHidden/>
              </w:rPr>
              <w:fldChar w:fldCharType="begin"/>
            </w:r>
            <w:r w:rsidR="00215814">
              <w:rPr>
                <w:noProof/>
                <w:webHidden/>
              </w:rPr>
              <w:instrText xml:space="preserve"> PAGEREF _Toc64373936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272C18C2" w14:textId="7F9A1C98"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37" w:history="1">
            <w:r w:rsidR="00215814" w:rsidRPr="00004198">
              <w:rPr>
                <w:rStyle w:val="Enlla"/>
                <w:noProof/>
              </w:rPr>
              <w:t>5.1. REQUERIMENTS FUNCIONALS DEL SERVIDOR WEB</w:t>
            </w:r>
            <w:r w:rsidR="00215814">
              <w:rPr>
                <w:noProof/>
                <w:webHidden/>
              </w:rPr>
              <w:tab/>
            </w:r>
            <w:r w:rsidR="00215814">
              <w:rPr>
                <w:noProof/>
                <w:webHidden/>
              </w:rPr>
              <w:fldChar w:fldCharType="begin"/>
            </w:r>
            <w:r w:rsidR="00215814">
              <w:rPr>
                <w:noProof/>
                <w:webHidden/>
              </w:rPr>
              <w:instrText xml:space="preserve"> PAGEREF _Toc64373937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1BE98DA" w14:textId="65522B8C"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38" w:history="1">
            <w:r w:rsidR="00215814" w:rsidRPr="00004198">
              <w:rPr>
                <w:rStyle w:val="Enlla"/>
                <w:noProof/>
              </w:rPr>
              <w:t>5.2. REQUERIMENTS FUNCIONALS DE L’APLICACIÓ</w:t>
            </w:r>
            <w:r w:rsidR="00215814">
              <w:rPr>
                <w:noProof/>
                <w:webHidden/>
              </w:rPr>
              <w:tab/>
            </w:r>
            <w:r w:rsidR="00215814">
              <w:rPr>
                <w:noProof/>
                <w:webHidden/>
              </w:rPr>
              <w:fldChar w:fldCharType="begin"/>
            </w:r>
            <w:r w:rsidR="00215814">
              <w:rPr>
                <w:noProof/>
                <w:webHidden/>
              </w:rPr>
              <w:instrText xml:space="preserve"> PAGEREF _Toc64373938 \h </w:instrText>
            </w:r>
            <w:r w:rsidR="00215814">
              <w:rPr>
                <w:noProof/>
                <w:webHidden/>
              </w:rPr>
            </w:r>
            <w:r w:rsidR="00215814">
              <w:rPr>
                <w:noProof/>
                <w:webHidden/>
              </w:rPr>
              <w:fldChar w:fldCharType="separate"/>
            </w:r>
            <w:r w:rsidR="00215814">
              <w:rPr>
                <w:noProof/>
                <w:webHidden/>
              </w:rPr>
              <w:t>15</w:t>
            </w:r>
            <w:r w:rsidR="00215814">
              <w:rPr>
                <w:noProof/>
                <w:webHidden/>
              </w:rPr>
              <w:fldChar w:fldCharType="end"/>
            </w:r>
          </w:hyperlink>
        </w:p>
        <w:p w14:paraId="67FABCE2" w14:textId="4238681C"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39" w:history="1">
            <w:r w:rsidR="00215814" w:rsidRPr="00004198">
              <w:rPr>
                <w:rStyle w:val="Enlla"/>
                <w:noProof/>
              </w:rPr>
              <w:t>5.3. REQUERIMENTS TECNOLÒGICS</w:t>
            </w:r>
            <w:r w:rsidR="00215814">
              <w:rPr>
                <w:noProof/>
                <w:webHidden/>
              </w:rPr>
              <w:tab/>
            </w:r>
            <w:r w:rsidR="00215814">
              <w:rPr>
                <w:noProof/>
                <w:webHidden/>
              </w:rPr>
              <w:fldChar w:fldCharType="begin"/>
            </w:r>
            <w:r w:rsidR="00215814">
              <w:rPr>
                <w:noProof/>
                <w:webHidden/>
              </w:rPr>
              <w:instrText xml:space="preserve"> PAGEREF _Toc64373939 \h </w:instrText>
            </w:r>
            <w:r w:rsidR="00215814">
              <w:rPr>
                <w:noProof/>
                <w:webHidden/>
              </w:rPr>
            </w:r>
            <w:r w:rsidR="00215814">
              <w:rPr>
                <w:noProof/>
                <w:webHidden/>
              </w:rPr>
              <w:fldChar w:fldCharType="separate"/>
            </w:r>
            <w:r w:rsidR="00215814">
              <w:rPr>
                <w:noProof/>
                <w:webHidden/>
              </w:rPr>
              <w:t>16</w:t>
            </w:r>
            <w:r w:rsidR="00215814">
              <w:rPr>
                <w:noProof/>
                <w:webHidden/>
              </w:rPr>
              <w:fldChar w:fldCharType="end"/>
            </w:r>
          </w:hyperlink>
        </w:p>
        <w:p w14:paraId="192D1434" w14:textId="318A0C10"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0" w:history="1">
            <w:r w:rsidR="00215814" w:rsidRPr="00004198">
              <w:rPr>
                <w:rStyle w:val="Enlla"/>
                <w:noProof/>
              </w:rPr>
              <w:t>CAPÍTOL 6. ESTUDI DE LA VIABILITAT DEL PROJECTE</w:t>
            </w:r>
            <w:r w:rsidR="00215814">
              <w:rPr>
                <w:noProof/>
                <w:webHidden/>
              </w:rPr>
              <w:tab/>
            </w:r>
            <w:r w:rsidR="00215814">
              <w:rPr>
                <w:noProof/>
                <w:webHidden/>
              </w:rPr>
              <w:fldChar w:fldCharType="begin"/>
            </w:r>
            <w:r w:rsidR="00215814">
              <w:rPr>
                <w:noProof/>
                <w:webHidden/>
              </w:rPr>
              <w:instrText xml:space="preserve"> PAGEREF _Toc64373940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16CCA28" w14:textId="1E202564"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41" w:history="1">
            <w:r w:rsidR="00215814" w:rsidRPr="00004198">
              <w:rPr>
                <w:rStyle w:val="Enlla"/>
                <w:noProof/>
              </w:rPr>
              <w:t>6.1. PLANIFICACIÓ INICIAL</w:t>
            </w:r>
            <w:r w:rsidR="00215814">
              <w:rPr>
                <w:noProof/>
                <w:webHidden/>
              </w:rPr>
              <w:tab/>
            </w:r>
            <w:r w:rsidR="00215814">
              <w:rPr>
                <w:noProof/>
                <w:webHidden/>
              </w:rPr>
              <w:fldChar w:fldCharType="begin"/>
            </w:r>
            <w:r w:rsidR="00215814">
              <w:rPr>
                <w:noProof/>
                <w:webHidden/>
              </w:rPr>
              <w:instrText xml:space="preserve"> PAGEREF _Toc64373941 \h </w:instrText>
            </w:r>
            <w:r w:rsidR="00215814">
              <w:rPr>
                <w:noProof/>
                <w:webHidden/>
              </w:rPr>
            </w:r>
            <w:r w:rsidR="00215814">
              <w:rPr>
                <w:noProof/>
                <w:webHidden/>
              </w:rPr>
              <w:fldChar w:fldCharType="separate"/>
            </w:r>
            <w:r w:rsidR="00215814">
              <w:rPr>
                <w:noProof/>
                <w:webHidden/>
              </w:rPr>
              <w:t>17</w:t>
            </w:r>
            <w:r w:rsidR="00215814">
              <w:rPr>
                <w:noProof/>
                <w:webHidden/>
              </w:rPr>
              <w:fldChar w:fldCharType="end"/>
            </w:r>
          </w:hyperlink>
        </w:p>
        <w:p w14:paraId="7594545E" w14:textId="5C305757"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42" w:history="1">
            <w:r w:rsidR="00215814" w:rsidRPr="00004198">
              <w:rPr>
                <w:rStyle w:val="Enlla"/>
                <w:noProof/>
              </w:rPr>
              <w:t>6.2. PRESSUPOST</w:t>
            </w:r>
            <w:r w:rsidR="00215814">
              <w:rPr>
                <w:noProof/>
                <w:webHidden/>
              </w:rPr>
              <w:tab/>
            </w:r>
            <w:r w:rsidR="00215814">
              <w:rPr>
                <w:noProof/>
                <w:webHidden/>
              </w:rPr>
              <w:fldChar w:fldCharType="begin"/>
            </w:r>
            <w:r w:rsidR="00215814">
              <w:rPr>
                <w:noProof/>
                <w:webHidden/>
              </w:rPr>
              <w:instrText xml:space="preserve"> PAGEREF _Toc64373942 \h </w:instrText>
            </w:r>
            <w:r w:rsidR="00215814">
              <w:rPr>
                <w:noProof/>
                <w:webHidden/>
              </w:rPr>
            </w:r>
            <w:r w:rsidR="00215814">
              <w:rPr>
                <w:noProof/>
                <w:webHidden/>
              </w:rPr>
              <w:fldChar w:fldCharType="separate"/>
            </w:r>
            <w:r w:rsidR="00215814">
              <w:rPr>
                <w:noProof/>
                <w:webHidden/>
              </w:rPr>
              <w:t>25</w:t>
            </w:r>
            <w:r w:rsidR="00215814">
              <w:rPr>
                <w:noProof/>
                <w:webHidden/>
              </w:rPr>
              <w:fldChar w:fldCharType="end"/>
            </w:r>
          </w:hyperlink>
        </w:p>
        <w:p w14:paraId="56759375" w14:textId="4C1611FE"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43" w:history="1">
            <w:r w:rsidR="00215814" w:rsidRPr="00004198">
              <w:rPr>
                <w:rStyle w:val="Enlla"/>
                <w:noProof/>
              </w:rPr>
              <w:t>6.3. ANÀLISI DE VIABILITAT</w:t>
            </w:r>
            <w:r w:rsidR="00215814">
              <w:rPr>
                <w:noProof/>
                <w:webHidden/>
              </w:rPr>
              <w:tab/>
            </w:r>
            <w:r w:rsidR="00215814">
              <w:rPr>
                <w:noProof/>
                <w:webHidden/>
              </w:rPr>
              <w:fldChar w:fldCharType="begin"/>
            </w:r>
            <w:r w:rsidR="00215814">
              <w:rPr>
                <w:noProof/>
                <w:webHidden/>
              </w:rPr>
              <w:instrText xml:space="preserve"> PAGEREF _Toc64373943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77A6CC56" w14:textId="54FA1571"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44" w:history="1">
            <w:r w:rsidR="00215814" w:rsidRPr="00004198">
              <w:rPr>
                <w:rStyle w:val="Enlla"/>
                <w:noProof/>
              </w:rPr>
              <w:t>6.3.1. ANÀLISI DE LA VIABILITAT TÈCNICA</w:t>
            </w:r>
            <w:r w:rsidR="00215814">
              <w:rPr>
                <w:noProof/>
                <w:webHidden/>
              </w:rPr>
              <w:tab/>
            </w:r>
            <w:r w:rsidR="00215814">
              <w:rPr>
                <w:noProof/>
                <w:webHidden/>
              </w:rPr>
              <w:fldChar w:fldCharType="begin"/>
            </w:r>
            <w:r w:rsidR="00215814">
              <w:rPr>
                <w:noProof/>
                <w:webHidden/>
              </w:rPr>
              <w:instrText xml:space="preserve"> PAGEREF _Toc64373944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54FA0177" w14:textId="448DA378"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45" w:history="1">
            <w:r w:rsidR="00215814" w:rsidRPr="00004198">
              <w:rPr>
                <w:rStyle w:val="Enlla"/>
                <w:noProof/>
              </w:rPr>
              <w:t>6.3.2. ANÀLISI DE LA VIABILITAT ECONÒMICA</w:t>
            </w:r>
            <w:r w:rsidR="00215814">
              <w:rPr>
                <w:noProof/>
                <w:webHidden/>
              </w:rPr>
              <w:tab/>
            </w:r>
            <w:r w:rsidR="00215814">
              <w:rPr>
                <w:noProof/>
                <w:webHidden/>
              </w:rPr>
              <w:fldChar w:fldCharType="begin"/>
            </w:r>
            <w:r w:rsidR="00215814">
              <w:rPr>
                <w:noProof/>
                <w:webHidden/>
              </w:rPr>
              <w:instrText xml:space="preserve"> PAGEREF _Toc64373945 \h </w:instrText>
            </w:r>
            <w:r w:rsidR="00215814">
              <w:rPr>
                <w:noProof/>
                <w:webHidden/>
              </w:rPr>
            </w:r>
            <w:r w:rsidR="00215814">
              <w:rPr>
                <w:noProof/>
                <w:webHidden/>
              </w:rPr>
              <w:fldChar w:fldCharType="separate"/>
            </w:r>
            <w:r w:rsidR="00215814">
              <w:rPr>
                <w:noProof/>
                <w:webHidden/>
              </w:rPr>
              <w:t>27</w:t>
            </w:r>
            <w:r w:rsidR="00215814">
              <w:rPr>
                <w:noProof/>
                <w:webHidden/>
              </w:rPr>
              <w:fldChar w:fldCharType="end"/>
            </w:r>
          </w:hyperlink>
        </w:p>
        <w:p w14:paraId="161726BF" w14:textId="38B0E8BC"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46" w:history="1">
            <w:r w:rsidR="00215814" w:rsidRPr="00004198">
              <w:rPr>
                <w:rStyle w:val="Enlla"/>
                <w:noProof/>
              </w:rPr>
              <w:t>6.3.3. ANÀLISI DE VIABILITAT MEDIAMBIENTAL</w:t>
            </w:r>
            <w:r w:rsidR="00215814">
              <w:rPr>
                <w:noProof/>
                <w:webHidden/>
              </w:rPr>
              <w:tab/>
            </w:r>
            <w:r w:rsidR="00215814">
              <w:rPr>
                <w:noProof/>
                <w:webHidden/>
              </w:rPr>
              <w:fldChar w:fldCharType="begin"/>
            </w:r>
            <w:r w:rsidR="00215814">
              <w:rPr>
                <w:noProof/>
                <w:webHidden/>
              </w:rPr>
              <w:instrText xml:space="preserve"> PAGEREF _Toc64373946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1136322D" w14:textId="4A71C4B0"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47" w:history="1">
            <w:r w:rsidR="00215814" w:rsidRPr="00004198">
              <w:rPr>
                <w:rStyle w:val="Enlla"/>
                <w:rFonts w:eastAsia="Times New Roman"/>
                <w:noProof/>
              </w:rPr>
              <w:t>6.3.4. ASPECTES LEGALS</w:t>
            </w:r>
            <w:r w:rsidR="00215814">
              <w:rPr>
                <w:noProof/>
                <w:webHidden/>
              </w:rPr>
              <w:tab/>
            </w:r>
            <w:r w:rsidR="00215814">
              <w:rPr>
                <w:noProof/>
                <w:webHidden/>
              </w:rPr>
              <w:fldChar w:fldCharType="begin"/>
            </w:r>
            <w:r w:rsidR="00215814">
              <w:rPr>
                <w:noProof/>
                <w:webHidden/>
              </w:rPr>
              <w:instrText xml:space="preserve"> PAGEREF _Toc64373947 \h </w:instrText>
            </w:r>
            <w:r w:rsidR="00215814">
              <w:rPr>
                <w:noProof/>
                <w:webHidden/>
              </w:rPr>
            </w:r>
            <w:r w:rsidR="00215814">
              <w:rPr>
                <w:noProof/>
                <w:webHidden/>
              </w:rPr>
              <w:fldChar w:fldCharType="separate"/>
            </w:r>
            <w:r w:rsidR="00215814">
              <w:rPr>
                <w:noProof/>
                <w:webHidden/>
              </w:rPr>
              <w:t>28</w:t>
            </w:r>
            <w:r w:rsidR="00215814">
              <w:rPr>
                <w:noProof/>
                <w:webHidden/>
              </w:rPr>
              <w:fldChar w:fldCharType="end"/>
            </w:r>
          </w:hyperlink>
        </w:p>
        <w:p w14:paraId="672F9215" w14:textId="168AFA04"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48" w:history="1">
            <w:r w:rsidR="00215814" w:rsidRPr="00004198">
              <w:rPr>
                <w:rStyle w:val="Enlla"/>
                <w:noProof/>
                <w:highlight w:val="red"/>
              </w:rPr>
              <w:t>CAPÍTOL 7. DESENVOLUPAMENT</w:t>
            </w:r>
            <w:r w:rsidR="00215814">
              <w:rPr>
                <w:noProof/>
                <w:webHidden/>
              </w:rPr>
              <w:tab/>
            </w:r>
            <w:r w:rsidR="00215814">
              <w:rPr>
                <w:noProof/>
                <w:webHidden/>
              </w:rPr>
              <w:fldChar w:fldCharType="begin"/>
            </w:r>
            <w:r w:rsidR="00215814">
              <w:rPr>
                <w:noProof/>
                <w:webHidden/>
              </w:rPr>
              <w:instrText xml:space="preserve"> PAGEREF _Toc64373948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27041023" w14:textId="3AEAEB81"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49" w:history="1">
            <w:r w:rsidR="00215814" w:rsidRPr="00004198">
              <w:rPr>
                <w:rStyle w:val="Enlla"/>
                <w:noProof/>
                <w:highlight w:val="red"/>
              </w:rPr>
              <w:t>7.1. DI</w:t>
            </w:r>
            <w:r w:rsidR="00215814" w:rsidRPr="00004198">
              <w:rPr>
                <w:rStyle w:val="Enlla"/>
                <w:noProof/>
                <w:highlight w:val="red"/>
              </w:rPr>
              <w:t>S</w:t>
            </w:r>
            <w:r w:rsidR="00215814" w:rsidRPr="00004198">
              <w:rPr>
                <w:rStyle w:val="Enlla"/>
                <w:noProof/>
                <w:highlight w:val="red"/>
              </w:rPr>
              <w:t>SENY</w:t>
            </w:r>
            <w:r w:rsidR="00215814">
              <w:rPr>
                <w:noProof/>
                <w:webHidden/>
              </w:rPr>
              <w:tab/>
            </w:r>
            <w:r w:rsidR="00215814">
              <w:rPr>
                <w:noProof/>
                <w:webHidden/>
              </w:rPr>
              <w:fldChar w:fldCharType="begin"/>
            </w:r>
            <w:r w:rsidR="00215814">
              <w:rPr>
                <w:noProof/>
                <w:webHidden/>
              </w:rPr>
              <w:instrText xml:space="preserve"> PAGEREF _Toc64373949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61EBE6C1" w14:textId="36E64558"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50" w:history="1">
            <w:r w:rsidR="00215814" w:rsidRPr="00004198">
              <w:rPr>
                <w:rStyle w:val="Enlla"/>
                <w:noProof/>
                <w:highlight w:val="red"/>
              </w:rPr>
              <w:t>7.1.1. BASES DE DADES</w:t>
            </w:r>
            <w:r w:rsidR="00215814">
              <w:rPr>
                <w:noProof/>
                <w:webHidden/>
              </w:rPr>
              <w:tab/>
            </w:r>
            <w:r w:rsidR="00215814">
              <w:rPr>
                <w:noProof/>
                <w:webHidden/>
              </w:rPr>
              <w:fldChar w:fldCharType="begin"/>
            </w:r>
            <w:r w:rsidR="00215814">
              <w:rPr>
                <w:noProof/>
                <w:webHidden/>
              </w:rPr>
              <w:instrText xml:space="preserve"> PAGEREF _Toc64373950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3200645D" w14:textId="1E635224"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51" w:history="1">
            <w:r w:rsidR="00215814" w:rsidRPr="00004198">
              <w:rPr>
                <w:rStyle w:val="Enlla"/>
                <w:noProof/>
                <w:highlight w:val="red"/>
              </w:rPr>
              <w:t>7.1.2. APLICACIÓ</w:t>
            </w:r>
            <w:r w:rsidR="00215814">
              <w:rPr>
                <w:noProof/>
                <w:webHidden/>
              </w:rPr>
              <w:tab/>
            </w:r>
            <w:r w:rsidR="00215814">
              <w:rPr>
                <w:noProof/>
                <w:webHidden/>
              </w:rPr>
              <w:fldChar w:fldCharType="begin"/>
            </w:r>
            <w:r w:rsidR="00215814">
              <w:rPr>
                <w:noProof/>
                <w:webHidden/>
              </w:rPr>
              <w:instrText xml:space="preserve"> PAGEREF _Toc64373951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54170CFD" w14:textId="3A0622E0"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52" w:history="1">
            <w:r w:rsidR="00215814" w:rsidRPr="00004198">
              <w:rPr>
                <w:rStyle w:val="Enlla"/>
                <w:noProof/>
                <w:highlight w:val="red"/>
              </w:rPr>
              <w:t>7.1.3. SERVIDOR</w:t>
            </w:r>
            <w:r w:rsidR="00215814">
              <w:rPr>
                <w:noProof/>
                <w:webHidden/>
              </w:rPr>
              <w:tab/>
            </w:r>
            <w:r w:rsidR="00215814">
              <w:rPr>
                <w:noProof/>
                <w:webHidden/>
              </w:rPr>
              <w:fldChar w:fldCharType="begin"/>
            </w:r>
            <w:r w:rsidR="00215814">
              <w:rPr>
                <w:noProof/>
                <w:webHidden/>
              </w:rPr>
              <w:instrText xml:space="preserve"> PAGEREF _Toc64373952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35A3183" w14:textId="6E5D9541"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53" w:history="1">
            <w:r w:rsidR="00215814" w:rsidRPr="00004198">
              <w:rPr>
                <w:rStyle w:val="Enlla"/>
                <w:noProof/>
                <w:highlight w:val="red"/>
              </w:rPr>
              <w:t>7.1.4. UML</w:t>
            </w:r>
            <w:r w:rsidR="00215814">
              <w:rPr>
                <w:noProof/>
                <w:webHidden/>
              </w:rPr>
              <w:tab/>
            </w:r>
            <w:r w:rsidR="00215814">
              <w:rPr>
                <w:noProof/>
                <w:webHidden/>
              </w:rPr>
              <w:fldChar w:fldCharType="begin"/>
            </w:r>
            <w:r w:rsidR="00215814">
              <w:rPr>
                <w:noProof/>
                <w:webHidden/>
              </w:rPr>
              <w:instrText xml:space="preserve"> PAGEREF _Toc64373953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062A1BC7" w14:textId="4EEF6149"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54" w:history="1">
            <w:r w:rsidR="00215814" w:rsidRPr="00004198">
              <w:rPr>
                <w:rStyle w:val="Enlla"/>
                <w:noProof/>
                <w:highlight w:val="red"/>
              </w:rPr>
              <w:t>7.1.5. BPMN</w:t>
            </w:r>
            <w:r w:rsidR="00215814">
              <w:rPr>
                <w:noProof/>
                <w:webHidden/>
              </w:rPr>
              <w:tab/>
            </w:r>
            <w:r w:rsidR="00215814">
              <w:rPr>
                <w:noProof/>
                <w:webHidden/>
              </w:rPr>
              <w:fldChar w:fldCharType="begin"/>
            </w:r>
            <w:r w:rsidR="00215814">
              <w:rPr>
                <w:noProof/>
                <w:webHidden/>
              </w:rPr>
              <w:instrText xml:space="preserve"> PAGEREF _Toc64373954 \h </w:instrText>
            </w:r>
            <w:r w:rsidR="00215814">
              <w:rPr>
                <w:noProof/>
                <w:webHidden/>
              </w:rPr>
            </w:r>
            <w:r w:rsidR="00215814">
              <w:rPr>
                <w:noProof/>
                <w:webHidden/>
              </w:rPr>
              <w:fldChar w:fldCharType="separate"/>
            </w:r>
            <w:r w:rsidR="00215814">
              <w:rPr>
                <w:noProof/>
                <w:webHidden/>
              </w:rPr>
              <w:t>29</w:t>
            </w:r>
            <w:r w:rsidR="00215814">
              <w:rPr>
                <w:noProof/>
                <w:webHidden/>
              </w:rPr>
              <w:fldChar w:fldCharType="end"/>
            </w:r>
          </w:hyperlink>
        </w:p>
        <w:p w14:paraId="187842B7" w14:textId="6C8B0FC2" w:rsidR="00215814" w:rsidRDefault="00566630">
          <w:pPr>
            <w:pStyle w:val="IDC3"/>
            <w:tabs>
              <w:tab w:val="right" w:leader="dot" w:pos="8776"/>
            </w:tabs>
            <w:rPr>
              <w:rFonts w:asciiTheme="minorHAnsi" w:eastAsiaTheme="minorEastAsia" w:hAnsiTheme="minorHAnsi" w:cstheme="minorBidi"/>
              <w:noProof/>
              <w:sz w:val="22"/>
              <w:szCs w:val="22"/>
              <w:lang w:eastAsia="ca-ES"/>
            </w:rPr>
          </w:pPr>
          <w:hyperlink w:anchor="_Toc64373955" w:history="1">
            <w:r w:rsidR="00215814" w:rsidRPr="00004198">
              <w:rPr>
                <w:rStyle w:val="Enlla"/>
                <w:noProof/>
                <w:highlight w:val="red"/>
              </w:rPr>
              <w:t>7.1.6. UI</w:t>
            </w:r>
            <w:r w:rsidR="00215814">
              <w:rPr>
                <w:noProof/>
                <w:webHidden/>
              </w:rPr>
              <w:tab/>
            </w:r>
            <w:r w:rsidR="00215814">
              <w:rPr>
                <w:noProof/>
                <w:webHidden/>
              </w:rPr>
              <w:fldChar w:fldCharType="begin"/>
            </w:r>
            <w:r w:rsidR="00215814">
              <w:rPr>
                <w:noProof/>
                <w:webHidden/>
              </w:rPr>
              <w:instrText xml:space="preserve"> PAGEREF _Toc64373955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8A41A68" w14:textId="528F90CE"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56" w:history="1">
            <w:r w:rsidR="00215814" w:rsidRPr="00004198">
              <w:rPr>
                <w:rStyle w:val="Enlla"/>
                <w:noProof/>
                <w:highlight w:val="red"/>
              </w:rPr>
              <w:t>7.2. SERVIDOR IRIS</w:t>
            </w:r>
            <w:r w:rsidR="00215814">
              <w:rPr>
                <w:noProof/>
                <w:webHidden/>
              </w:rPr>
              <w:tab/>
            </w:r>
            <w:r w:rsidR="00215814">
              <w:rPr>
                <w:noProof/>
                <w:webHidden/>
              </w:rPr>
              <w:fldChar w:fldCharType="begin"/>
            </w:r>
            <w:r w:rsidR="00215814">
              <w:rPr>
                <w:noProof/>
                <w:webHidden/>
              </w:rPr>
              <w:instrText xml:space="preserve"> PAGEREF _Toc64373956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2A95DCE7" w14:textId="63628A04"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57" w:history="1">
            <w:r w:rsidR="00215814" w:rsidRPr="00004198">
              <w:rPr>
                <w:rStyle w:val="Enlla"/>
                <w:noProof/>
                <w:highlight w:val="red"/>
              </w:rPr>
              <w:t>7.3. SERVIDOR WEB</w:t>
            </w:r>
            <w:r w:rsidR="00215814">
              <w:rPr>
                <w:noProof/>
                <w:webHidden/>
              </w:rPr>
              <w:tab/>
            </w:r>
            <w:r w:rsidR="00215814">
              <w:rPr>
                <w:noProof/>
                <w:webHidden/>
              </w:rPr>
              <w:fldChar w:fldCharType="begin"/>
            </w:r>
            <w:r w:rsidR="00215814">
              <w:rPr>
                <w:noProof/>
                <w:webHidden/>
              </w:rPr>
              <w:instrText xml:space="preserve"> PAGEREF _Toc64373957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52484A95" w14:textId="0F7FC96C" w:rsidR="00215814" w:rsidRDefault="00566630">
          <w:pPr>
            <w:pStyle w:val="IDC2"/>
            <w:tabs>
              <w:tab w:val="right" w:leader="dot" w:pos="8776"/>
            </w:tabs>
            <w:rPr>
              <w:rFonts w:asciiTheme="minorHAnsi" w:eastAsiaTheme="minorEastAsia" w:hAnsiTheme="minorHAnsi" w:cstheme="minorBidi"/>
              <w:bCs w:val="0"/>
              <w:noProof/>
              <w:sz w:val="22"/>
              <w:lang w:eastAsia="ca-ES"/>
            </w:rPr>
          </w:pPr>
          <w:hyperlink w:anchor="_Toc64373958" w:history="1">
            <w:r w:rsidR="00215814" w:rsidRPr="00004198">
              <w:rPr>
                <w:rStyle w:val="Enlla"/>
                <w:noProof/>
                <w:highlight w:val="red"/>
              </w:rPr>
              <w:t>7.4. APLICACIÓ</w:t>
            </w:r>
            <w:r w:rsidR="00215814">
              <w:rPr>
                <w:noProof/>
                <w:webHidden/>
              </w:rPr>
              <w:tab/>
            </w:r>
            <w:r w:rsidR="00215814">
              <w:rPr>
                <w:noProof/>
                <w:webHidden/>
              </w:rPr>
              <w:fldChar w:fldCharType="begin"/>
            </w:r>
            <w:r w:rsidR="00215814">
              <w:rPr>
                <w:noProof/>
                <w:webHidden/>
              </w:rPr>
              <w:instrText xml:space="preserve"> PAGEREF _Toc64373958 \h </w:instrText>
            </w:r>
            <w:r w:rsidR="00215814">
              <w:rPr>
                <w:noProof/>
                <w:webHidden/>
              </w:rPr>
            </w:r>
            <w:r w:rsidR="00215814">
              <w:rPr>
                <w:noProof/>
                <w:webHidden/>
              </w:rPr>
              <w:fldChar w:fldCharType="separate"/>
            </w:r>
            <w:r w:rsidR="00215814">
              <w:rPr>
                <w:noProof/>
                <w:webHidden/>
              </w:rPr>
              <w:t>30</w:t>
            </w:r>
            <w:r w:rsidR="00215814">
              <w:rPr>
                <w:noProof/>
                <w:webHidden/>
              </w:rPr>
              <w:fldChar w:fldCharType="end"/>
            </w:r>
          </w:hyperlink>
        </w:p>
        <w:p w14:paraId="3A62069A" w14:textId="30A53F9D" w:rsidR="00215814" w:rsidRDefault="00566630">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4373959" w:history="1">
            <w:r w:rsidR="00215814" w:rsidRPr="00004198">
              <w:rPr>
                <w:rStyle w:val="Enlla"/>
                <w:noProof/>
              </w:rPr>
              <w:t>CAPÍTOL 8. BIBLIOGRAFIA</w:t>
            </w:r>
            <w:r w:rsidR="00215814">
              <w:rPr>
                <w:noProof/>
                <w:webHidden/>
              </w:rPr>
              <w:tab/>
            </w:r>
            <w:r w:rsidR="00215814">
              <w:rPr>
                <w:noProof/>
                <w:webHidden/>
              </w:rPr>
              <w:fldChar w:fldCharType="begin"/>
            </w:r>
            <w:r w:rsidR="00215814">
              <w:rPr>
                <w:noProof/>
                <w:webHidden/>
              </w:rPr>
              <w:instrText xml:space="preserve"> PAGEREF _Toc64373959 \h </w:instrText>
            </w:r>
            <w:r w:rsidR="00215814">
              <w:rPr>
                <w:noProof/>
                <w:webHidden/>
              </w:rPr>
            </w:r>
            <w:r w:rsidR="00215814">
              <w:rPr>
                <w:noProof/>
                <w:webHidden/>
              </w:rPr>
              <w:fldChar w:fldCharType="separate"/>
            </w:r>
            <w:r w:rsidR="00215814">
              <w:rPr>
                <w:noProof/>
                <w:webHidden/>
              </w:rPr>
              <w:t>31</w:t>
            </w:r>
            <w:r w:rsidR="00215814">
              <w:rPr>
                <w:noProof/>
                <w:webHidden/>
              </w:rPr>
              <w:fldChar w:fldCharType="end"/>
            </w:r>
          </w:hyperlink>
        </w:p>
        <w:p w14:paraId="7BEE2608" w14:textId="5DA41EEE" w:rsidR="00161058" w:rsidRPr="0007329F" w:rsidRDefault="00A60F2C" w:rsidP="00161058">
          <w:pPr>
            <w:rPr>
              <w:b/>
              <w:bCs/>
            </w:rPr>
            <w:sectPr w:rsidR="00161058" w:rsidRPr="0007329F"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sidRPr="0007329F">
            <w:rPr>
              <w:b/>
              <w:bCs/>
            </w:rPr>
            <w:fldChar w:fldCharType="end"/>
          </w:r>
        </w:p>
      </w:sdtContent>
    </w:sdt>
    <w:p w14:paraId="75452EA4" w14:textId="797ABCF7" w:rsidR="00341EF7" w:rsidRPr="00C06FAE" w:rsidRDefault="006A4BEC" w:rsidP="00EC1059">
      <w:pPr>
        <w:pStyle w:val="Ttol1"/>
        <w:numPr>
          <w:ilvl w:val="0"/>
          <w:numId w:val="0"/>
        </w:numPr>
      </w:pPr>
      <w:bookmarkStart w:id="3" w:name="_Toc64373917"/>
      <w:r w:rsidRPr="00C06FAE">
        <w:lastRenderedPageBreak/>
        <w:t>ÍNDEX DE FIGURES</w:t>
      </w:r>
      <w:bookmarkEnd w:id="3"/>
    </w:p>
    <w:p w14:paraId="62F08AB5" w14:textId="2F6714A5" w:rsidR="002931D2" w:rsidRDefault="00161058">
      <w:pPr>
        <w:pStyle w:val="ndexdillustracions"/>
        <w:tabs>
          <w:tab w:val="right" w:leader="dot" w:pos="8776"/>
        </w:tabs>
        <w:rPr>
          <w:rFonts w:asciiTheme="minorHAnsi" w:eastAsiaTheme="minorEastAsia" w:hAnsiTheme="minorHAnsi" w:cstheme="minorBidi"/>
          <w:noProof/>
          <w:sz w:val="22"/>
          <w:lang w:eastAsia="ca-ES"/>
        </w:rPr>
      </w:pPr>
      <w:r w:rsidRPr="0007329F">
        <w:fldChar w:fldCharType="begin"/>
      </w:r>
      <w:r w:rsidRPr="0007329F">
        <w:instrText xml:space="preserve"> TOC \h \z \c "Figura" </w:instrText>
      </w:r>
      <w:r w:rsidRPr="0007329F">
        <w:fldChar w:fldCharType="separate"/>
      </w:r>
      <w:hyperlink w:anchor="_Toc64015175" w:history="1">
        <w:r w:rsidR="002931D2" w:rsidRPr="00313D6E">
          <w:rPr>
            <w:rStyle w:val="Enlla"/>
            <w:noProof/>
          </w:rPr>
          <w:t>Figura 2.1: Esquema de les dades que emmagatzema el HIS [12]</w:t>
        </w:r>
        <w:r w:rsidR="002931D2">
          <w:rPr>
            <w:noProof/>
            <w:webHidden/>
          </w:rPr>
          <w:tab/>
        </w:r>
        <w:r w:rsidR="002931D2">
          <w:rPr>
            <w:noProof/>
            <w:webHidden/>
          </w:rPr>
          <w:fldChar w:fldCharType="begin"/>
        </w:r>
        <w:r w:rsidR="002931D2">
          <w:rPr>
            <w:noProof/>
            <w:webHidden/>
          </w:rPr>
          <w:instrText xml:space="preserve"> PAGEREF _Toc64015175 \h </w:instrText>
        </w:r>
        <w:r w:rsidR="002931D2">
          <w:rPr>
            <w:noProof/>
            <w:webHidden/>
          </w:rPr>
        </w:r>
        <w:r w:rsidR="002931D2">
          <w:rPr>
            <w:noProof/>
            <w:webHidden/>
          </w:rPr>
          <w:fldChar w:fldCharType="separate"/>
        </w:r>
        <w:r w:rsidR="002931D2">
          <w:rPr>
            <w:noProof/>
            <w:webHidden/>
          </w:rPr>
          <w:t>6</w:t>
        </w:r>
        <w:r w:rsidR="002931D2">
          <w:rPr>
            <w:noProof/>
            <w:webHidden/>
          </w:rPr>
          <w:fldChar w:fldCharType="end"/>
        </w:r>
      </w:hyperlink>
    </w:p>
    <w:p w14:paraId="410621AA" w14:textId="1E8E75DB" w:rsidR="002931D2" w:rsidRDefault="00566630">
      <w:pPr>
        <w:pStyle w:val="ndexdillustracions"/>
        <w:tabs>
          <w:tab w:val="right" w:leader="dot" w:pos="8776"/>
        </w:tabs>
        <w:rPr>
          <w:rFonts w:asciiTheme="minorHAnsi" w:eastAsiaTheme="minorEastAsia" w:hAnsiTheme="minorHAnsi" w:cstheme="minorBidi"/>
          <w:noProof/>
          <w:sz w:val="22"/>
          <w:lang w:eastAsia="ca-ES"/>
        </w:rPr>
      </w:pPr>
      <w:hyperlink w:anchor="_Toc64015176" w:history="1">
        <w:r w:rsidR="002931D2" w:rsidRPr="00313D6E">
          <w:rPr>
            <w:rStyle w:val="Enlla"/>
            <w:noProof/>
          </w:rPr>
          <w:t>Figura 2.2: Exemple de missatge de HL7 v2 [16, p. 7].</w:t>
        </w:r>
        <w:r w:rsidR="002931D2">
          <w:rPr>
            <w:noProof/>
            <w:webHidden/>
          </w:rPr>
          <w:tab/>
        </w:r>
        <w:r w:rsidR="002931D2">
          <w:rPr>
            <w:noProof/>
            <w:webHidden/>
          </w:rPr>
          <w:fldChar w:fldCharType="begin"/>
        </w:r>
        <w:r w:rsidR="002931D2">
          <w:rPr>
            <w:noProof/>
            <w:webHidden/>
          </w:rPr>
          <w:instrText xml:space="preserve"> PAGEREF _Toc64015176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23463D6B" w14:textId="6C303D00" w:rsidR="002931D2" w:rsidRDefault="00566630">
      <w:pPr>
        <w:pStyle w:val="ndexdillustracions"/>
        <w:tabs>
          <w:tab w:val="right" w:leader="dot" w:pos="8776"/>
        </w:tabs>
        <w:rPr>
          <w:rFonts w:asciiTheme="minorHAnsi" w:eastAsiaTheme="minorEastAsia" w:hAnsiTheme="minorHAnsi" w:cstheme="minorBidi"/>
          <w:noProof/>
          <w:sz w:val="22"/>
          <w:lang w:eastAsia="ca-ES"/>
        </w:rPr>
      </w:pPr>
      <w:hyperlink w:anchor="_Toc64015177" w:history="1">
        <w:r w:rsidR="002931D2" w:rsidRPr="00313D6E">
          <w:rPr>
            <w:rStyle w:val="Enlla"/>
            <w:noProof/>
          </w:rPr>
          <w:t>Figura 2.3: Exemple del missatge de HL7 v3</w:t>
        </w:r>
        <w:r w:rsidR="002931D2">
          <w:rPr>
            <w:noProof/>
            <w:webHidden/>
          </w:rPr>
          <w:tab/>
        </w:r>
        <w:r w:rsidR="002931D2">
          <w:rPr>
            <w:noProof/>
            <w:webHidden/>
          </w:rPr>
          <w:fldChar w:fldCharType="begin"/>
        </w:r>
        <w:r w:rsidR="002931D2">
          <w:rPr>
            <w:noProof/>
            <w:webHidden/>
          </w:rPr>
          <w:instrText xml:space="preserve"> PAGEREF _Toc64015177 \h </w:instrText>
        </w:r>
        <w:r w:rsidR="002931D2">
          <w:rPr>
            <w:noProof/>
            <w:webHidden/>
          </w:rPr>
        </w:r>
        <w:r w:rsidR="002931D2">
          <w:rPr>
            <w:noProof/>
            <w:webHidden/>
          </w:rPr>
          <w:fldChar w:fldCharType="separate"/>
        </w:r>
        <w:r w:rsidR="002931D2">
          <w:rPr>
            <w:noProof/>
            <w:webHidden/>
          </w:rPr>
          <w:t>8</w:t>
        </w:r>
        <w:r w:rsidR="002931D2">
          <w:rPr>
            <w:noProof/>
            <w:webHidden/>
          </w:rPr>
          <w:fldChar w:fldCharType="end"/>
        </w:r>
      </w:hyperlink>
    </w:p>
    <w:p w14:paraId="58AEF05C" w14:textId="428F980B" w:rsidR="002931D2" w:rsidRDefault="00566630">
      <w:pPr>
        <w:pStyle w:val="ndexdillustracions"/>
        <w:tabs>
          <w:tab w:val="right" w:leader="dot" w:pos="8776"/>
        </w:tabs>
        <w:rPr>
          <w:rFonts w:asciiTheme="minorHAnsi" w:eastAsiaTheme="minorEastAsia" w:hAnsiTheme="minorHAnsi" w:cstheme="minorBidi"/>
          <w:noProof/>
          <w:sz w:val="22"/>
          <w:lang w:eastAsia="ca-ES"/>
        </w:rPr>
      </w:pPr>
      <w:hyperlink w:anchor="_Toc64015178" w:history="1">
        <w:r w:rsidR="002931D2" w:rsidRPr="00313D6E">
          <w:rPr>
            <w:rStyle w:val="Enlla"/>
            <w:noProof/>
          </w:rPr>
          <w:t>Figura 2.4: Exemple d’una imatge generada pel protocol DICOM [17].</w:t>
        </w:r>
        <w:r w:rsidR="002931D2">
          <w:rPr>
            <w:noProof/>
            <w:webHidden/>
          </w:rPr>
          <w:tab/>
        </w:r>
        <w:r w:rsidR="002931D2">
          <w:rPr>
            <w:noProof/>
            <w:webHidden/>
          </w:rPr>
          <w:fldChar w:fldCharType="begin"/>
        </w:r>
        <w:r w:rsidR="002931D2">
          <w:rPr>
            <w:noProof/>
            <w:webHidden/>
          </w:rPr>
          <w:instrText xml:space="preserve"> PAGEREF _Toc64015178 \h </w:instrText>
        </w:r>
        <w:r w:rsidR="002931D2">
          <w:rPr>
            <w:noProof/>
            <w:webHidden/>
          </w:rPr>
        </w:r>
        <w:r w:rsidR="002931D2">
          <w:rPr>
            <w:noProof/>
            <w:webHidden/>
          </w:rPr>
          <w:fldChar w:fldCharType="separate"/>
        </w:r>
        <w:r w:rsidR="002931D2">
          <w:rPr>
            <w:noProof/>
            <w:webHidden/>
          </w:rPr>
          <w:t>9</w:t>
        </w:r>
        <w:r w:rsidR="002931D2">
          <w:rPr>
            <w:noProof/>
            <w:webHidden/>
          </w:rPr>
          <w:fldChar w:fldCharType="end"/>
        </w:r>
      </w:hyperlink>
    </w:p>
    <w:p w14:paraId="0203E14F" w14:textId="4A47E5FE" w:rsidR="00161058" w:rsidRPr="0007329F" w:rsidRDefault="00161058" w:rsidP="00161058">
      <w:r w:rsidRPr="0007329F">
        <w:fldChar w:fldCharType="end"/>
      </w:r>
    </w:p>
    <w:p w14:paraId="5DB8DA83" w14:textId="77777777" w:rsidR="00161058" w:rsidRPr="0007329F" w:rsidRDefault="00161058" w:rsidP="00161058"/>
    <w:p w14:paraId="757DC122" w14:textId="6B0FF1B7" w:rsidR="008010A3" w:rsidRPr="0007329F" w:rsidRDefault="008010A3" w:rsidP="00161058">
      <w:pPr>
        <w:sectPr w:rsidR="008010A3" w:rsidRPr="0007329F"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C06FAE" w:rsidRDefault="006A4BEC" w:rsidP="00EC1059">
      <w:pPr>
        <w:pStyle w:val="Ttol1"/>
        <w:numPr>
          <w:ilvl w:val="0"/>
          <w:numId w:val="0"/>
        </w:numPr>
      </w:pPr>
      <w:bookmarkStart w:id="4" w:name="_Toc64373918"/>
      <w:r w:rsidRPr="00C06FAE">
        <w:lastRenderedPageBreak/>
        <w:t>ÍNDEX DE TAULES</w:t>
      </w:r>
      <w:bookmarkEnd w:id="4"/>
    </w:p>
    <w:p w14:paraId="326B05E3" w14:textId="5C02BE2F" w:rsidR="002931D2" w:rsidRDefault="003A30E7">
      <w:pPr>
        <w:pStyle w:val="ndexdillustracions"/>
        <w:tabs>
          <w:tab w:val="right" w:leader="dot" w:pos="8776"/>
        </w:tabs>
        <w:rPr>
          <w:rFonts w:asciiTheme="minorHAnsi" w:eastAsiaTheme="minorEastAsia" w:hAnsiTheme="minorHAnsi" w:cstheme="minorBidi"/>
          <w:noProof/>
          <w:sz w:val="22"/>
          <w:lang w:eastAsia="ca-ES"/>
        </w:rPr>
      </w:pPr>
      <w:r w:rsidRPr="0007329F">
        <w:rPr>
          <w:rFonts w:eastAsiaTheme="majorEastAsia"/>
          <w:b/>
          <w:bCs/>
          <w:sz w:val="40"/>
          <w:szCs w:val="36"/>
          <w:highlight w:val="yellow"/>
        </w:rPr>
        <w:fldChar w:fldCharType="begin"/>
      </w:r>
      <w:r w:rsidRPr="0007329F">
        <w:rPr>
          <w:rFonts w:eastAsiaTheme="majorEastAsia"/>
          <w:b/>
          <w:bCs/>
          <w:sz w:val="40"/>
          <w:szCs w:val="36"/>
          <w:highlight w:val="yellow"/>
        </w:rPr>
        <w:instrText xml:space="preserve"> TOC \h \z \c "Taula" </w:instrText>
      </w:r>
      <w:r w:rsidRPr="0007329F">
        <w:rPr>
          <w:rFonts w:eastAsiaTheme="majorEastAsia"/>
          <w:b/>
          <w:bCs/>
          <w:sz w:val="40"/>
          <w:szCs w:val="36"/>
          <w:highlight w:val="yellow"/>
        </w:rPr>
        <w:fldChar w:fldCharType="separate"/>
      </w:r>
      <w:hyperlink w:anchor="_Toc64015179" w:history="1">
        <w:r w:rsidR="002931D2" w:rsidRPr="00905CED">
          <w:rPr>
            <w:rStyle w:val="Enlla"/>
            <w:noProof/>
          </w:rPr>
          <w:t>Taula 6.1: Tasques de la documentació</w:t>
        </w:r>
        <w:r w:rsidR="002931D2">
          <w:rPr>
            <w:noProof/>
            <w:webHidden/>
          </w:rPr>
          <w:tab/>
        </w:r>
        <w:r w:rsidR="002931D2">
          <w:rPr>
            <w:noProof/>
            <w:webHidden/>
          </w:rPr>
          <w:fldChar w:fldCharType="begin"/>
        </w:r>
        <w:r w:rsidR="002931D2">
          <w:rPr>
            <w:noProof/>
            <w:webHidden/>
          </w:rPr>
          <w:instrText xml:space="preserve"> PAGEREF _Toc64015179 \h </w:instrText>
        </w:r>
        <w:r w:rsidR="002931D2">
          <w:rPr>
            <w:noProof/>
            <w:webHidden/>
          </w:rPr>
        </w:r>
        <w:r w:rsidR="002931D2">
          <w:rPr>
            <w:noProof/>
            <w:webHidden/>
          </w:rPr>
          <w:fldChar w:fldCharType="separate"/>
        </w:r>
        <w:r w:rsidR="002931D2">
          <w:rPr>
            <w:noProof/>
            <w:webHidden/>
          </w:rPr>
          <w:t>18</w:t>
        </w:r>
        <w:r w:rsidR="002931D2">
          <w:rPr>
            <w:noProof/>
            <w:webHidden/>
          </w:rPr>
          <w:fldChar w:fldCharType="end"/>
        </w:r>
      </w:hyperlink>
    </w:p>
    <w:p w14:paraId="4ECDABB5" w14:textId="23FAF0F2" w:rsidR="002931D2" w:rsidRDefault="00566630">
      <w:pPr>
        <w:pStyle w:val="ndexdillustracions"/>
        <w:tabs>
          <w:tab w:val="right" w:leader="dot" w:pos="8776"/>
        </w:tabs>
        <w:rPr>
          <w:rFonts w:asciiTheme="minorHAnsi" w:eastAsiaTheme="minorEastAsia" w:hAnsiTheme="minorHAnsi" w:cstheme="minorBidi"/>
          <w:noProof/>
          <w:sz w:val="22"/>
          <w:lang w:eastAsia="ca-ES"/>
        </w:rPr>
      </w:pPr>
      <w:hyperlink w:anchor="_Toc64015180" w:history="1">
        <w:r w:rsidR="002931D2" w:rsidRPr="00905CED">
          <w:rPr>
            <w:rStyle w:val="Enlla"/>
            <w:noProof/>
          </w:rPr>
          <w:t>Taula 6.2: Tasques del producte</w:t>
        </w:r>
        <w:r w:rsidR="002931D2">
          <w:rPr>
            <w:noProof/>
            <w:webHidden/>
          </w:rPr>
          <w:tab/>
        </w:r>
        <w:r w:rsidR="002931D2">
          <w:rPr>
            <w:noProof/>
            <w:webHidden/>
          </w:rPr>
          <w:fldChar w:fldCharType="begin"/>
        </w:r>
        <w:r w:rsidR="002931D2">
          <w:rPr>
            <w:noProof/>
            <w:webHidden/>
          </w:rPr>
          <w:instrText xml:space="preserve"> PAGEREF _Toc64015180 \h </w:instrText>
        </w:r>
        <w:r w:rsidR="002931D2">
          <w:rPr>
            <w:noProof/>
            <w:webHidden/>
          </w:rPr>
        </w:r>
        <w:r w:rsidR="002931D2">
          <w:rPr>
            <w:noProof/>
            <w:webHidden/>
          </w:rPr>
          <w:fldChar w:fldCharType="separate"/>
        </w:r>
        <w:r w:rsidR="002931D2">
          <w:rPr>
            <w:noProof/>
            <w:webHidden/>
          </w:rPr>
          <w:t>19</w:t>
        </w:r>
        <w:r w:rsidR="002931D2">
          <w:rPr>
            <w:noProof/>
            <w:webHidden/>
          </w:rPr>
          <w:fldChar w:fldCharType="end"/>
        </w:r>
      </w:hyperlink>
    </w:p>
    <w:p w14:paraId="43411B37" w14:textId="33F7E499" w:rsidR="002931D2" w:rsidRDefault="00566630">
      <w:pPr>
        <w:pStyle w:val="ndexdillustracions"/>
        <w:tabs>
          <w:tab w:val="right" w:leader="dot" w:pos="8776"/>
        </w:tabs>
        <w:rPr>
          <w:rFonts w:asciiTheme="minorHAnsi" w:eastAsiaTheme="minorEastAsia" w:hAnsiTheme="minorHAnsi" w:cstheme="minorBidi"/>
          <w:noProof/>
          <w:sz w:val="22"/>
          <w:lang w:eastAsia="ca-ES"/>
        </w:rPr>
      </w:pPr>
      <w:hyperlink w:anchor="_Toc64015181" w:history="1">
        <w:r w:rsidR="002931D2" w:rsidRPr="00905CED">
          <w:rPr>
            <w:rStyle w:val="Enlla"/>
            <w:noProof/>
          </w:rPr>
          <w:t>Taula 6.3: Cronograma del TFG</w:t>
        </w:r>
        <w:r w:rsidR="002931D2">
          <w:rPr>
            <w:noProof/>
            <w:webHidden/>
          </w:rPr>
          <w:tab/>
        </w:r>
        <w:r w:rsidR="002931D2">
          <w:rPr>
            <w:noProof/>
            <w:webHidden/>
          </w:rPr>
          <w:fldChar w:fldCharType="begin"/>
        </w:r>
        <w:r w:rsidR="002931D2">
          <w:rPr>
            <w:noProof/>
            <w:webHidden/>
          </w:rPr>
          <w:instrText xml:space="preserve"> PAGEREF _Toc64015181 \h </w:instrText>
        </w:r>
        <w:r w:rsidR="002931D2">
          <w:rPr>
            <w:noProof/>
            <w:webHidden/>
          </w:rPr>
        </w:r>
        <w:r w:rsidR="002931D2">
          <w:rPr>
            <w:noProof/>
            <w:webHidden/>
          </w:rPr>
          <w:fldChar w:fldCharType="separate"/>
        </w:r>
        <w:r w:rsidR="002931D2">
          <w:rPr>
            <w:noProof/>
            <w:webHidden/>
          </w:rPr>
          <w:t>25</w:t>
        </w:r>
        <w:r w:rsidR="002931D2">
          <w:rPr>
            <w:noProof/>
            <w:webHidden/>
          </w:rPr>
          <w:fldChar w:fldCharType="end"/>
        </w:r>
      </w:hyperlink>
    </w:p>
    <w:p w14:paraId="33BDEC5E" w14:textId="11817C54" w:rsidR="002931D2" w:rsidRDefault="00566630">
      <w:pPr>
        <w:pStyle w:val="ndexdillustracions"/>
        <w:tabs>
          <w:tab w:val="right" w:leader="dot" w:pos="8776"/>
        </w:tabs>
        <w:rPr>
          <w:rFonts w:asciiTheme="minorHAnsi" w:eastAsiaTheme="minorEastAsia" w:hAnsiTheme="minorHAnsi" w:cstheme="minorBidi"/>
          <w:noProof/>
          <w:sz w:val="22"/>
          <w:lang w:eastAsia="ca-ES"/>
        </w:rPr>
      </w:pPr>
      <w:hyperlink w:anchor="_Toc64015182" w:history="1">
        <w:r w:rsidR="002931D2" w:rsidRPr="00905CED">
          <w:rPr>
            <w:rStyle w:val="Enlla"/>
            <w:noProof/>
          </w:rPr>
          <w:t>Taula 6.7: Pressupost</w:t>
        </w:r>
        <w:r w:rsidR="002931D2">
          <w:rPr>
            <w:noProof/>
            <w:webHidden/>
          </w:rPr>
          <w:tab/>
        </w:r>
        <w:r w:rsidR="002931D2">
          <w:rPr>
            <w:noProof/>
            <w:webHidden/>
          </w:rPr>
          <w:fldChar w:fldCharType="begin"/>
        </w:r>
        <w:r w:rsidR="002931D2">
          <w:rPr>
            <w:noProof/>
            <w:webHidden/>
          </w:rPr>
          <w:instrText xml:space="preserve"> PAGEREF _Toc64015182 \h </w:instrText>
        </w:r>
        <w:r w:rsidR="002931D2">
          <w:rPr>
            <w:noProof/>
            <w:webHidden/>
          </w:rPr>
        </w:r>
        <w:r w:rsidR="002931D2">
          <w:rPr>
            <w:noProof/>
            <w:webHidden/>
          </w:rPr>
          <w:fldChar w:fldCharType="separate"/>
        </w:r>
        <w:r w:rsidR="002931D2">
          <w:rPr>
            <w:noProof/>
            <w:webHidden/>
          </w:rPr>
          <w:t>26</w:t>
        </w:r>
        <w:r w:rsidR="002931D2">
          <w:rPr>
            <w:noProof/>
            <w:webHidden/>
          </w:rPr>
          <w:fldChar w:fldCharType="end"/>
        </w:r>
      </w:hyperlink>
    </w:p>
    <w:p w14:paraId="030828C0" w14:textId="18218E65" w:rsidR="008010A3" w:rsidRPr="0007329F" w:rsidRDefault="003A30E7" w:rsidP="008010A3">
      <w:pPr>
        <w:rPr>
          <w:highlight w:val="yellow"/>
        </w:rPr>
        <w:sectPr w:rsidR="008010A3" w:rsidRPr="0007329F" w:rsidSect="003A30E7">
          <w:type w:val="oddPage"/>
          <w:pgSz w:w="11906" w:h="16838" w:code="9"/>
          <w:pgMar w:top="1701" w:right="1418" w:bottom="1418" w:left="1418" w:header="709" w:footer="709" w:gutter="284"/>
          <w:pgNumType w:fmt="upperRoman"/>
          <w:cols w:space="708"/>
          <w:docGrid w:linePitch="360"/>
        </w:sectPr>
      </w:pPr>
      <w:r w:rsidRPr="0007329F">
        <w:rPr>
          <w:highlight w:val="yellow"/>
        </w:rPr>
        <w:fldChar w:fldCharType="end"/>
      </w:r>
    </w:p>
    <w:p w14:paraId="1C6C3007" w14:textId="2B956E89" w:rsidR="003A30E7" w:rsidRPr="0007329F" w:rsidRDefault="006A4BEC" w:rsidP="00EC1059">
      <w:pPr>
        <w:pStyle w:val="Ttol1"/>
        <w:numPr>
          <w:ilvl w:val="0"/>
          <w:numId w:val="0"/>
        </w:numPr>
      </w:pPr>
      <w:bookmarkStart w:id="5" w:name="_Toc64373919"/>
      <w:r w:rsidRPr="00C06FAE">
        <w:lastRenderedPageBreak/>
        <w:t>GLOSSARI DE TERMES</w:t>
      </w:r>
      <w:bookmarkEnd w:id="5"/>
    </w:p>
    <w:tbl>
      <w:tblPr>
        <w:tblW w:w="0" w:type="auto"/>
        <w:tblCellMar>
          <w:right w:w="170" w:type="dxa"/>
        </w:tblCellMar>
        <w:tblLook w:val="04A0" w:firstRow="1" w:lastRow="0" w:firstColumn="1" w:lastColumn="0" w:noHBand="0" w:noVBand="1"/>
      </w:tblPr>
      <w:tblGrid>
        <w:gridCol w:w="1839"/>
        <w:gridCol w:w="6947"/>
      </w:tblGrid>
      <w:tr w:rsidR="00BD7D30" w:rsidRPr="0007329F" w14:paraId="7DEDDD8D" w14:textId="77777777" w:rsidTr="00B60BB1">
        <w:tc>
          <w:tcPr>
            <w:tcW w:w="0" w:type="auto"/>
          </w:tcPr>
          <w:p w14:paraId="75848CF7" w14:textId="77777777" w:rsidR="00BD7D30" w:rsidRPr="0007329F" w:rsidRDefault="00BD7D30" w:rsidP="00C70262">
            <w:r w:rsidRPr="0007329F">
              <w:rPr>
                <w:szCs w:val="24"/>
              </w:rPr>
              <w:t>ANDROID</w:t>
            </w:r>
          </w:p>
        </w:tc>
        <w:tc>
          <w:tcPr>
            <w:tcW w:w="0" w:type="auto"/>
          </w:tcPr>
          <w:p w14:paraId="7920E493" w14:textId="77777777" w:rsidR="00BD7D30" w:rsidRPr="0007329F" w:rsidRDefault="00BD7D30" w:rsidP="00C70262">
            <w:r>
              <w:t xml:space="preserve">Sistema operatiu de dispositius mòbils desenvolupat per </w:t>
            </w:r>
            <w:proofErr w:type="spellStart"/>
            <w:r>
              <w:t>Google</w:t>
            </w:r>
            <w:proofErr w:type="spellEnd"/>
            <w:r>
              <w:t>.</w:t>
            </w:r>
          </w:p>
        </w:tc>
      </w:tr>
      <w:tr w:rsidR="00BD7D30" w:rsidRPr="0007329F" w14:paraId="282E0CAA" w14:textId="77777777" w:rsidTr="00B60BB1">
        <w:tc>
          <w:tcPr>
            <w:tcW w:w="0" w:type="auto"/>
          </w:tcPr>
          <w:p w14:paraId="295957B2" w14:textId="77777777" w:rsidR="00BD7D30" w:rsidRPr="0007329F" w:rsidRDefault="00BD7D30" w:rsidP="00C70262">
            <w:pPr>
              <w:rPr>
                <w:szCs w:val="24"/>
              </w:rPr>
            </w:pPr>
            <w:r w:rsidRPr="0007329F">
              <w:rPr>
                <w:szCs w:val="24"/>
              </w:rPr>
              <w:t>API</w:t>
            </w:r>
          </w:p>
        </w:tc>
        <w:tc>
          <w:tcPr>
            <w:tcW w:w="0" w:type="auto"/>
          </w:tcPr>
          <w:p w14:paraId="638609AD" w14:textId="77777777" w:rsidR="00BD7D30" w:rsidRPr="0007329F" w:rsidRDefault="00BD7D30" w:rsidP="00C70262">
            <w:pPr>
              <w:rPr>
                <w:szCs w:val="24"/>
              </w:rPr>
            </w:pPr>
            <w:proofErr w:type="spellStart"/>
            <w:r w:rsidRPr="00C06FAE">
              <w:rPr>
                <w:szCs w:val="24"/>
              </w:rPr>
              <w:t>Application</w:t>
            </w:r>
            <w:proofErr w:type="spellEnd"/>
            <w:r w:rsidRPr="00C06FAE">
              <w:rPr>
                <w:szCs w:val="24"/>
              </w:rPr>
              <w:t xml:space="preserve"> </w:t>
            </w:r>
            <w:proofErr w:type="spellStart"/>
            <w:r w:rsidRPr="00C06FAE">
              <w:rPr>
                <w:szCs w:val="24"/>
              </w:rPr>
              <w:t>Programming</w:t>
            </w:r>
            <w:proofErr w:type="spellEnd"/>
            <w:r w:rsidRPr="00C06FAE">
              <w:rPr>
                <w:szCs w:val="24"/>
              </w:rPr>
              <w:t xml:space="preserve"> Interface</w:t>
            </w:r>
            <w:r>
              <w:rPr>
                <w:szCs w:val="24"/>
              </w:rPr>
              <w:t>,,</w:t>
            </w:r>
          </w:p>
        </w:tc>
      </w:tr>
      <w:tr w:rsidR="00BD7D30" w:rsidRPr="0007329F" w14:paraId="252508AD" w14:textId="77777777" w:rsidTr="00B60BB1">
        <w:tc>
          <w:tcPr>
            <w:tcW w:w="0" w:type="auto"/>
          </w:tcPr>
          <w:p w14:paraId="09A88EEF" w14:textId="77777777" w:rsidR="00BD7D30" w:rsidRPr="0007329F" w:rsidRDefault="00BD7D30" w:rsidP="00C70262">
            <w:r w:rsidRPr="0007329F">
              <w:t>CAP</w:t>
            </w:r>
          </w:p>
        </w:tc>
        <w:tc>
          <w:tcPr>
            <w:tcW w:w="0" w:type="auto"/>
          </w:tcPr>
          <w:p w14:paraId="22800AA4" w14:textId="77777777" w:rsidR="00BD7D30" w:rsidRPr="0007329F" w:rsidRDefault="00BD7D30" w:rsidP="00C70262">
            <w:r w:rsidRPr="0007329F">
              <w:rPr>
                <w:szCs w:val="24"/>
              </w:rPr>
              <w:t>Centre d’Atenció Primària</w:t>
            </w:r>
            <w:r>
              <w:rPr>
                <w:szCs w:val="24"/>
              </w:rPr>
              <w:t>,</w:t>
            </w:r>
          </w:p>
        </w:tc>
      </w:tr>
      <w:tr w:rsidR="00BD7D30" w:rsidRPr="0007329F" w14:paraId="144EEE72" w14:textId="77777777" w:rsidTr="00B60BB1">
        <w:tc>
          <w:tcPr>
            <w:tcW w:w="0" w:type="auto"/>
          </w:tcPr>
          <w:p w14:paraId="18CA992F" w14:textId="77777777" w:rsidR="00BD7D30" w:rsidRPr="0007329F" w:rsidRDefault="00BD7D30" w:rsidP="00C70262">
            <w:r w:rsidRPr="0007329F">
              <w:rPr>
                <w:szCs w:val="24"/>
              </w:rPr>
              <w:t>E-HEALTH</w:t>
            </w:r>
          </w:p>
        </w:tc>
        <w:tc>
          <w:tcPr>
            <w:tcW w:w="0" w:type="auto"/>
          </w:tcPr>
          <w:p w14:paraId="2F636CBA" w14:textId="77777777" w:rsidR="00BD7D30" w:rsidRPr="0007329F" w:rsidRDefault="00BD7D30" w:rsidP="00C70262">
            <w:r>
              <w:t>Ajuda que tenen les institucions mediques en la tecnologia per a fer més accessible i segur els eu entorn.</w:t>
            </w:r>
          </w:p>
        </w:tc>
      </w:tr>
      <w:tr w:rsidR="00BD7D30" w:rsidRPr="0007329F" w14:paraId="6A43EBCB" w14:textId="77777777" w:rsidTr="00B60BB1">
        <w:tc>
          <w:tcPr>
            <w:tcW w:w="0" w:type="auto"/>
          </w:tcPr>
          <w:p w14:paraId="331E3AD8" w14:textId="77777777" w:rsidR="00BD7D30" w:rsidRPr="0007329F" w:rsidRDefault="00BD7D30" w:rsidP="00C70262">
            <w:r w:rsidRPr="0007329F">
              <w:rPr>
                <w:szCs w:val="24"/>
              </w:rPr>
              <w:t>FRAMEWORK</w:t>
            </w:r>
          </w:p>
        </w:tc>
        <w:tc>
          <w:tcPr>
            <w:tcW w:w="0" w:type="auto"/>
          </w:tcPr>
          <w:p w14:paraId="29C4497C" w14:textId="77777777" w:rsidR="00BD7D30" w:rsidRPr="0007329F" w:rsidRDefault="00BD7D30" w:rsidP="00C70262">
            <w:r>
              <w:t>Entorn de treball</w:t>
            </w:r>
          </w:p>
        </w:tc>
      </w:tr>
      <w:tr w:rsidR="00BD7D30" w:rsidRPr="0007329F" w14:paraId="43F18123" w14:textId="77777777" w:rsidTr="00B60BB1">
        <w:tc>
          <w:tcPr>
            <w:tcW w:w="0" w:type="auto"/>
          </w:tcPr>
          <w:p w14:paraId="4AB9AB1B" w14:textId="77777777" w:rsidR="00BD7D30" w:rsidRPr="0007329F" w:rsidRDefault="00BD7D30" w:rsidP="00C70262">
            <w:r w:rsidRPr="0007329F">
              <w:rPr>
                <w:szCs w:val="24"/>
              </w:rPr>
              <w:t>HIS</w:t>
            </w:r>
          </w:p>
        </w:tc>
        <w:tc>
          <w:tcPr>
            <w:tcW w:w="0" w:type="auto"/>
          </w:tcPr>
          <w:p w14:paraId="4FE5F4E9" w14:textId="77777777" w:rsidR="00BD7D30" w:rsidRPr="0007329F" w:rsidRDefault="00BD7D30" w:rsidP="00C70262">
            <w:r w:rsidRPr="0007329F">
              <w:rPr>
                <w:szCs w:val="24"/>
              </w:rPr>
              <w:t>Health/</w:t>
            </w:r>
            <w:proofErr w:type="spellStart"/>
            <w:r w:rsidRPr="0007329F">
              <w:rPr>
                <w:szCs w:val="24"/>
              </w:rPr>
              <w:t>Healthcare</w:t>
            </w:r>
            <w:proofErr w:type="spellEnd"/>
            <w:r w:rsidRPr="0007329F">
              <w:rPr>
                <w:szCs w:val="24"/>
              </w:rPr>
              <w:t xml:space="preserve"> </w:t>
            </w:r>
            <w:proofErr w:type="spellStart"/>
            <w:r w:rsidRPr="0007329F">
              <w:rPr>
                <w:szCs w:val="24"/>
              </w:rPr>
              <w:t>Information</w:t>
            </w:r>
            <w:proofErr w:type="spellEnd"/>
            <w:r w:rsidRPr="0007329F">
              <w:rPr>
                <w:szCs w:val="24"/>
              </w:rPr>
              <w:t xml:space="preserve"> System (Sistema d’Informació Sanitari)</w:t>
            </w:r>
          </w:p>
        </w:tc>
      </w:tr>
      <w:tr w:rsidR="00BD7D30" w:rsidRPr="0007329F" w14:paraId="6ECC38BB" w14:textId="77777777" w:rsidTr="00B60BB1">
        <w:tc>
          <w:tcPr>
            <w:tcW w:w="0" w:type="auto"/>
          </w:tcPr>
          <w:p w14:paraId="22F3E42C" w14:textId="77777777" w:rsidR="00BD7D30" w:rsidRPr="0007329F" w:rsidRDefault="00BD7D30" w:rsidP="00C70262">
            <w:r w:rsidRPr="0007329F">
              <w:rPr>
                <w:szCs w:val="24"/>
              </w:rPr>
              <w:t>iOS</w:t>
            </w:r>
          </w:p>
        </w:tc>
        <w:tc>
          <w:tcPr>
            <w:tcW w:w="0" w:type="auto"/>
          </w:tcPr>
          <w:p w14:paraId="01853844" w14:textId="77777777" w:rsidR="00BD7D30" w:rsidRPr="0007329F" w:rsidRDefault="00BD7D30" w:rsidP="00C70262">
            <w:r>
              <w:t xml:space="preserve">Sistema operatiu de dispositius mòbils desenvolupat per </w:t>
            </w:r>
            <w:proofErr w:type="spellStart"/>
            <w:r>
              <w:t>Apple</w:t>
            </w:r>
            <w:proofErr w:type="spellEnd"/>
            <w:r>
              <w:t>.</w:t>
            </w:r>
          </w:p>
        </w:tc>
      </w:tr>
      <w:tr w:rsidR="00BD7D30" w:rsidRPr="0007329F" w14:paraId="3B1C9B41" w14:textId="77777777" w:rsidTr="00B60BB1">
        <w:tc>
          <w:tcPr>
            <w:tcW w:w="0" w:type="auto"/>
          </w:tcPr>
          <w:p w14:paraId="2BA94856" w14:textId="77777777" w:rsidR="00BD7D30" w:rsidRPr="0007329F" w:rsidRDefault="00BD7D30" w:rsidP="00C70262">
            <w:pPr>
              <w:rPr>
                <w:szCs w:val="24"/>
              </w:rPr>
            </w:pPr>
            <w:r w:rsidRPr="0007329F">
              <w:rPr>
                <w:szCs w:val="24"/>
              </w:rPr>
              <w:t>IRIS</w:t>
            </w:r>
          </w:p>
        </w:tc>
        <w:tc>
          <w:tcPr>
            <w:tcW w:w="0" w:type="auto"/>
          </w:tcPr>
          <w:p w14:paraId="1848C790" w14:textId="77777777" w:rsidR="00BD7D30" w:rsidRPr="0007329F" w:rsidRDefault="00BD7D30" w:rsidP="00C70262">
            <w:pPr>
              <w:rPr>
                <w:szCs w:val="24"/>
              </w:rPr>
            </w:pPr>
            <w:r>
              <w:rPr>
                <w:szCs w:val="24"/>
              </w:rPr>
              <w:t xml:space="preserve">Motor d’interoperabilitat desenvolupar per </w:t>
            </w:r>
            <w:proofErr w:type="spellStart"/>
            <w:r>
              <w:rPr>
                <w:szCs w:val="24"/>
              </w:rPr>
              <w:t>InterSystems</w:t>
            </w:r>
            <w:proofErr w:type="spellEnd"/>
            <w:r>
              <w:rPr>
                <w:szCs w:val="24"/>
              </w:rPr>
              <w:t>.</w:t>
            </w:r>
          </w:p>
        </w:tc>
      </w:tr>
      <w:tr w:rsidR="00BD7D30" w:rsidRPr="0007329F" w14:paraId="39975075" w14:textId="77777777" w:rsidTr="00B60BB1">
        <w:tc>
          <w:tcPr>
            <w:tcW w:w="0" w:type="auto"/>
          </w:tcPr>
          <w:p w14:paraId="537CF271" w14:textId="77777777" w:rsidR="00BD7D30" w:rsidRPr="0007329F" w:rsidRDefault="00BD7D30" w:rsidP="00C70262">
            <w:pPr>
              <w:rPr>
                <w:szCs w:val="24"/>
              </w:rPr>
            </w:pPr>
            <w:r w:rsidRPr="0007329F">
              <w:rPr>
                <w:szCs w:val="24"/>
              </w:rPr>
              <w:t>SCRUM</w:t>
            </w:r>
          </w:p>
        </w:tc>
        <w:tc>
          <w:tcPr>
            <w:tcW w:w="0" w:type="auto"/>
          </w:tcPr>
          <w:p w14:paraId="7B6DAD1E" w14:textId="77777777" w:rsidR="00BD7D30" w:rsidRPr="0007329F" w:rsidRDefault="00BD7D30" w:rsidP="00C70262">
            <w:pPr>
              <w:rPr>
                <w:szCs w:val="24"/>
              </w:rPr>
            </w:pPr>
            <w:r>
              <w:rPr>
                <w:szCs w:val="24"/>
              </w:rPr>
              <w:t>Metodologia àgil de planificació dels projectes centrat en fites i sprints.</w:t>
            </w:r>
          </w:p>
        </w:tc>
      </w:tr>
      <w:tr w:rsidR="00BD7D30" w:rsidRPr="0007329F" w14:paraId="2642B951" w14:textId="77777777" w:rsidTr="00B60BB1">
        <w:tc>
          <w:tcPr>
            <w:tcW w:w="0" w:type="auto"/>
          </w:tcPr>
          <w:p w14:paraId="7CF67C61" w14:textId="77777777" w:rsidR="00BD7D30" w:rsidRPr="0007329F" w:rsidRDefault="00BD7D30" w:rsidP="00C70262">
            <w:pPr>
              <w:rPr>
                <w:szCs w:val="24"/>
              </w:rPr>
            </w:pPr>
            <w:r w:rsidRPr="0007329F">
              <w:rPr>
                <w:szCs w:val="24"/>
              </w:rPr>
              <w:t>SPRINT</w:t>
            </w:r>
          </w:p>
        </w:tc>
        <w:tc>
          <w:tcPr>
            <w:tcW w:w="0" w:type="auto"/>
          </w:tcPr>
          <w:p w14:paraId="170E9A50" w14:textId="77777777" w:rsidR="00BD7D30" w:rsidRPr="0007329F" w:rsidRDefault="00BD7D30" w:rsidP="00C70262">
            <w:pPr>
              <w:rPr>
                <w:szCs w:val="24"/>
              </w:rPr>
            </w:pPr>
            <w:r>
              <w:rPr>
                <w:szCs w:val="24"/>
              </w:rPr>
              <w:t xml:space="preserve">Durada de la iteració en la metodologia </w:t>
            </w:r>
            <w:proofErr w:type="spellStart"/>
            <w:r>
              <w:rPr>
                <w:szCs w:val="24"/>
              </w:rPr>
              <w:t>scrum</w:t>
            </w:r>
            <w:proofErr w:type="spellEnd"/>
            <w:r>
              <w:rPr>
                <w:szCs w:val="24"/>
              </w:rPr>
              <w:t>. Normalment sol ser d’una setmana a un mes.</w:t>
            </w:r>
          </w:p>
        </w:tc>
      </w:tr>
      <w:tr w:rsidR="00BD7D30" w:rsidRPr="0007329F" w14:paraId="7ED375EF" w14:textId="77777777" w:rsidTr="00B60BB1">
        <w:tc>
          <w:tcPr>
            <w:tcW w:w="0" w:type="auto"/>
          </w:tcPr>
          <w:p w14:paraId="68CC327D" w14:textId="77777777" w:rsidR="00BD7D30" w:rsidRPr="0007329F" w:rsidRDefault="00BD7D30" w:rsidP="00C70262">
            <w:pPr>
              <w:rPr>
                <w:szCs w:val="24"/>
              </w:rPr>
            </w:pPr>
            <w:r>
              <w:rPr>
                <w:szCs w:val="24"/>
              </w:rPr>
              <w:t>TCP</w:t>
            </w:r>
          </w:p>
        </w:tc>
        <w:tc>
          <w:tcPr>
            <w:tcW w:w="0" w:type="auto"/>
          </w:tcPr>
          <w:p w14:paraId="7CB9CBFC" w14:textId="77777777" w:rsidR="00BD7D30" w:rsidRPr="0007329F" w:rsidRDefault="00BD7D30" w:rsidP="00C70262">
            <w:pPr>
              <w:rPr>
                <w:szCs w:val="24"/>
              </w:rPr>
            </w:pPr>
            <w:r>
              <w:rPr>
                <w:szCs w:val="24"/>
              </w:rPr>
              <w:t>Protocol per a la comunicació de dos dispositius en internet.</w:t>
            </w:r>
          </w:p>
        </w:tc>
      </w:tr>
      <w:tr w:rsidR="00BD7D30" w:rsidRPr="0007329F" w14:paraId="1EBE168D" w14:textId="77777777" w:rsidTr="00B60BB1">
        <w:tc>
          <w:tcPr>
            <w:tcW w:w="0" w:type="auto"/>
          </w:tcPr>
          <w:p w14:paraId="1160478A" w14:textId="77777777" w:rsidR="00BD7D30" w:rsidRPr="0007329F" w:rsidRDefault="00BD7D30" w:rsidP="00C70262">
            <w:pPr>
              <w:rPr>
                <w:szCs w:val="24"/>
              </w:rPr>
            </w:pPr>
            <w:r w:rsidRPr="0007329F">
              <w:rPr>
                <w:szCs w:val="24"/>
              </w:rPr>
              <w:t>TDD</w:t>
            </w:r>
          </w:p>
        </w:tc>
        <w:tc>
          <w:tcPr>
            <w:tcW w:w="0" w:type="auto"/>
          </w:tcPr>
          <w:p w14:paraId="35A53A65" w14:textId="77777777" w:rsidR="00BD7D30" w:rsidRPr="0007329F" w:rsidRDefault="00BD7D30" w:rsidP="00C70262">
            <w:pPr>
              <w:rPr>
                <w:szCs w:val="24"/>
              </w:rPr>
            </w:pPr>
            <w:r>
              <w:rPr>
                <w:szCs w:val="24"/>
              </w:rPr>
              <w:t>Metodologia de programació centrada en fer primer els tests que escriure el codi.</w:t>
            </w:r>
          </w:p>
        </w:tc>
      </w:tr>
      <w:tr w:rsidR="00BD7D30" w:rsidRPr="0007329F" w14:paraId="263B49F4" w14:textId="77777777" w:rsidTr="00B60BB1">
        <w:tc>
          <w:tcPr>
            <w:tcW w:w="0" w:type="auto"/>
          </w:tcPr>
          <w:p w14:paraId="7D73DB3D" w14:textId="77777777" w:rsidR="00BD7D30" w:rsidRPr="0007329F" w:rsidRDefault="00BD7D30" w:rsidP="00C70262">
            <w:r w:rsidRPr="0007329F">
              <w:rPr>
                <w:szCs w:val="24"/>
              </w:rPr>
              <w:t>TFG</w:t>
            </w:r>
          </w:p>
        </w:tc>
        <w:tc>
          <w:tcPr>
            <w:tcW w:w="0" w:type="auto"/>
          </w:tcPr>
          <w:p w14:paraId="60AE9FF4" w14:textId="77777777" w:rsidR="00BD7D30" w:rsidRPr="0007329F" w:rsidRDefault="00BD7D30" w:rsidP="00C70262">
            <w:r w:rsidRPr="0007329F">
              <w:rPr>
                <w:szCs w:val="24"/>
              </w:rPr>
              <w:t>Treball de Final de Grau</w:t>
            </w:r>
            <w:r>
              <w:rPr>
                <w:szCs w:val="24"/>
              </w:rPr>
              <w:t>,</w:t>
            </w:r>
          </w:p>
        </w:tc>
      </w:tr>
      <w:tr w:rsidR="00BD7D30" w:rsidRPr="0007329F" w14:paraId="7685440D" w14:textId="77777777" w:rsidTr="00B60BB1">
        <w:tc>
          <w:tcPr>
            <w:tcW w:w="0" w:type="auto"/>
          </w:tcPr>
          <w:p w14:paraId="4B90E836" w14:textId="77777777" w:rsidR="00BD7D30" w:rsidRPr="0007329F" w:rsidRDefault="00BD7D30" w:rsidP="00C70262">
            <w:pPr>
              <w:rPr>
                <w:szCs w:val="24"/>
              </w:rPr>
            </w:pPr>
            <w:r>
              <w:rPr>
                <w:szCs w:val="24"/>
              </w:rPr>
              <w:t>UML</w:t>
            </w:r>
          </w:p>
        </w:tc>
        <w:tc>
          <w:tcPr>
            <w:tcW w:w="0" w:type="auto"/>
          </w:tcPr>
          <w:p w14:paraId="11293FE7" w14:textId="77777777" w:rsidR="00BD7D30" w:rsidRPr="0007329F" w:rsidRDefault="00BD7D30" w:rsidP="00C70262">
            <w:pPr>
              <w:rPr>
                <w:szCs w:val="24"/>
              </w:rPr>
            </w:pPr>
            <w:proofErr w:type="spellStart"/>
            <w:r w:rsidRPr="00BD7D30">
              <w:rPr>
                <w:szCs w:val="24"/>
              </w:rPr>
              <w:t>Unified</w:t>
            </w:r>
            <w:proofErr w:type="spellEnd"/>
            <w:r w:rsidRPr="00BD7D30">
              <w:rPr>
                <w:szCs w:val="24"/>
              </w:rPr>
              <w:t xml:space="preserve"> </w:t>
            </w:r>
            <w:proofErr w:type="spellStart"/>
            <w:r w:rsidRPr="00BD7D30">
              <w:rPr>
                <w:szCs w:val="24"/>
              </w:rPr>
              <w:t>Modeling</w:t>
            </w:r>
            <w:proofErr w:type="spellEnd"/>
            <w:r w:rsidRPr="00BD7D30">
              <w:rPr>
                <w:szCs w:val="24"/>
              </w:rPr>
              <w:t xml:space="preserve"> Language</w:t>
            </w:r>
          </w:p>
        </w:tc>
      </w:tr>
    </w:tbl>
    <w:p w14:paraId="51EB72CB" w14:textId="77777777" w:rsidR="001D321C" w:rsidRPr="0007329F" w:rsidRDefault="001D321C" w:rsidP="001D321C">
      <w:pPr>
        <w:ind w:left="1134" w:hanging="1134"/>
        <w:rPr>
          <w:highlight w:val="red"/>
        </w:rPr>
      </w:pPr>
    </w:p>
    <w:p w14:paraId="711ADD38" w14:textId="522CD174" w:rsidR="003A30E7" w:rsidRPr="0007329F" w:rsidRDefault="003A30E7" w:rsidP="00A60F2C">
      <w:pPr>
        <w:rPr>
          <w:highlight w:val="red"/>
        </w:rPr>
        <w:sectPr w:rsidR="003A30E7" w:rsidRPr="0007329F" w:rsidSect="003A30E7">
          <w:type w:val="oddPage"/>
          <w:pgSz w:w="11906" w:h="16838" w:code="9"/>
          <w:pgMar w:top="1701" w:right="1418" w:bottom="1418" w:left="1418" w:header="709" w:footer="709" w:gutter="284"/>
          <w:pgNumType w:fmt="upperRoman"/>
          <w:cols w:space="708"/>
          <w:docGrid w:linePitch="360"/>
        </w:sectPr>
      </w:pPr>
    </w:p>
    <w:p w14:paraId="55CB0552" w14:textId="2D96E7AE" w:rsidR="00C8177B" w:rsidRPr="00BD7D30" w:rsidRDefault="00846F69" w:rsidP="00EC1059">
      <w:pPr>
        <w:pStyle w:val="Ttol1"/>
      </w:pPr>
      <w:bookmarkStart w:id="6" w:name="_OBJECTE_DEL_PROJECTE"/>
      <w:bookmarkEnd w:id="1"/>
      <w:bookmarkEnd w:id="6"/>
      <w:r>
        <w:lastRenderedPageBreak/>
        <w:t>INTRODUCCIÓ</w:t>
      </w:r>
    </w:p>
    <w:p w14:paraId="3D5777DE" w14:textId="4BDBB87A" w:rsidR="008729DD" w:rsidRPr="0007329F" w:rsidRDefault="008729DD" w:rsidP="00A60F2C">
      <w:r w:rsidRPr="0007329F">
        <w:t xml:space="preserve">En els anys on s’han vist marcats per una pandèmia mundial, s’ha pensat </w:t>
      </w:r>
      <w:r w:rsidR="00B024CE" w:rsidRPr="0007329F">
        <w:t>a</w:t>
      </w:r>
      <w:r w:rsidRPr="0007329F">
        <w:t xml:space="preserve"> fer una aplicació per ajudar tot el personal sanitari i millorar la tecnologia que s’usa als hospitals.</w:t>
      </w:r>
    </w:p>
    <w:p w14:paraId="5F9E5477" w14:textId="021B796E" w:rsidR="008729DD" w:rsidRPr="0007329F" w:rsidRDefault="008729DD" w:rsidP="00A60F2C">
      <w:r w:rsidRPr="0007329F">
        <w:t xml:space="preserve">Es pretén aconseguir </w:t>
      </w:r>
      <w:r w:rsidR="00752FC4">
        <w:t>desenvolupar</w:t>
      </w:r>
      <w:r w:rsidRPr="0007329F">
        <w:t xml:space="preserve"> una aplicació de mòbil que enviï alertes a l’usuari sanitari que l’estigui usant, quan succeeixi qualsevol fet que sigui de la seva responsabilitat. Per exemple, si un </w:t>
      </w:r>
      <w:r w:rsidR="00665B26" w:rsidRPr="0007329F">
        <w:t xml:space="preserve">gerent d’un hospital necessita que l’avisin quan </w:t>
      </w:r>
      <w:r w:rsidR="00864253">
        <w:t>l’ocupació</w:t>
      </w:r>
      <w:r w:rsidR="00665B26" w:rsidRPr="0007329F">
        <w:t xml:space="preserve"> del</w:t>
      </w:r>
      <w:r w:rsidR="00A60F2C" w:rsidRPr="0007329F">
        <w:t>s</w:t>
      </w:r>
      <w:r w:rsidR="00665B26" w:rsidRPr="0007329F">
        <w:t xml:space="preserve"> llit</w:t>
      </w:r>
      <w:r w:rsidR="00A60F2C" w:rsidRPr="0007329F">
        <w:t>s</w:t>
      </w:r>
      <w:r w:rsidR="00665B26" w:rsidRPr="0007329F">
        <w:t xml:space="preserve"> per persones ingressades per COVID-19 supera un valor</w:t>
      </w:r>
      <w:r w:rsidRPr="0007329F">
        <w:t xml:space="preserve">, aquesta aplicació enviarà una alerta al mòbil del </w:t>
      </w:r>
      <w:r w:rsidR="00665B26" w:rsidRPr="0007329F">
        <w:t>gerent perquè</w:t>
      </w:r>
      <w:r w:rsidRPr="0007329F">
        <w:t xml:space="preserve"> pugui intervenir de manera ràpida. Aquesta aplicació es comunicarà amb el motor d’integració que usi l’hospital, en el cas d’aquest TFG, es comunicarà amb </w:t>
      </w:r>
      <w:r w:rsidR="00665B26" w:rsidRPr="0007329F">
        <w:t xml:space="preserve">una </w:t>
      </w:r>
      <w:r w:rsidR="005F49E4" w:rsidRPr="0007329F">
        <w:t>API</w:t>
      </w:r>
      <w:r w:rsidR="00665B26" w:rsidRPr="0007329F">
        <w:t xml:space="preserve"> que es generarà del software IRIS</w:t>
      </w:r>
      <w:r w:rsidR="00947725" w:rsidRPr="0007329F">
        <w:t xml:space="preserve"> </w:t>
      </w:r>
      <w:r w:rsidR="00947725" w:rsidRPr="0007329F">
        <w:fldChar w:fldCharType="begin"/>
      </w:r>
      <w:r w:rsidR="0007329F">
        <w:instrText xml:space="preserve"> ADDIN ZOTERO_ITEM CSL_CITATION {"citationID":"b6wKuL4s","properties":{"formattedCitation":"[1]","plainCitation":"[1]","noteIndex":0},"citationItems":[{"id":50,"uris":["http://zotero.org/users/local/eauejolH/items/B535ASMB"],"uri":["http://zotero.org/users/local/eauejolH/items/B535ASMB"],"itemData":{"id":50,"type":"book","event-place":"https://www.intersystems.com/products/intersystems-iris-for-health/","ISBN":"https://www.intersystems.com/products/intersystems-iris-for-health/","publisher-place":"https://www.intersystems.com/products/intersystems-iris-for-health/","title":"IRIS for Health","URL":"https://www.intersystems.com/products/intersystems-iris-for-health/","author":[{"literal":"InterSystems"}],"issued":{"date-parts":[["2018"]]}}}],"schema":"https://github.com/citation-style-language/schema/raw/master/csl-citation.json"} </w:instrText>
      </w:r>
      <w:r w:rsidR="00947725" w:rsidRPr="0007329F">
        <w:fldChar w:fldCharType="separate"/>
      </w:r>
      <w:r w:rsidR="00947725" w:rsidRPr="0007329F">
        <w:t>[1]</w:t>
      </w:r>
      <w:r w:rsidR="00947725" w:rsidRPr="0007329F">
        <w:fldChar w:fldCharType="end"/>
      </w:r>
      <w:r w:rsidRPr="0007329F">
        <w:t>.</w:t>
      </w:r>
    </w:p>
    <w:p w14:paraId="16E1DEF1" w14:textId="297135C0" w:rsidR="00242CD0" w:rsidRPr="0007329F" w:rsidRDefault="008729DD" w:rsidP="00A60F2C">
      <w:r w:rsidRPr="0007329F">
        <w:t xml:space="preserve">Aquesta aplicació ve acompanyada </w:t>
      </w:r>
      <w:r w:rsidR="005F49E4" w:rsidRPr="0007329F">
        <w:t>d’</w:t>
      </w:r>
      <w:r w:rsidRPr="0007329F">
        <w:t>un servidor que estarà en línia i serà el que</w:t>
      </w:r>
      <w:r w:rsidR="00A60F2C" w:rsidRPr="0007329F">
        <w:t xml:space="preserve"> permeti</w:t>
      </w:r>
      <w:r w:rsidRPr="0007329F">
        <w:t xml:space="preserve"> configur</w:t>
      </w:r>
      <w:r w:rsidR="00A60F2C" w:rsidRPr="0007329F">
        <w:t>ar</w:t>
      </w:r>
      <w:r w:rsidRPr="0007329F">
        <w:t xml:space="preserve"> quin tipus d’alertes rep cada usuari de l’aplicació. Posant d’exemple el cas anterior, abans de poder rebre aquestes alertes, s’haurà de configurar que </w:t>
      </w:r>
      <w:r w:rsidR="00665B26" w:rsidRPr="0007329F">
        <w:t>el gerent pugui rebre alertes d’ocupació de pacients de COVID-19</w:t>
      </w:r>
      <w:r w:rsidRPr="0007329F">
        <w:t xml:space="preserve">. Després serà </w:t>
      </w:r>
      <w:r w:rsidR="00665B26" w:rsidRPr="0007329F">
        <w:t>el gerent</w:t>
      </w:r>
      <w:r w:rsidRPr="0007329F">
        <w:t xml:space="preserve"> qui configurarà </w:t>
      </w:r>
      <w:r w:rsidR="00665B26" w:rsidRPr="0007329F">
        <w:t xml:space="preserve">el rang que fa que aquell valor sigui </w:t>
      </w:r>
      <w:r w:rsidR="005F49E4" w:rsidRPr="0007329F">
        <w:t xml:space="preserve">crític </w:t>
      </w:r>
      <w:r w:rsidR="00AE2677" w:rsidRPr="0007329F">
        <w:t>perquè</w:t>
      </w:r>
      <w:r w:rsidR="005F49E4" w:rsidRPr="0007329F">
        <w:t xml:space="preserve"> l’aplicació l’avisi o no.</w:t>
      </w:r>
    </w:p>
    <w:p w14:paraId="7386494C" w14:textId="280876B0" w:rsidR="00CC5FB3" w:rsidRPr="0007329F" w:rsidRDefault="00CC5FB3">
      <w:pPr>
        <w:spacing w:before="0" w:after="200" w:line="276" w:lineRule="auto"/>
        <w:jc w:val="left"/>
      </w:pPr>
    </w:p>
    <w:p w14:paraId="246CA935" w14:textId="77777777" w:rsidR="003A30E7" w:rsidRPr="0007329F" w:rsidRDefault="003A30E7" w:rsidP="00A60F2C">
      <w:pPr>
        <w:sectPr w:rsidR="003A30E7" w:rsidRPr="0007329F"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402DC2C9" w:rsidR="006C395D" w:rsidRPr="00BD7D30" w:rsidRDefault="00846F69" w:rsidP="00EC1059">
      <w:pPr>
        <w:pStyle w:val="Ttol1"/>
      </w:pPr>
      <w:bookmarkStart w:id="7" w:name="_ESTUDI_PREVI"/>
      <w:bookmarkEnd w:id="7"/>
      <w:r>
        <w:lastRenderedPageBreak/>
        <w:t>MARC TEÒRIC</w:t>
      </w:r>
    </w:p>
    <w:p w14:paraId="6E087BA8" w14:textId="3E72BAFD" w:rsidR="006C395D" w:rsidRPr="00BD7D30" w:rsidRDefault="005E0432" w:rsidP="00EC1059">
      <w:pPr>
        <w:pStyle w:val="Ttol2"/>
      </w:pPr>
      <w:bookmarkStart w:id="8" w:name="_Toc64373922"/>
      <w:r w:rsidRPr="00BD7D30">
        <w:t>CONTEXT</w:t>
      </w:r>
      <w:bookmarkEnd w:id="8"/>
    </w:p>
    <w:p w14:paraId="527C4D22" w14:textId="2AAADB2C" w:rsidR="002069B8" w:rsidRPr="0007329F" w:rsidRDefault="00B4400C" w:rsidP="002069B8">
      <w:r w:rsidRPr="0007329F">
        <w:t xml:space="preserve">Aquest TFG entra en el </w:t>
      </w:r>
      <w:r w:rsidR="00864253">
        <w:t>món</w:t>
      </w:r>
      <w:r w:rsidRPr="0007329F">
        <w:t xml:space="preserve"> de la medicina. Per tant per saber bé el context del producte a elaborar s’ha de veure l’evolució que ha tingut el tractament de dades en els hospitals. </w:t>
      </w:r>
      <w:r w:rsidR="00752FC4" w:rsidRPr="00752FC4">
        <w:t>Podem diferenciar clarament dues, eres on la revolució informàtica va permetre el salt d’una a altra</w:t>
      </w:r>
      <w:r w:rsidRPr="0007329F">
        <w:t xml:space="preserve">, la primera </w:t>
      </w:r>
      <w:r w:rsidR="00864253">
        <w:t>l’era</w:t>
      </w:r>
      <w:r w:rsidRPr="0007329F">
        <w:t xml:space="preserve"> </w:t>
      </w:r>
      <w:r w:rsidR="00864253">
        <w:t>en què</w:t>
      </w:r>
      <w:r w:rsidRPr="0007329F">
        <w:t xml:space="preserve"> totes les dades dels hospitals eren a paper. En aquesta era</w:t>
      </w:r>
      <w:r w:rsidR="00147D63" w:rsidRPr="0007329F">
        <w:t xml:space="preserve"> es veurà quins problemes hi havia i el motiu perquè es va fer la transició a guardar les dades en digital.</w:t>
      </w:r>
    </w:p>
    <w:p w14:paraId="4C92E550" w14:textId="77777777" w:rsidR="002069B8" w:rsidRPr="00BD7D30" w:rsidRDefault="002069B8" w:rsidP="002069B8">
      <w:pPr>
        <w:pStyle w:val="Ttol3"/>
      </w:pPr>
      <w:bookmarkStart w:id="9" w:name="_Toc64373923"/>
      <w:r w:rsidRPr="00BD7D30">
        <w:t>L’ERA DEL PAPER</w:t>
      </w:r>
      <w:bookmarkEnd w:id="9"/>
    </w:p>
    <w:p w14:paraId="3A74074E" w14:textId="77777777" w:rsidR="002069B8" w:rsidRPr="0007329F" w:rsidRDefault="002069B8" w:rsidP="002069B8">
      <w:r w:rsidRPr="0007329F">
        <w:t>La primera vegada que es va escriure un document mèdic, que es té constància, és d’un papir de l’antic Egipte del 1600 aC. Allà només es reporten casos de tractar ferides de guerra.</w:t>
      </w:r>
    </w:p>
    <w:p w14:paraId="1048FBA1" w14:textId="77777777" w:rsidR="002069B8" w:rsidRPr="0007329F" w:rsidRDefault="002069B8" w:rsidP="002069B8">
      <w:r w:rsidRPr="0007329F">
        <w:t>Aquests documents van seguir evolucionant amb els grecs amb Hipòcrates, el seu metge més famós i considerat el pare de la medicina, que va fundar la seva escola per aprendre medicina i a més escrivia documents sobre els símptomes que tenien els pacients.</w:t>
      </w:r>
    </w:p>
    <w:p w14:paraId="5AE9FD1E" w14:textId="77777777" w:rsidR="002069B8" w:rsidRPr="0007329F" w:rsidRDefault="002069B8" w:rsidP="002069B8">
      <w:r w:rsidRPr="0007329F">
        <w:t>Tots aquests documents es van anar traduint a l’àrab perquè metges com al-</w:t>
      </w:r>
      <w:proofErr w:type="spellStart"/>
      <w:r w:rsidRPr="0007329F">
        <w:t>Razi</w:t>
      </w:r>
      <w:proofErr w:type="spellEnd"/>
      <w:r w:rsidRPr="0007329F">
        <w:t xml:space="preserve"> poguessin aprendre medicina en la gran era daurada islàmica entre el segle VIII i XIII. Els àrabs són els que van crear la idea de l’hospital. A més van ser els que van crear els historials mèdics, que els escrivien els aprenents de metge sota la supervisió d’un metge titulat.</w:t>
      </w:r>
    </w:p>
    <w:p w14:paraId="5DA0597D" w14:textId="07BC7DBC" w:rsidR="002069B8" w:rsidRPr="0007329F" w:rsidRDefault="002069B8" w:rsidP="002069B8">
      <w:r w:rsidRPr="0007329F">
        <w:t xml:space="preserve">Aquests documents van seguint evolucionant </w:t>
      </w:r>
      <w:r w:rsidR="0012078E" w:rsidRPr="0007329F">
        <w:t xml:space="preserve">en l’època de la llum a Europa. Primer </w:t>
      </w:r>
      <w:r w:rsidRPr="0007329F">
        <w:t>a la França del segle XVII on les anàlisis de l’anatomia humana van canviar la perspectiva de la medicina.</w:t>
      </w:r>
      <w:r w:rsidR="0012078E" w:rsidRPr="0007329F">
        <w:t xml:space="preserve"> Després a inicis del segle XIII a Suècia van començar a refinar un sistema d’històries </w:t>
      </w:r>
      <w:r w:rsidR="00864253">
        <w:t>mèdiques</w:t>
      </w:r>
      <w:r w:rsidR="0012078E" w:rsidRPr="0007329F">
        <w:t xml:space="preserve"> a paper que ho van anar refinant </w:t>
      </w:r>
      <w:r w:rsidR="00864253">
        <w:t>fins al</w:t>
      </w:r>
      <w:r w:rsidR="0012078E" w:rsidRPr="0007329F">
        <w:t xml:space="preserve"> segle XX. </w:t>
      </w:r>
      <w:r w:rsidR="0020384D" w:rsidRPr="0007329F">
        <w:fldChar w:fldCharType="begin"/>
      </w:r>
      <w:r w:rsidR="00947725" w:rsidRPr="0007329F">
        <w:instrText xml:space="preserve"> ADDIN ZOTERO_ITEM CSL_CITATION {"citationID":"b9SrmygF","properties":{"formattedCitation":"[2]","plainCitation":"[2]","noteIndex":0},"citationItems":[{"id":47,"uris":["http://zotero.org/users/local/eauejolH/items/628FV4JK"],"uri":["http://zotero.org/users/local/eauejolH/items/628FV4JK"],"itemData":{"id":47,"type":"chapter","container-title":"Clinical Text Mining","event-place":"Cham","ISBN":"978-3-319-78502-8","language":"en","note":"DOI: 10.1007/978-3-319-78503-5","page":"5-13","publisher":"Springer International Publishing","publisher-place":"Cham","source":"DOI.org (Crossref)","title":"Chapter 2 - The History of the Patient Record and the Paper Record","URL":"http://link.springer.com/10.1007/978-3-319-78503-5","author":[{"family":"Dalianis","given":"Hercules"}],"accessed":{"date-parts":[["2021",2,8]]},"issued":{"date-parts":[["2018"]]}}}],"schema":"https://github.com/citation-style-language/schema/raw/master/csl-citation.json"} </w:instrText>
      </w:r>
      <w:r w:rsidR="0020384D" w:rsidRPr="0007329F">
        <w:fldChar w:fldCharType="separate"/>
      </w:r>
      <w:r w:rsidR="00947725" w:rsidRPr="0007329F">
        <w:t>[2]</w:t>
      </w:r>
      <w:r w:rsidR="0020384D" w:rsidRPr="0007329F">
        <w:fldChar w:fldCharType="end"/>
      </w:r>
    </w:p>
    <w:p w14:paraId="6B95F855" w14:textId="07BDED1B" w:rsidR="002069B8" w:rsidRPr="0007329F" w:rsidRDefault="0012078E" w:rsidP="002069B8">
      <w:r w:rsidRPr="0007329F">
        <w:t xml:space="preserve">On va </w:t>
      </w:r>
      <w:r w:rsidR="00864253">
        <w:t>haver-hi</w:t>
      </w:r>
      <w:r w:rsidRPr="0007329F">
        <w:t xml:space="preserve"> un canvi important va ser a</w:t>
      </w:r>
      <w:r w:rsidR="002069B8" w:rsidRPr="0007329F">
        <w:t xml:space="preserve"> finals del segle XIX i inicis del XX que</w:t>
      </w:r>
      <w:r w:rsidRPr="0007329F">
        <w:t xml:space="preserve">, </w:t>
      </w:r>
      <w:r w:rsidR="002069B8" w:rsidRPr="0007329F">
        <w:t>als Estats Units</w:t>
      </w:r>
      <w:r w:rsidRPr="0007329F">
        <w:t>,</w:t>
      </w:r>
      <w:r w:rsidR="002069B8" w:rsidRPr="0007329F">
        <w:t xml:space="preserve"> es va començar a fer un historial mèdic dels pacients</w:t>
      </w:r>
      <w:r w:rsidRPr="0007329F">
        <w:t xml:space="preserve"> com es coneix en l’actualitat</w:t>
      </w:r>
      <w:r w:rsidR="002069B8" w:rsidRPr="0007329F">
        <w:t>. Això inclou, un identificador del pacient, hàbits del pacient, malalties anteriors, historial familiar, anàlisis, entre molts altres aspectes més. Aquest historial va ser molt útil, i segueix sent-ho, per a ambulatoris o centres d’atenció primària.</w:t>
      </w:r>
      <w:r w:rsidRPr="0007329F">
        <w:t xml:space="preserve"> </w:t>
      </w:r>
      <w:r w:rsidRPr="0007329F">
        <w:fldChar w:fldCharType="begin"/>
      </w:r>
      <w:r w:rsidR="00947725" w:rsidRPr="0007329F">
        <w:instrText xml:space="preserve"> ADDIN ZOTERO_ITEM CSL_CITATION {"citationID":"2nJrSCOa","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p>
    <w:p w14:paraId="7DF07CB7" w14:textId="77777777" w:rsidR="002069B8" w:rsidRPr="00BD7D30" w:rsidRDefault="002069B8" w:rsidP="00215814">
      <w:pPr>
        <w:pStyle w:val="Ttol4"/>
      </w:pPr>
      <w:r w:rsidRPr="00BD7D30">
        <w:lastRenderedPageBreak/>
        <w:t>PROBLEMES DELS HISTORIALS MÈDICS EN PAPER</w:t>
      </w:r>
    </w:p>
    <w:p w14:paraId="0DED74CA" w14:textId="77777777" w:rsidR="002069B8" w:rsidRPr="0007329F" w:rsidRDefault="002069B8" w:rsidP="002069B8">
      <w:r w:rsidRPr="0007329F">
        <w:t>Amb els documents a paper sorgeixen una sèrie d’inconvenients que tenen a veure amb l’espai físic que ocupen, la cerca d’aquells documents i, també, la mobilitat que tenen.</w:t>
      </w:r>
    </w:p>
    <w:p w14:paraId="69A62A0B" w14:textId="2891D663" w:rsidR="002069B8" w:rsidRPr="0007329F" w:rsidRDefault="002069B8" w:rsidP="002069B8">
      <w:r w:rsidRPr="0007329F">
        <w:t xml:space="preserve">El primer problema sorgeix amb l’espai que ocupa cada document i el temps que s’han de tenir arxivats. Si agafem dades d’un hospital universitari alemany </w:t>
      </w:r>
      <w:r w:rsidRPr="0007329F">
        <w:fldChar w:fldCharType="begin"/>
      </w:r>
      <w:r w:rsidR="00947725" w:rsidRPr="0007329F">
        <w:instrText xml:space="preserve"> ADDIN ZOTERO_ITEM CSL_CITATION {"citationID":"NqGkSCpG","properties":{"formattedCitation":"[4]","plainCitation":"[4]","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947725" w:rsidRPr="0007329F">
        <w:t>[4]</w:t>
      </w:r>
      <w:r w:rsidRPr="0007329F">
        <w:fldChar w:fldCharType="end"/>
      </w:r>
      <w:r w:rsidRPr="0007329F">
        <w:t>, cada any ingressen entre 300.000 i 400.000 pacients. Això significa que es generen vuit milions d'impressions a paper, que equival a un volum d'un quilòmetre i mig en paper. A part del volum generat en un any, a Alemanya s'ha de guardar tot document mèdic un mínim de trenta anys. En canvi si aquests documents fossin digitals, ocuparien entre 10 i 15 terabytes.</w:t>
      </w:r>
    </w:p>
    <w:p w14:paraId="26A7DED6" w14:textId="77777777" w:rsidR="002069B8" w:rsidRPr="0007329F" w:rsidRDefault="002069B8" w:rsidP="002069B8">
      <w:r w:rsidRPr="0007329F">
        <w:t>Amb aquestes dades es pot veure que emmagatzemar les dades a paper requereix un espai molt gran, un volum d’un quilòmetre i mig, a més que requereix un manteniment humà (empleats encarregats per gestionar aquelles dades) i físic (el magatzem).</w:t>
      </w:r>
    </w:p>
    <w:p w14:paraId="18035AA1" w14:textId="0CE12BB6" w:rsidR="00752FC4" w:rsidRDefault="00752FC4" w:rsidP="002069B8">
      <w:r w:rsidRPr="00752FC4">
        <w:t xml:space="preserve">El temps per poder accedir a qualsevol document emmagatzemat també </w:t>
      </w:r>
      <w:r w:rsidR="00864253">
        <w:t>és</w:t>
      </w:r>
      <w:r w:rsidRPr="00752FC4">
        <w:t xml:space="preserve"> molt elevat, fent que sigui bastant ineficient haver d’anar a consultar dades en aquests historials.</w:t>
      </w:r>
    </w:p>
    <w:p w14:paraId="0AC2CF96" w14:textId="52D38788" w:rsidR="002069B8" w:rsidRPr="0007329F" w:rsidRDefault="002069B8" w:rsidP="002069B8">
      <w:r w:rsidRPr="0007329F">
        <w:t>Per acabar tenint la documentació en paper dificulta la interconnexió amb diferents països. Per exemple si una persona viatja a un país com el Japó i ha de ser atès en un hospital d’aquella nació, tindran molt complicat, per no dir pràcticament impossible, consultar el seu historial si aquesta està emmagatzemada en paper.</w:t>
      </w:r>
    </w:p>
    <w:p w14:paraId="470EDD2E" w14:textId="55E993BC" w:rsidR="00B4400C" w:rsidRPr="0007329F" w:rsidRDefault="00B4400C" w:rsidP="002069B8">
      <w:r w:rsidRPr="0007329F">
        <w:t xml:space="preserve">El motiu principal de començar aquest canvi del paper al digital va ser </w:t>
      </w:r>
      <w:r w:rsidR="00864253">
        <w:t>perquè</w:t>
      </w:r>
      <w:r w:rsidRPr="0007329F">
        <w:t xml:space="preserve"> amb el temps les màquines dels hospitals recol·lecten més i més dades que han de ser emmagatzemades. Per tant els hi era més còmode emmagatzemar-ho en digital que imprimir-ho </w:t>
      </w:r>
      <w:r w:rsidRPr="0007329F">
        <w:fldChar w:fldCharType="begin"/>
      </w:r>
      <w:r w:rsidR="00947725" w:rsidRPr="0007329F">
        <w:instrText xml:space="preserve"> ADDIN ZOTERO_ITEM CSL_CITATION {"citationID":"n0m9c7zv","properties":{"formattedCitation":"[5]","plainCitation":"[5]","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Pr="0007329F">
        <w:fldChar w:fldCharType="separate"/>
      </w:r>
      <w:r w:rsidR="00947725" w:rsidRPr="0007329F">
        <w:t>[5]</w:t>
      </w:r>
      <w:r w:rsidRPr="0007329F">
        <w:fldChar w:fldCharType="end"/>
      </w:r>
      <w:r w:rsidRPr="0007329F">
        <w:t>.</w:t>
      </w:r>
    </w:p>
    <w:p w14:paraId="692C3C35" w14:textId="77777777" w:rsidR="002069B8" w:rsidRPr="00BD7D30" w:rsidRDefault="002069B8" w:rsidP="002069B8">
      <w:pPr>
        <w:pStyle w:val="Ttol3"/>
      </w:pPr>
      <w:bookmarkStart w:id="10" w:name="_Toc64373924"/>
      <w:r w:rsidRPr="00BD7D30">
        <w:t>L’ERA DIGITAL</w:t>
      </w:r>
      <w:bookmarkEnd w:id="10"/>
    </w:p>
    <w:p w14:paraId="0C4511AA" w14:textId="1EFF1DC1" w:rsidR="002069B8" w:rsidRPr="0007329F" w:rsidRDefault="00D0199D" w:rsidP="002069B8">
      <w:r w:rsidRPr="0007329F">
        <w:t xml:space="preserve">Tot i que no se sap ben bé qui va fer el primer </w:t>
      </w:r>
      <w:r w:rsidR="00E07AD4" w:rsidRPr="0007329F">
        <w:t xml:space="preserve">sistema de </w:t>
      </w:r>
      <w:r w:rsidRPr="0007329F">
        <w:t>registre</w:t>
      </w:r>
      <w:r w:rsidR="00E07AD4" w:rsidRPr="0007329F">
        <w:t>s</w:t>
      </w:r>
      <w:r w:rsidRPr="0007329F">
        <w:t xml:space="preserve"> mèdic</w:t>
      </w:r>
      <w:r w:rsidR="00E07AD4" w:rsidRPr="0007329F">
        <w:t>s</w:t>
      </w:r>
      <w:r w:rsidRPr="0007329F">
        <w:t xml:space="preserve"> en digital o electrònic. Segons </w:t>
      </w:r>
      <w:proofErr w:type="spellStart"/>
      <w:r w:rsidRPr="0007329F">
        <w:t>Dalianis</w:t>
      </w:r>
      <w:proofErr w:type="spellEnd"/>
      <w:r w:rsidR="0020384D" w:rsidRPr="0007329F">
        <w:fldChar w:fldCharType="begin"/>
      </w:r>
      <w:r w:rsidR="00947725" w:rsidRPr="0007329F">
        <w:instrText xml:space="preserve"> ADDIN ZOTERO_ITEM CSL_CITATION {"citationID":"P6I5kB0P","properties":{"formattedCitation":"[6, p. 3]","plainCitation":"[6, p. 3]","noteIndex":0},"citationItems":[{"id":48,"uris":["http://zotero.org/users/local/eauejolH/items/92CTE7EP"],"uri":["http://zotero.org/users/local/eauejolH/items/92CTE7EP"],"itemData":{"id":48,"type":"chapter","container-title":"Clinical Text Mining","event-place":"Cham","ISBN":"978-3-319-78502-8","language":"en","note":"DOI: 10.1007/978-3-319-78503-5","page":"13-21","publisher":"Springer International Publishing","publisher-place":"Cham","source":"DOI.org (Crossref)","title":"Chapter 3 - User Needs: Clinicians, Clinical Researchers and Hospital Management","URL":"http://link.springer.com/10.1007/978-3-319-78503-5","author":[{"family":"Dalianis","given":"Hercules"}],"accessed":{"date-parts":[["2021",2,8]]},"issued":{"date-parts":[["2018"]]}},"locator":"3"}],"schema":"https://github.com/citation-style-language/schema/raw/master/csl-citation.json"} </w:instrText>
      </w:r>
      <w:r w:rsidR="0020384D" w:rsidRPr="0007329F">
        <w:fldChar w:fldCharType="separate"/>
      </w:r>
      <w:r w:rsidR="00947725" w:rsidRPr="0007329F">
        <w:t>[6, p. 3]</w:t>
      </w:r>
      <w:r w:rsidR="0020384D" w:rsidRPr="0007329F">
        <w:fldChar w:fldCharType="end"/>
      </w:r>
      <w:r w:rsidRPr="0007329F">
        <w:t xml:space="preserve">, durant els anys 60 i 70, els suecs van construir el primer sistema de registres </w:t>
      </w:r>
      <w:r w:rsidR="00E07AD4" w:rsidRPr="0007329F">
        <w:t>electrònics</w:t>
      </w:r>
      <w:r w:rsidRPr="0007329F">
        <w:t xml:space="preserve"> per un entorn mèdic. </w:t>
      </w:r>
      <w:r w:rsidR="00752FC4">
        <w:t>Es va</w:t>
      </w:r>
      <w:r w:rsidR="00E07AD4" w:rsidRPr="0007329F">
        <w:t xml:space="preserve"> fe</w:t>
      </w:r>
      <w:r w:rsidR="00752FC4">
        <w:t>r</w:t>
      </w:r>
      <w:r w:rsidR="00E07AD4" w:rsidRPr="0007329F">
        <w:t xml:space="preserve"> a l’Hospital Universitari de </w:t>
      </w:r>
      <w:proofErr w:type="spellStart"/>
      <w:r w:rsidR="00E07AD4" w:rsidRPr="0007329F">
        <w:t>Karolinska</w:t>
      </w:r>
      <w:proofErr w:type="spellEnd"/>
      <w:r w:rsidR="00E07AD4" w:rsidRPr="0007329F">
        <w:t>.</w:t>
      </w:r>
    </w:p>
    <w:p w14:paraId="5188B165" w14:textId="24CE121C" w:rsidR="0020384D" w:rsidRPr="0007329F" w:rsidRDefault="00E07AD4" w:rsidP="002069B8">
      <w:r w:rsidRPr="0007329F">
        <w:lastRenderedPageBreak/>
        <w:t xml:space="preserve">Amb el que no hi ha discrepància </w:t>
      </w:r>
      <w:r w:rsidR="00864253">
        <w:t>és</w:t>
      </w:r>
      <w:r w:rsidRPr="0007329F">
        <w:t xml:space="preserve"> amb el primer sistema utilitzat de manera general. Va ser desenvolupat per la Universitat de </w:t>
      </w:r>
      <w:proofErr w:type="spellStart"/>
      <w:r w:rsidRPr="0007329F">
        <w:t>Harvard</w:t>
      </w:r>
      <w:proofErr w:type="spellEnd"/>
      <w:r w:rsidRPr="0007329F">
        <w:t xml:space="preserve"> i es deia COSTAR </w:t>
      </w:r>
      <w:r w:rsidRPr="0007329F">
        <w:fldChar w:fldCharType="begin"/>
      </w:r>
      <w:r w:rsidR="00947725" w:rsidRPr="0007329F">
        <w:instrText xml:space="preserve"> ADDIN ZOTERO_ITEM CSL_CITATION {"citationID":"aW0jsXKy","properties":{"formattedCitation":"[7]","plainCitation":"[7]","noteIndex":0},"citationItems":[{"id":44,"uris":["http://zotero.org/users/local/eauejolH/items/3Y9W8NWC"],"uri":["http://zotero.org/users/local/eauejolH/items/3Y9W8NWC"],"itemData":{"id":44,"type":"article-journal","container-title":"Proceedings of the IEEE","DOI":"10.1109/PROC.1979.11438","ISSN":"0018-9219","issue":"9","journalAbbreviation":"Proc. IEEE","page":"1226-1237","source":"DOI.org (Crossref)","title":"COSTAR—A computer-based medical information system for ambulatory care","volume":"67","author":[{"family":"Barnett","given":"G.O."},{"family":"Justice","given":"N.S."},{"family":"Somand","given":"M.E."},{"family":"Adams","given":"J.B."},{"family":"Waxman","given":"B.D."},{"family":"Beaman","given":"P.D."},{"family":"Parent","given":"M.S."},{"family":"Van Deusen","given":"F.R."},{"family":"Greenlie","given":"J.K."}],"issued":{"date-parts":[["1979"]]}}}],"schema":"https://github.com/citation-style-language/schema/raw/master/csl-citation.json"} </w:instrText>
      </w:r>
      <w:r w:rsidRPr="0007329F">
        <w:fldChar w:fldCharType="separate"/>
      </w:r>
      <w:r w:rsidR="00947725" w:rsidRPr="0007329F">
        <w:t>[7]</w:t>
      </w:r>
      <w:r w:rsidRPr="0007329F">
        <w:fldChar w:fldCharType="end"/>
      </w:r>
      <w:r w:rsidRPr="0007329F">
        <w:t xml:space="preserve"> (Computer-</w:t>
      </w:r>
      <w:proofErr w:type="spellStart"/>
      <w:r w:rsidRPr="0007329F">
        <w:t>stored</w:t>
      </w:r>
      <w:proofErr w:type="spellEnd"/>
      <w:r w:rsidRPr="0007329F">
        <w:t xml:space="preserve"> </w:t>
      </w:r>
      <w:proofErr w:type="spellStart"/>
      <w:r w:rsidRPr="0007329F">
        <w:t>ambulatory</w:t>
      </w:r>
      <w:proofErr w:type="spellEnd"/>
      <w:r w:rsidRPr="0007329F">
        <w:t xml:space="preserve"> record)</w:t>
      </w:r>
      <w:r w:rsidR="0020384D" w:rsidRPr="0007329F">
        <w:t xml:space="preserve">. Amb el temps van anar sorgint nous sistemes creats de manera interna a algun hospital o de manera pública. Més tard mentre progressaven l’electrònica aquests sistemes que estaven als hospitals es van anar fent més i més grans fins al punt de començar-se a comunicar-se entre ells fent que apareixes el termini HIS. </w:t>
      </w:r>
    </w:p>
    <w:p w14:paraId="763E42A7" w14:textId="53D35364" w:rsidR="00E07AD4" w:rsidRPr="0007329F" w:rsidRDefault="00864253" w:rsidP="002069B8">
      <w:r>
        <w:t>L’any</w:t>
      </w:r>
      <w:r w:rsidR="007C648E">
        <w:t xml:space="preserve"> 2005,</w:t>
      </w:r>
      <w:r w:rsidR="0020384D" w:rsidRPr="0007329F">
        <w:t xml:space="preserve"> </w:t>
      </w:r>
      <w:r>
        <w:t>l’OMS</w:t>
      </w:r>
      <w:r w:rsidR="0020384D" w:rsidRPr="0007329F">
        <w:t xml:space="preserve"> </w:t>
      </w:r>
      <w:r w:rsidR="0020384D" w:rsidRPr="0007329F">
        <w:fldChar w:fldCharType="begin"/>
      </w:r>
      <w:r w:rsidR="00947725" w:rsidRPr="0007329F">
        <w:instrText xml:space="preserve"> ADDIN ZOTERO_ITEM CSL_CITATION {"citationID":"LeOst10f","properties":{"formattedCitation":"[8]","plainCitation":"[8]","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20384D" w:rsidRPr="0007329F">
        <w:fldChar w:fldCharType="separate"/>
      </w:r>
      <w:r w:rsidR="00947725" w:rsidRPr="0007329F">
        <w:t>[8]</w:t>
      </w:r>
      <w:r w:rsidR="0020384D" w:rsidRPr="0007329F">
        <w:fldChar w:fldCharType="end"/>
      </w:r>
      <w:r w:rsidR="0020384D" w:rsidRPr="0007329F">
        <w:t xml:space="preserve"> va començar a posar normes per a que els HIS funcionessin de manera correcta, tinguessin la seguretat esperada i a més van fer una predicció de que a l’any 2015 tots els hospitals haurien de tenir-ne un.</w:t>
      </w:r>
    </w:p>
    <w:p w14:paraId="7186402C" w14:textId="763C141B" w:rsidR="002069B8" w:rsidRPr="0007329F" w:rsidRDefault="0020384D" w:rsidP="002069B8">
      <w:r w:rsidRPr="0007329F">
        <w:t xml:space="preserve">Segons </w:t>
      </w:r>
      <w:proofErr w:type="spellStart"/>
      <w:r w:rsidRPr="0007329F">
        <w:t>Gillum</w:t>
      </w:r>
      <w:proofErr w:type="spellEnd"/>
      <w:r w:rsidRPr="0007329F">
        <w:t xml:space="preserve"> </w:t>
      </w:r>
      <w:r w:rsidRPr="0007329F">
        <w:fldChar w:fldCharType="begin"/>
      </w:r>
      <w:r w:rsidR="00947725" w:rsidRPr="0007329F">
        <w:instrText xml:space="preserve"> ADDIN ZOTERO_ITEM CSL_CITATION {"citationID":"EA6IrY1Z","properties":{"formattedCitation":"[3]","plainCitation":"[3]","noteIndex":0},"citationItems":[{"id":42,"uris":["http://zotero.org/users/local/eauejolH/items/HXGZ3NTV"],"uri":["http://zotero.org/users/local/eauejolH/items/HXGZ3NTV"],"itemData":{"id":42,"type":"article-journal","DOI":"10.1016/j.amjmed.2013.03.024","journalAbbreviation":"AJM","page":"5","title":"From Papyrus to the Electronic Tablet: A Brief History of the Clinical Medical Record with Lessons for the Digital Age","author":[{"family":"Gillum","given":"Richard F."}],"issued":{"date-parts":[["2013",10]]}}}],"schema":"https://github.com/citation-style-language/schema/raw/master/csl-citation.json"} </w:instrText>
      </w:r>
      <w:r w:rsidRPr="0007329F">
        <w:fldChar w:fldCharType="separate"/>
      </w:r>
      <w:r w:rsidR="00947725" w:rsidRPr="0007329F">
        <w:t>[3]</w:t>
      </w:r>
      <w:r w:rsidRPr="0007329F">
        <w:fldChar w:fldCharType="end"/>
      </w:r>
      <w:r w:rsidRPr="0007329F">
        <w:t>, a l’any 2011, més del 50% dels metges van reportar que utilitzaven un HIS.</w:t>
      </w:r>
    </w:p>
    <w:p w14:paraId="3621A1E6" w14:textId="597A5D08" w:rsidR="0020384D" w:rsidRPr="0007329F" w:rsidRDefault="0020384D" w:rsidP="002069B8">
      <w:r w:rsidRPr="0007329F">
        <w:t xml:space="preserve">Als Estats Units el primer hospital completament digital va ser a Toronto </w:t>
      </w:r>
      <w:r w:rsidR="007C648E">
        <w:t>l’any 2015</w:t>
      </w:r>
      <w:r w:rsidRPr="0007329F">
        <w:t>.</w:t>
      </w:r>
    </w:p>
    <w:p w14:paraId="2C2F341A" w14:textId="0211163D" w:rsidR="00242CD0" w:rsidRPr="00BD7D30" w:rsidRDefault="00242CD0" w:rsidP="005E0432">
      <w:pPr>
        <w:pStyle w:val="Ttol2"/>
      </w:pPr>
      <w:bookmarkStart w:id="11" w:name="_Toc64373925"/>
      <w:r w:rsidRPr="00BD7D30">
        <w:t>ANTECEDENTS</w:t>
      </w:r>
      <w:bookmarkEnd w:id="11"/>
    </w:p>
    <w:p w14:paraId="648EC7FF" w14:textId="0193BD5F" w:rsidR="002069B8" w:rsidRDefault="00150BEF" w:rsidP="002069B8">
      <w:r>
        <w:t>Els antecedents que es busquen en aquest apartat</w:t>
      </w:r>
      <w:r w:rsidR="00A609C9">
        <w:t xml:space="preserve"> </w:t>
      </w:r>
      <w:r w:rsidR="007C648E">
        <w:t>són</w:t>
      </w:r>
      <w:r w:rsidR="00A609C9">
        <w:t xml:space="preserve"> aplicacions internes</w:t>
      </w:r>
      <w:r w:rsidR="00FA64D5">
        <w:t xml:space="preserve"> dels hospitals i que, preferiblement, es comuniquin amb el motor d’integració.</w:t>
      </w:r>
    </w:p>
    <w:p w14:paraId="2DCB3D99" w14:textId="132406D8" w:rsidR="00FA64D5" w:rsidRDefault="00FA64D5" w:rsidP="002069B8">
      <w:r>
        <w:t xml:space="preserve">Durant la recerca d’aquests antecedents només es trobaven aplicacions </w:t>
      </w:r>
      <w:proofErr w:type="spellStart"/>
      <w:r w:rsidR="007C648E">
        <w:t>públiqúes</w:t>
      </w:r>
      <w:proofErr w:type="spellEnd"/>
      <w:r w:rsidR="00864253">
        <w:t xml:space="preserve">, i que per tant no són gaire útils per la nostra aplicació. La majoria d’aquestes </w:t>
      </w:r>
      <w:r w:rsidR="007C648E">
        <w:t>són</w:t>
      </w:r>
      <w:r w:rsidR="00864253">
        <w:t xml:space="preserve"> bases de dades de malalties. Un exemple d’aquestes aplicacions </w:t>
      </w:r>
      <w:r w:rsidR="007C648E">
        <w:t>són</w:t>
      </w:r>
      <w:r w:rsidR="00864253">
        <w:t xml:space="preserve"> </w:t>
      </w:r>
      <w:proofErr w:type="spellStart"/>
      <w:r w:rsidR="00864253">
        <w:t>UpToDate</w:t>
      </w:r>
      <w:proofErr w:type="spellEnd"/>
      <w:r w:rsidR="00864253">
        <w:t xml:space="preserve"> </w:t>
      </w:r>
      <w:r w:rsidR="00864253">
        <w:fldChar w:fldCharType="begin"/>
      </w:r>
      <w:r w:rsidR="00864253">
        <w:instrText xml:space="preserve"> ADDIN ZOTERO_ITEM CSL_CITATION {"citationID":"CZtJ5n68","properties":{"formattedCitation":"[9]","plainCitation":"[9]","noteIndex":0},"citationItems":[{"id":64,"uris":["http://zotero.org/users/local/eauejolH/items/VLYW5G7Y"],"uri":["http://zotero.org/users/local/eauejolH/items/VLYW5G7Y"],"itemData":{"id":64,"type":"book","title":"UpToDate","URL":"https://play.google.com/store/apps/details?id=com.uptodate.android","author":[{"literal":"Wolters Kluwer Health"}]}}],"schema":"https://github.com/citation-style-language/schema/raw/master/csl-citation.json"} </w:instrText>
      </w:r>
      <w:r w:rsidR="00864253">
        <w:fldChar w:fldCharType="separate"/>
      </w:r>
      <w:r w:rsidR="00864253" w:rsidRPr="00864253">
        <w:t>[9]</w:t>
      </w:r>
      <w:r w:rsidR="00864253">
        <w:fldChar w:fldCharType="end"/>
      </w:r>
      <w:r w:rsidR="00864253">
        <w:t xml:space="preserve"> o </w:t>
      </w:r>
      <w:proofErr w:type="spellStart"/>
      <w:r w:rsidR="00864253">
        <w:t>Dynamed</w:t>
      </w:r>
      <w:proofErr w:type="spellEnd"/>
      <w:r w:rsidR="00864253">
        <w:t xml:space="preserve"> </w:t>
      </w:r>
      <w:r w:rsidR="00864253">
        <w:fldChar w:fldCharType="begin"/>
      </w:r>
      <w:r w:rsidR="00864253">
        <w:instrText xml:space="preserve"> ADDIN ZOTERO_ITEM CSL_CITATION {"citationID":"jTJLvDJp","properties":{"formattedCitation":"[10]","plainCitation":"[10]","noteIndex":0},"citationItems":[{"id":65,"uris":["http://zotero.org/users/local/eauejolH/items/7NW7DS7T"],"uri":["http://zotero.org/users/local/eauejolH/items/7NW7DS7T"],"itemData":{"id":65,"type":"book","title":"Dynamed","URL":"https://play.google.com/store/apps/details?id=com.ebsco.dmp&amp;hl=en&amp;pcampaignid=pcampaignidMKT-Other-global-all-co-prtnr-py-PartBadge-Mar2515-1","author":[{"literal":"EBSCO Information Services"}]}}],"schema":"https://github.com/citation-style-language/schema/raw/master/csl-citation.json"} </w:instrText>
      </w:r>
      <w:r w:rsidR="00864253">
        <w:fldChar w:fldCharType="separate"/>
      </w:r>
      <w:r w:rsidR="00864253" w:rsidRPr="00864253">
        <w:t>[10]</w:t>
      </w:r>
      <w:r w:rsidR="00864253">
        <w:fldChar w:fldCharType="end"/>
      </w:r>
      <w:r w:rsidR="00864253">
        <w:t>.</w:t>
      </w:r>
    </w:p>
    <w:p w14:paraId="0D82041A" w14:textId="457970D4" w:rsidR="00864253" w:rsidRDefault="00864253" w:rsidP="002069B8">
      <w:r>
        <w:t xml:space="preserve">Les aplicacions que </w:t>
      </w:r>
      <w:r w:rsidR="007C648E">
        <w:t>són</w:t>
      </w:r>
      <w:r>
        <w:t xml:space="preserve"> antecedents per l’aplicació que es farà ha sigut impossible de trobar-les, ja que no hi ha aplicacions d’ús intern que siguin públiques.</w:t>
      </w:r>
    </w:p>
    <w:p w14:paraId="28C454E5" w14:textId="419ECF40" w:rsidR="002069B8" w:rsidRPr="00BD7D30" w:rsidRDefault="002069B8" w:rsidP="002069B8">
      <w:pPr>
        <w:pStyle w:val="Ttol2"/>
      </w:pPr>
      <w:bookmarkStart w:id="12" w:name="_Toc64373926"/>
      <w:r w:rsidRPr="00BD7D30">
        <w:t>NECESSITATS DE LA INFORMACIÓ</w:t>
      </w:r>
      <w:bookmarkEnd w:id="12"/>
    </w:p>
    <w:p w14:paraId="0481A1EC" w14:textId="2D5890BB" w:rsidR="002069B8" w:rsidRPr="0007329F" w:rsidRDefault="003454F1" w:rsidP="002069B8">
      <w:r w:rsidRPr="0007329F">
        <w:t xml:space="preserve">Per poder entendre i desenvolupar l’aplicació s’han de saber algunes coses bàsiques del funcionament dels hospitals. Primer s’ha de saber que és el HIS, quins components té i perquè </w:t>
      </w:r>
      <w:r w:rsidR="00505212">
        <w:t>és</w:t>
      </w:r>
      <w:r w:rsidRPr="0007329F">
        <w:t xml:space="preserve"> </w:t>
      </w:r>
      <w:r w:rsidR="00505212">
        <w:t>tan</w:t>
      </w:r>
      <w:r w:rsidRPr="0007329F">
        <w:t xml:space="preserve"> important. Després s’ha de saber que </w:t>
      </w:r>
      <w:r w:rsidR="00505212">
        <w:t>és</w:t>
      </w:r>
      <w:r w:rsidRPr="0007329F">
        <w:t xml:space="preserve"> el motor d’interoperabilitat, ja que</w:t>
      </w:r>
      <w:r w:rsidR="00505212">
        <w:t xml:space="preserve"> és</w:t>
      </w:r>
      <w:r w:rsidRPr="0007329F">
        <w:t xml:space="preserve"> el pilar fonamental de l’aplicació a fer. Seguidament s’ha de saber quins protocols</w:t>
      </w:r>
      <w:r w:rsidR="002C549C" w:rsidRPr="0007329F">
        <w:t xml:space="preserve"> usen el HIS i el motor d’interoperabilitat per a comunicar-se, ja que pot ser bastant important </w:t>
      </w:r>
      <w:r w:rsidR="00505212">
        <w:t>a l’hora</w:t>
      </w:r>
      <w:r w:rsidR="002C549C" w:rsidRPr="0007329F">
        <w:t xml:space="preserve"> d’entendre algunes dades que pot rebre el producte. Per acabar es necessita saber quines </w:t>
      </w:r>
      <w:r w:rsidR="002C549C" w:rsidRPr="0007329F">
        <w:lastRenderedPageBreak/>
        <w:t>dades s’emmagatzemen al HIS i es pot tenir accés amb el motor d’interoperabilitat</w:t>
      </w:r>
      <w:r w:rsidR="00DC4FFD" w:rsidRPr="0007329F">
        <w:t>.</w:t>
      </w:r>
      <w:r w:rsidR="00533D7D">
        <w:t xml:space="preserve"> La majoria d’aquesta informació ha estat extreta del llibre anomenat </w:t>
      </w:r>
      <w:r w:rsidR="00533D7D" w:rsidRPr="00533D7D">
        <w:t xml:space="preserve">Health </w:t>
      </w:r>
      <w:proofErr w:type="spellStart"/>
      <w:r w:rsidR="00533D7D" w:rsidRPr="00533D7D">
        <w:t>Information</w:t>
      </w:r>
      <w:proofErr w:type="spellEnd"/>
      <w:r w:rsidR="00533D7D" w:rsidRPr="00533D7D">
        <w:t xml:space="preserve"> Systems - </w:t>
      </w:r>
      <w:proofErr w:type="spellStart"/>
      <w:r w:rsidR="00533D7D" w:rsidRPr="00533D7D">
        <w:t>Architectures</w:t>
      </w:r>
      <w:proofErr w:type="spellEnd"/>
      <w:r w:rsidR="00533D7D" w:rsidRPr="00533D7D">
        <w:t xml:space="preserve"> </w:t>
      </w:r>
      <w:proofErr w:type="spellStart"/>
      <w:r w:rsidR="00533D7D" w:rsidRPr="00533D7D">
        <w:t>and</w:t>
      </w:r>
      <w:proofErr w:type="spellEnd"/>
      <w:r w:rsidR="00533D7D" w:rsidRPr="00533D7D">
        <w:t xml:space="preserve"> </w:t>
      </w:r>
      <w:proofErr w:type="spellStart"/>
      <w:r w:rsidR="00533D7D" w:rsidRPr="00533D7D">
        <w:t>Strategies</w:t>
      </w:r>
      <w:proofErr w:type="spellEnd"/>
      <w:r w:rsidR="00533D7D">
        <w:t xml:space="preserve"> </w:t>
      </w:r>
      <w:r w:rsidR="00533D7D">
        <w:fldChar w:fldCharType="begin"/>
      </w:r>
      <w:r w:rsidR="00864253">
        <w:instrText xml:space="preserve"> ADDIN ZOTERO_ITEM CSL_CITATION {"citationID":"mI0SeD1C","properties":{"formattedCitation":"[11]","plainCitation":"[11]","noteIndex":0},"citationItems":[{"id":57,"uris":["http://zotero.org/users/local/eauejolH/items/4EMSI9U7"],"uri":["http://zotero.org/users/local/eauejolH/items/4EMSI9U7"],"itemData":{"id":57,"type":"book","collection-title":"Health Informatics","event-place":"London","ISBN":"978-1-84996-440-1","language":"en","note":"DOI: 10.1007/978-1-84996-441-8","publisher":"Springer London","publisher-place":"London","source":"DOI.org (Crossref)","title":"Health Information Systems: Architectures and Strategies","title-short":"Health Information Systems","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533D7D">
        <w:fldChar w:fldCharType="separate"/>
      </w:r>
      <w:r w:rsidR="00864253" w:rsidRPr="00864253">
        <w:t>[11]</w:t>
      </w:r>
      <w:r w:rsidR="00533D7D">
        <w:fldChar w:fldCharType="end"/>
      </w:r>
      <w:r w:rsidR="00533D7D">
        <w:t>.</w:t>
      </w:r>
    </w:p>
    <w:p w14:paraId="78820C5E" w14:textId="77777777" w:rsidR="00396E96" w:rsidRPr="00BD7D30" w:rsidRDefault="00396E96" w:rsidP="00396E96">
      <w:pPr>
        <w:pStyle w:val="Ttol3"/>
      </w:pPr>
      <w:bookmarkStart w:id="13" w:name="_Toc64373927"/>
      <w:r w:rsidRPr="00BD7D30">
        <w:t>HEALTHCARE INFORMATION SYSTEM (HIS)</w:t>
      </w:r>
      <w:bookmarkEnd w:id="13"/>
    </w:p>
    <w:p w14:paraId="30216A43" w14:textId="4F39938C" w:rsidR="00396E96" w:rsidRPr="0007329F" w:rsidRDefault="00396E96" w:rsidP="00396E96">
      <w:r w:rsidRPr="0007329F">
        <w:t xml:space="preserve">El gran nucli d’informació que hi ha en un hospital és </w:t>
      </w:r>
      <w:proofErr w:type="spellStart"/>
      <w:r w:rsidRPr="0007329F">
        <w:t>l’Healthcare</w:t>
      </w:r>
      <w:proofErr w:type="spellEnd"/>
      <w:r w:rsidRPr="0007329F">
        <w:t xml:space="preserve"> o Health </w:t>
      </w:r>
      <w:proofErr w:type="spellStart"/>
      <w:r w:rsidRPr="0007329F">
        <w:t>Information</w:t>
      </w:r>
      <w:proofErr w:type="spellEnd"/>
      <w:r w:rsidRPr="0007329F">
        <w:t xml:space="preserve"> System (HIS). Aquest sistema és l’encarregat de guardar i processar tota la informació que genera un hospital. Com a qualsevol sistema d’informació, a part de fer el processament de les dades, té una base de dades </w:t>
      </w:r>
      <w:r w:rsidR="00A65AB2">
        <w:t>molt</w:t>
      </w:r>
      <w:r w:rsidRPr="0007329F">
        <w:t xml:space="preserve"> gran.</w:t>
      </w:r>
    </w:p>
    <w:p w14:paraId="0CF6466A" w14:textId="77777777" w:rsidR="00396E96" w:rsidRPr="0007329F" w:rsidRDefault="00396E96" w:rsidP="00396E96">
      <w:pPr>
        <w:keepNext/>
        <w:jc w:val="center"/>
      </w:pPr>
      <w:r w:rsidRPr="0007329F">
        <w:rPr>
          <w:noProof/>
        </w:rPr>
        <w:drawing>
          <wp:inline distT="0" distB="0" distL="0" distR="0" wp14:anchorId="69D1BD12" wp14:editId="2E4F5958">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5EF7FB37" w14:textId="3C7CABE9" w:rsidR="00396E96" w:rsidRPr="0007329F" w:rsidRDefault="00396E96" w:rsidP="000C4003">
      <w:pPr>
        <w:pStyle w:val="Llegenda"/>
      </w:pPr>
      <w:bookmarkStart w:id="14" w:name="_Toc64015175"/>
      <w:r w:rsidRPr="0007329F">
        <w:t xml:space="preserve">Figura </w:t>
      </w:r>
      <w:fldSimple w:instr=" STYLEREF 1 \s ">
        <w:r w:rsidR="00EC5A2B">
          <w:rPr>
            <w:noProof/>
          </w:rPr>
          <w:t>2</w:t>
        </w:r>
      </w:fldSimple>
      <w:r w:rsidR="00EC5A2B">
        <w:t>.</w:t>
      </w:r>
      <w:fldSimple w:instr=" SEQ Figura \* ARABIC \s 1 ">
        <w:r w:rsidR="00EC5A2B">
          <w:rPr>
            <w:noProof/>
          </w:rPr>
          <w:t>1</w:t>
        </w:r>
      </w:fldSimple>
      <w:r w:rsidRPr="0007329F">
        <w:t xml:space="preserve">: Esquema de les dades que emmagatzema el HIS </w:t>
      </w:r>
      <w:r w:rsidRPr="0007329F">
        <w:fldChar w:fldCharType="begin"/>
      </w:r>
      <w:r w:rsidR="00864253">
        <w:instrText xml:space="preserve"> ADDIN ZOTERO_ITEM CSL_CITATION {"citationID":"9l0b69TH","properties":{"formattedCitation":"[12]","plainCitation":"[12]","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Pr="0007329F">
        <w:fldChar w:fldCharType="separate"/>
      </w:r>
      <w:r w:rsidR="00864253" w:rsidRPr="00864253">
        <w:t>[12]</w:t>
      </w:r>
      <w:bookmarkEnd w:id="14"/>
      <w:r w:rsidRPr="0007329F">
        <w:fldChar w:fldCharType="end"/>
      </w:r>
    </w:p>
    <w:p w14:paraId="55104612" w14:textId="68E926DE" w:rsidR="00430EBE" w:rsidRDefault="00396E96" w:rsidP="00396E96">
      <w:r w:rsidRPr="0007329F">
        <w:t xml:space="preserve">En aquest esquema, es pot veure totes les dades que tractarà el HIS, però pot saltar a la vista que falten molts serveis que ofereix tant un hospital com el CAP, un exemple pot ser el servei de pediatria, de cardiologia entre d’altres. </w:t>
      </w:r>
      <w:r w:rsidR="00430EBE">
        <w:t xml:space="preserve">Tots aquests serveis que no es veuen a la imatge, formen part del HIS, però </w:t>
      </w:r>
      <w:r w:rsidR="00505212">
        <w:t>són</w:t>
      </w:r>
      <w:r w:rsidR="00430EBE">
        <w:t xml:space="preserve"> un subsistema d’aquest. </w:t>
      </w:r>
    </w:p>
    <w:p w14:paraId="5FE49653" w14:textId="79A21BF9" w:rsidR="00D50DDB" w:rsidRDefault="00430EBE" w:rsidP="00396E96">
      <w:r>
        <w:t>En definitiva, el HIS es pot definir com un conjunt de subsistemes d’informació dels diferents serveis que ofereix tota institució mèdica que emmagatzema, processa i pren decisions sobre les dades rebudes.</w:t>
      </w:r>
    </w:p>
    <w:p w14:paraId="0AF587CD" w14:textId="77777777" w:rsidR="00396E96" w:rsidRPr="00BD7D30" w:rsidRDefault="00396E96" w:rsidP="00396E96">
      <w:pPr>
        <w:pStyle w:val="Ttol3"/>
      </w:pPr>
      <w:bookmarkStart w:id="15" w:name="_Toc64373928"/>
      <w:r w:rsidRPr="00BD7D30">
        <w:lastRenderedPageBreak/>
        <w:t>MOTOR D’INTEROPERABILITAT</w:t>
      </w:r>
      <w:bookmarkEnd w:id="15"/>
    </w:p>
    <w:p w14:paraId="08678544" w14:textId="58875AFB" w:rsidR="00396E96" w:rsidRDefault="00505212" w:rsidP="00396E96">
      <w:r>
        <w:t>Perquè</w:t>
      </w:r>
      <w:r w:rsidR="0084783B">
        <w:t xml:space="preserve"> el HIS </w:t>
      </w:r>
      <w:r w:rsidR="006D755E">
        <w:t>pugui funcionar correctament, necessita dades d’altres hospitals per poder</w:t>
      </w:r>
      <w:r w:rsidR="00D856CB">
        <w:t xml:space="preserve"> tenir tota la informació </w:t>
      </w:r>
      <w:r>
        <w:t>completa</w:t>
      </w:r>
      <w:r w:rsidR="00D856CB">
        <w:t xml:space="preserve">. Aquesta comunicació entre diferents HIS d’hospitals la proporciona el motor d’interoperabilitat que té cada institució mèdica. A més aquest motor d’interoperabilitat </w:t>
      </w:r>
      <w:r w:rsidR="00A65AB2">
        <w:t xml:space="preserve">pot generar una API </w:t>
      </w:r>
      <w:r>
        <w:t>perquè</w:t>
      </w:r>
      <w:r w:rsidR="00A65AB2">
        <w:t xml:space="preserve"> aplicacions externes al HIS, com aplicacions web </w:t>
      </w:r>
      <w:r>
        <w:t>puguin comunicar-se</w:t>
      </w:r>
      <w:r w:rsidR="00A65AB2">
        <w:t xml:space="preserve">. </w:t>
      </w:r>
      <w:r w:rsidR="00430EBE">
        <w:t xml:space="preserve"> Per tant el motor d’interoperabilitat és l’encarregat de comunicar-se amb els elements externs al HIS que controla.</w:t>
      </w:r>
    </w:p>
    <w:p w14:paraId="1FB707AC" w14:textId="47E626F8" w:rsidR="00744E14" w:rsidRDefault="00A65AB2" w:rsidP="00744E14">
      <w:r>
        <w:t xml:space="preserve">Aquest motor d’interoperabilitat és la base de </w:t>
      </w:r>
      <w:proofErr w:type="spellStart"/>
      <w:r>
        <w:t>l’e-health</w:t>
      </w:r>
      <w:proofErr w:type="spellEnd"/>
      <w:r>
        <w:t xml:space="preserve">, ja que sense ell costaria molt fer una comunicació bona entre diferents HIS. </w:t>
      </w:r>
      <w:r w:rsidR="00744E14">
        <w:t>A Espanya</w:t>
      </w:r>
      <w:r>
        <w:t xml:space="preserve">, segons un estudi fet per la </w:t>
      </w:r>
      <w:proofErr w:type="spellStart"/>
      <w:r w:rsidRPr="00A65AB2">
        <w:t>Healthcare</w:t>
      </w:r>
      <w:proofErr w:type="spellEnd"/>
      <w:r w:rsidRPr="00A65AB2">
        <w:t xml:space="preserve"> </w:t>
      </w:r>
      <w:proofErr w:type="spellStart"/>
      <w:r w:rsidRPr="00A65AB2">
        <w:t>Information</w:t>
      </w:r>
      <w:proofErr w:type="spellEnd"/>
      <w:r w:rsidRPr="00A65AB2">
        <w:t xml:space="preserve"> </w:t>
      </w:r>
      <w:proofErr w:type="spellStart"/>
      <w:r w:rsidRPr="00A65AB2">
        <w:t>and</w:t>
      </w:r>
      <w:proofErr w:type="spellEnd"/>
      <w:r w:rsidRPr="00A65AB2">
        <w:t xml:space="preserve"> Management Systems </w:t>
      </w:r>
      <w:proofErr w:type="spellStart"/>
      <w:r w:rsidRPr="00A65AB2">
        <w:t>Society</w:t>
      </w:r>
      <w:proofErr w:type="spellEnd"/>
      <w:r>
        <w:t xml:space="preserve"> (HIMSS)</w:t>
      </w:r>
      <w:r w:rsidR="00744E14">
        <w:t xml:space="preserve"> </w:t>
      </w:r>
      <w:r w:rsidR="00505212">
        <w:t>l’any 2014</w:t>
      </w:r>
      <w:r w:rsidR="00744E14">
        <w:t xml:space="preserve"> </w:t>
      </w:r>
      <w:r w:rsidR="00744E14">
        <w:fldChar w:fldCharType="begin"/>
      </w:r>
      <w:r w:rsidR="00864253">
        <w:instrText xml:space="preserve"> ADDIN ZOTERO_ITEM CSL_CITATION {"citationID":"5IbOrc1R","properties":{"formattedCitation":"[13]","plainCitation":"[13]","noteIndex":0},"citationItems":[{"id":52,"uris":["http://zotero.org/users/local/eauejolH/items/9CXXMD78"],"uri":["http://zotero.org/users/local/eauejolH/items/9CXXMD78"],"itemData":{"id":52,"type":"article","title":"Strategic Interoperability in Germany, Spain &amp; the UK","URL":"https://www.himss.eu/file/191/download?token=goNVaM8t","author":[{"literal":"HIMSS"}],"issued":{"date-parts":[["2014"]]}}}],"schema":"https://github.com/citation-style-language/schema/raw/master/csl-citation.json"} </w:instrText>
      </w:r>
      <w:r w:rsidR="00744E14">
        <w:fldChar w:fldCharType="separate"/>
      </w:r>
      <w:r w:rsidR="00864253" w:rsidRPr="00864253">
        <w:t>[13]</w:t>
      </w:r>
      <w:r w:rsidR="00744E14">
        <w:fldChar w:fldCharType="end"/>
      </w:r>
      <w:r>
        <w:t>,</w:t>
      </w:r>
      <w:r w:rsidR="00744E14">
        <w:t xml:space="preserve"> el 93% dels hospitals tenen un motor d’interoperabilitat </w:t>
      </w:r>
      <w:r w:rsidR="001E14CF">
        <w:t>integrat.</w:t>
      </w:r>
    </w:p>
    <w:p w14:paraId="605FDAD8" w14:textId="78FD3A9A" w:rsidR="00396E96" w:rsidRPr="00BD7D30" w:rsidRDefault="00396E96" w:rsidP="00396E96">
      <w:pPr>
        <w:pStyle w:val="Ttol3"/>
      </w:pPr>
      <w:bookmarkStart w:id="16" w:name="_Toc64373929"/>
      <w:r w:rsidRPr="00BD7D30">
        <w:t>PROTOCOLS ENTRE EL HIS I EL MOTOR D’INTEROPERABILITAT</w:t>
      </w:r>
      <w:bookmarkEnd w:id="16"/>
    </w:p>
    <w:p w14:paraId="25BE1CEF" w14:textId="04382363" w:rsidR="00D1168E" w:rsidRPr="00D1168E" w:rsidRDefault="00D1168E" w:rsidP="00D1168E">
      <w:r w:rsidRPr="00D1168E">
        <w:t>Aquests protocols o estàndards que es mostraran a continuació</w:t>
      </w:r>
      <w:r>
        <w:t xml:space="preserve"> també poden ser usats per la interoperabilitat dels HIS.</w:t>
      </w:r>
    </w:p>
    <w:p w14:paraId="585B7C7A" w14:textId="02C42933" w:rsidR="00396E96" w:rsidRPr="00BD7D30" w:rsidRDefault="00396E96" w:rsidP="009B7E7F">
      <w:pPr>
        <w:pStyle w:val="Ttol5"/>
      </w:pPr>
      <w:r w:rsidRPr="00BD7D30">
        <w:t>HL7</w:t>
      </w:r>
    </w:p>
    <w:p w14:paraId="3A6D4446" w14:textId="4DD1A25D" w:rsidR="00D1168E" w:rsidRDefault="00D1168E" w:rsidP="00D1168E">
      <w:r w:rsidRPr="00D1168E">
        <w:t xml:space="preserve">Health </w:t>
      </w:r>
      <w:proofErr w:type="spellStart"/>
      <w:r w:rsidRPr="00D1168E">
        <w:t>Level</w:t>
      </w:r>
      <w:proofErr w:type="spellEnd"/>
      <w:r w:rsidRPr="00D1168E">
        <w:t xml:space="preserve"> 7</w:t>
      </w:r>
      <w:r>
        <w:t xml:space="preserve"> és l’estàndard més usat per a la comunicació entre el HIS i el motor d’interoperabilitat, com entre motors d’interoperabilitat. Aquest estàndard envia missatges a un destinatari, però no inclou imatges</w:t>
      </w:r>
      <w:r w:rsidR="00D50DDB">
        <w:t xml:space="preserve"> </w:t>
      </w:r>
      <w:r w:rsidR="00D50DDB">
        <w:fldChar w:fldCharType="begin"/>
      </w:r>
      <w:r w:rsidR="00864253">
        <w:instrText xml:space="preserve"> ADDIN ZOTERO_ITEM CSL_CITATION {"citationID":"IKpP7sAD","properties":{"formattedCitation":"[14, p. 2]","plainCitation":"[14, p. 2]","noteIndex":0},"citationItems":[{"id":58,"uris":["http://zotero.org/users/local/eauejolH/items/ZQXYN75W"],"uri":["http://zotero.org/users/local/eauejolH/items/ZQXYN75W"],"itemData":{"id":58,"type":"chapter","collection-title":"Health Informatics","container-title":"Health Information Systems: Architectures and Strategies","event-place":"London","ISBN":"978-1-84996-440-1","language":"en","note":"DOI: 10.1007/978-1-84996-441-8","page":"149-151","publisher":"Springer London","publisher-place":"London","source":"DOI.org (Crossref)","title":"6.5.4.1 Health Level 7 (HL7) Version 2","URL":"http://link.springer.com/10.1007/978-1-84996-441-8","author":[{"family":"Winter","given":"Alfred"},{"family":"Haux","given":"Reinhold"},{"family":"Ammenwerth","given":"Elske"},{"family":"Brigl","given":"Birgit"},{"family":"Hellrung","given":"Nils"},{"family":"Jahn","given":"Franziska"}],"accessed":{"date-parts":[["2021",2,9]]},"issued":{"date-parts":[["2011"]]}},"locator":"2"}],"schema":"https://github.com/citation-style-language/schema/raw/master/csl-citation.json"} </w:instrText>
      </w:r>
      <w:r w:rsidR="00D50DDB">
        <w:fldChar w:fldCharType="separate"/>
      </w:r>
      <w:r w:rsidR="00864253" w:rsidRPr="00864253">
        <w:t>[14, p. 2]</w:t>
      </w:r>
      <w:r w:rsidR="00D50DDB">
        <w:fldChar w:fldCharType="end"/>
      </w:r>
      <w:r>
        <w:t>.</w:t>
      </w:r>
    </w:p>
    <w:p w14:paraId="209BCB12" w14:textId="340D0055" w:rsidR="00D1168E" w:rsidRDefault="00D1168E" w:rsidP="00D1168E">
      <w:r>
        <w:t>Aquest protocol té dues versions, la versió 2 i la versió 3. La principal diferencia que tenen aquestes versions és que la més nova, la versió 3</w:t>
      </w:r>
      <w:r w:rsidR="00533D7D">
        <w:t>, genera un missatge més fàcil de llegir, gràcies a la implementació del HL7 RIM (</w:t>
      </w:r>
      <w:proofErr w:type="spellStart"/>
      <w:r w:rsidR="00533D7D">
        <w:t>Reference</w:t>
      </w:r>
      <w:proofErr w:type="spellEnd"/>
      <w:r w:rsidR="00533D7D">
        <w:t xml:space="preserve"> </w:t>
      </w:r>
      <w:proofErr w:type="spellStart"/>
      <w:r w:rsidR="00533D7D">
        <w:t>Information</w:t>
      </w:r>
      <w:proofErr w:type="spellEnd"/>
      <w:r w:rsidR="00533D7D">
        <w:t xml:space="preserve"> Model). Per tant com es pot veure en les següents imatges, es pot veure que és molt més clar llegir un missatge de la versió 3, que de la versió 2.</w:t>
      </w:r>
    </w:p>
    <w:p w14:paraId="71D2887B" w14:textId="5E1AE656" w:rsidR="00533D7D" w:rsidRDefault="00533D7D" w:rsidP="00D1168E">
      <w:r>
        <w:t xml:space="preserve">El principal problema que tenen aquestes dues versions és que no </w:t>
      </w:r>
      <w:r w:rsidR="00505212">
        <w:t>són</w:t>
      </w:r>
      <w:r>
        <w:t xml:space="preserve"> compatibles entre elles. Per tant si s’implementa alguna solució usant una de les dues versions, és difícil canviar-la</w:t>
      </w:r>
      <w:r w:rsidR="00505212">
        <w:t xml:space="preserve"> </w:t>
      </w:r>
      <w:r w:rsidR="00D50DDB">
        <w:fldChar w:fldCharType="begin"/>
      </w:r>
      <w:r w:rsidR="00864253">
        <w:instrText xml:space="preserve"> ADDIN ZOTERO_ITEM CSL_CITATION {"citationID":"lljbx41B","properties":{"formattedCitation":"[15]","plainCitation":"[15]","noteIndex":0},"citationItems":[{"id":59,"uris":["http://zotero.org/users/local/eauejolH/items/THV3JDZH"],"uri":["http://zotero.org/users/local/eauejolH/items/THV3JDZH"],"itemData":{"id":59,"type":"chapter","collection-title":"Health Informatics","container-title":"Health Information Systems: Architectures and Strategies","event-place":"London","ISBN":"978-1-84996-440-1","language":"en","note":"DOI: 10.1007/978-1-84996-441-8","page":"151-152","publisher":"Springer London","publisher-place":"London","source":"DOI.org (Crossref)","title":"6.5.4.2 Health Level 7 (HL7) Version 3","URL":"http://link.springer.com/10.1007/978-1-84996-441-8","author":[{"family":"Winter","given":"Alfred"},{"family":"Haux","given":"Reinhold"},{"family":"Ammenwerth","given":"Elske"},{"family":"Brigl","given":"Birgit"},{"family":"Hellrung","given":"Nils"},{"family":"Jahn","given":"Franziska"}],"accessed":{"date-parts":[["2021",2,9]]},"issued":{"date-parts":[["2011"]]}}}],"schema":"https://github.com/citation-style-language/schema/raw/master/csl-citation.json"} </w:instrText>
      </w:r>
      <w:r w:rsidR="00D50DDB">
        <w:fldChar w:fldCharType="separate"/>
      </w:r>
      <w:r w:rsidR="00864253" w:rsidRPr="00864253">
        <w:t>[15]</w:t>
      </w:r>
      <w:r w:rsidR="00D50DDB">
        <w:fldChar w:fldCharType="end"/>
      </w:r>
      <w:r>
        <w:t>.</w:t>
      </w:r>
    </w:p>
    <w:p w14:paraId="1CDB86A3" w14:textId="77777777" w:rsidR="00D1168E" w:rsidRDefault="00D1168E" w:rsidP="00D1168E">
      <w:pPr>
        <w:keepNext/>
        <w:jc w:val="center"/>
      </w:pPr>
      <w:r>
        <w:rPr>
          <w:noProof/>
        </w:rPr>
        <w:lastRenderedPageBreak/>
        <w:drawing>
          <wp:inline distT="0" distB="0" distL="0" distR="0" wp14:anchorId="137B965D" wp14:editId="7AC78E6D">
            <wp:extent cx="5525629" cy="1911350"/>
            <wp:effectExtent l="0" t="0" r="0" b="0"/>
            <wp:docPr id="3" name="Imatge 3" descr="- Typical example of HL7 v2.x messag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Typical example of HL7 v2.x message. "/>
                    <pic:cNvPicPr>
                      <a:picLocks noChangeAspect="1" noChangeArrowheads="1"/>
                    </pic:cNvPicPr>
                  </pic:nvPicPr>
                  <pic:blipFill rotWithShape="1">
                    <a:blip r:embed="rId15">
                      <a:extLst>
                        <a:ext uri="{28A0092B-C50C-407E-A947-70E740481C1C}">
                          <a14:useLocalDpi xmlns:a14="http://schemas.microsoft.com/office/drawing/2010/main" val="0"/>
                        </a:ext>
                      </a:extLst>
                    </a:blip>
                    <a:srcRect l="449" t="1552" r="491"/>
                    <a:stretch/>
                  </pic:blipFill>
                  <pic:spPr bwMode="auto">
                    <a:xfrm>
                      <a:off x="0" y="0"/>
                      <a:ext cx="5526589" cy="1911682"/>
                    </a:xfrm>
                    <a:prstGeom prst="rect">
                      <a:avLst/>
                    </a:prstGeom>
                    <a:noFill/>
                    <a:ln>
                      <a:noFill/>
                    </a:ln>
                    <a:extLst>
                      <a:ext uri="{53640926-AAD7-44D8-BBD7-CCE9431645EC}">
                        <a14:shadowObscured xmlns:a14="http://schemas.microsoft.com/office/drawing/2010/main"/>
                      </a:ext>
                    </a:extLst>
                  </pic:spPr>
                </pic:pic>
              </a:graphicData>
            </a:graphic>
          </wp:inline>
        </w:drawing>
      </w:r>
    </w:p>
    <w:p w14:paraId="64FBF58D" w14:textId="4EA94D67" w:rsidR="00D1168E" w:rsidRDefault="00D1168E" w:rsidP="000C4003">
      <w:pPr>
        <w:pStyle w:val="Llegenda"/>
      </w:pPr>
      <w:bookmarkStart w:id="17" w:name="_Toc64015176"/>
      <w:r w:rsidRPr="00D1168E">
        <w:t>Figura</w:t>
      </w:r>
      <w:r>
        <w:t xml:space="preserve"> </w:t>
      </w:r>
      <w:fldSimple w:instr=" STYLEREF 1 \s ">
        <w:r w:rsidR="00EC5A2B">
          <w:rPr>
            <w:noProof/>
          </w:rPr>
          <w:t>2</w:t>
        </w:r>
      </w:fldSimple>
      <w:r w:rsidR="00EC5A2B">
        <w:t>.</w:t>
      </w:r>
      <w:fldSimple w:instr=" SEQ Figura \* ARABIC \s 1 ">
        <w:r w:rsidR="00EC5A2B">
          <w:rPr>
            <w:noProof/>
          </w:rPr>
          <w:t>2</w:t>
        </w:r>
      </w:fldSimple>
      <w:r>
        <w:t xml:space="preserve">: Exemple de missatge de HL7 v2 </w:t>
      </w:r>
      <w:r>
        <w:fldChar w:fldCharType="begin"/>
      </w:r>
      <w:r w:rsidR="00864253">
        <w:instrText xml:space="preserve"> ADDIN ZOTERO_ITEM CSL_CITATION {"citationID":"cDDKBgYS","properties":{"formattedCitation":"[16, p. 7]","plainCitation":"[16, p. 7]","noteIndex":0},"citationItems":[{"id":55,"uris":["http://zotero.org/users/local/eauejolH/items/KH8S9RW6"],"uri":["http://zotero.org/users/local/eauejolH/items/KH8S9RW6"],"itemData":{"id":55,"type":"article-journal","title":"HL7 in Personal Health System component’s integration for Mental Health Treatment"},"locator":"7"}],"schema":"https://github.com/citation-style-language/schema/raw/master/csl-citation.json"} </w:instrText>
      </w:r>
      <w:r>
        <w:fldChar w:fldCharType="separate"/>
      </w:r>
      <w:r w:rsidR="00864253" w:rsidRPr="00864253">
        <w:t>[16, p. 7]</w:t>
      </w:r>
      <w:r>
        <w:fldChar w:fldCharType="end"/>
      </w:r>
      <w:r>
        <w:t>.</w:t>
      </w:r>
      <w:bookmarkEnd w:id="17"/>
    </w:p>
    <w:p w14:paraId="22A4E70D" w14:textId="77777777" w:rsidR="00533D7D" w:rsidRDefault="00533D7D" w:rsidP="00533D7D">
      <w:pPr>
        <w:keepNext/>
        <w:jc w:val="center"/>
      </w:pPr>
      <w:r>
        <w:rPr>
          <w:noProof/>
        </w:rPr>
        <w:drawing>
          <wp:inline distT="0" distB="0" distL="0" distR="0" wp14:anchorId="03CF2E01" wp14:editId="39280A59">
            <wp:extent cx="2810267" cy="1609950"/>
            <wp:effectExtent l="0" t="0" r="0" b="9525"/>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tge 4"/>
                    <pic:cNvPicPr/>
                  </pic:nvPicPr>
                  <pic:blipFill>
                    <a:blip r:embed="rId16">
                      <a:extLst>
                        <a:ext uri="{28A0092B-C50C-407E-A947-70E740481C1C}">
                          <a14:useLocalDpi xmlns:a14="http://schemas.microsoft.com/office/drawing/2010/main" val="0"/>
                        </a:ext>
                      </a:extLst>
                    </a:blip>
                    <a:stretch>
                      <a:fillRect/>
                    </a:stretch>
                  </pic:blipFill>
                  <pic:spPr>
                    <a:xfrm>
                      <a:off x="0" y="0"/>
                      <a:ext cx="2810267" cy="1609950"/>
                    </a:xfrm>
                    <a:prstGeom prst="rect">
                      <a:avLst/>
                    </a:prstGeom>
                  </pic:spPr>
                </pic:pic>
              </a:graphicData>
            </a:graphic>
          </wp:inline>
        </w:drawing>
      </w:r>
    </w:p>
    <w:p w14:paraId="3E3D12CC" w14:textId="586F32BB" w:rsidR="00533D7D" w:rsidRPr="00533D7D" w:rsidRDefault="00533D7D" w:rsidP="000C4003">
      <w:pPr>
        <w:pStyle w:val="Llegenda"/>
      </w:pPr>
      <w:bookmarkStart w:id="18" w:name="_Toc64015177"/>
      <w:r>
        <w:t xml:space="preserve">Figura </w:t>
      </w:r>
      <w:fldSimple w:instr=" STYLEREF 1 \s ">
        <w:r w:rsidR="00EC5A2B">
          <w:rPr>
            <w:noProof/>
          </w:rPr>
          <w:t>2</w:t>
        </w:r>
      </w:fldSimple>
      <w:r w:rsidR="00EC5A2B">
        <w:t>.</w:t>
      </w:r>
      <w:fldSimple w:instr=" SEQ Figura \* ARABIC \s 1 ">
        <w:r w:rsidR="00EC5A2B">
          <w:rPr>
            <w:noProof/>
          </w:rPr>
          <w:t>3</w:t>
        </w:r>
      </w:fldSimple>
      <w:r>
        <w:t>: Exemple del missatge de HL7 v3</w:t>
      </w:r>
      <w:bookmarkEnd w:id="18"/>
    </w:p>
    <w:p w14:paraId="48C33AF9" w14:textId="03BFB077" w:rsidR="00396E96" w:rsidRPr="00BD7D30" w:rsidRDefault="00396E96" w:rsidP="009B7E7F">
      <w:pPr>
        <w:pStyle w:val="Ttol5"/>
      </w:pPr>
      <w:r w:rsidRPr="00BD7D30">
        <w:t>DICOM</w:t>
      </w:r>
    </w:p>
    <w:p w14:paraId="3292F8ED" w14:textId="77777777" w:rsidR="00430EBE" w:rsidRDefault="00D50DDB" w:rsidP="00D50DDB">
      <w:r w:rsidRPr="00D50DDB">
        <w:t xml:space="preserve">L’estàndard Digital </w:t>
      </w:r>
      <w:proofErr w:type="spellStart"/>
      <w:r w:rsidRPr="00D50DDB">
        <w:t>Imaging</w:t>
      </w:r>
      <w:proofErr w:type="spellEnd"/>
      <w:r w:rsidRPr="00D50DDB">
        <w:t xml:space="preserve"> </w:t>
      </w:r>
      <w:proofErr w:type="spellStart"/>
      <w:r w:rsidRPr="00D50DDB">
        <w:t>and</w:t>
      </w:r>
      <w:proofErr w:type="spellEnd"/>
      <w:r w:rsidRPr="00D50DDB">
        <w:t xml:space="preserve"> Communications in </w:t>
      </w:r>
      <w:proofErr w:type="spellStart"/>
      <w:r w:rsidRPr="00D50DDB">
        <w:t>Medicine</w:t>
      </w:r>
      <w:proofErr w:type="spellEnd"/>
      <w:r>
        <w:t xml:space="preserve"> (DICOM) és el que gestiona l’intercanvi d’imatges que genera el HIS. Com pot ser una radiografia, una ressonància magnètica, etc. </w:t>
      </w:r>
    </w:p>
    <w:p w14:paraId="6BE177A8" w14:textId="7F418A6E" w:rsidR="00D50DDB" w:rsidRDefault="00D50DDB" w:rsidP="00D50DDB">
      <w:r>
        <w:t xml:space="preserve">A </w:t>
      </w:r>
      <w:r w:rsidR="00505212">
        <w:t>diferència</w:t>
      </w:r>
      <w:r>
        <w:t xml:space="preserve"> del HL7, aquest </w:t>
      </w:r>
      <w:r w:rsidR="00430EBE">
        <w:t>estàndard</w:t>
      </w:r>
      <w:r>
        <w:t xml:space="preserve"> necessita fer una connexió TCP</w:t>
      </w:r>
      <w:r w:rsidR="00430EBE">
        <w:t>-IP per a enviar la imatge. Aquest estàndard codifica</w:t>
      </w:r>
      <w:r w:rsidR="009B7E7F">
        <w:t xml:space="preserve"> i comprimeix</w:t>
      </w:r>
      <w:r w:rsidR="00430EBE">
        <w:t xml:space="preserve"> la imatge</w:t>
      </w:r>
      <w:r w:rsidR="009B7E7F">
        <w:t xml:space="preserve"> per a facilitar el transport i la seguretat.</w:t>
      </w:r>
    </w:p>
    <w:p w14:paraId="607578C2" w14:textId="77777777" w:rsidR="009B7E7F" w:rsidRDefault="009B7E7F" w:rsidP="009B7E7F">
      <w:pPr>
        <w:keepNext/>
        <w:jc w:val="center"/>
      </w:pPr>
      <w:r>
        <w:rPr>
          <w:noProof/>
        </w:rPr>
        <w:lastRenderedPageBreak/>
        <w:drawing>
          <wp:inline distT="0" distB="0" distL="0" distR="0" wp14:anchorId="2D0D93DB" wp14:editId="76E53266">
            <wp:extent cx="1800000" cy="1800000"/>
            <wp:effectExtent l="0" t="0" r="0" b="0"/>
            <wp:docPr id="5" name="Imatge 5" descr="Resultat d'imatges per a &quot;DICOM example&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DICOM example&quo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21D07EE" w14:textId="088A1364" w:rsidR="009B7E7F" w:rsidRPr="00D50DDB" w:rsidRDefault="009B7E7F" w:rsidP="000C4003">
      <w:pPr>
        <w:pStyle w:val="Llegenda"/>
      </w:pPr>
      <w:bookmarkStart w:id="19" w:name="_Toc64015178"/>
      <w:r>
        <w:t xml:space="preserve">Figura </w:t>
      </w:r>
      <w:fldSimple w:instr=" STYLEREF 1 \s ">
        <w:r w:rsidR="00EC5A2B">
          <w:rPr>
            <w:noProof/>
          </w:rPr>
          <w:t>2</w:t>
        </w:r>
      </w:fldSimple>
      <w:r w:rsidR="00EC5A2B">
        <w:t>.</w:t>
      </w:r>
      <w:fldSimple w:instr=" SEQ Figura \* ARABIC \s 1 ">
        <w:r w:rsidR="00EC5A2B">
          <w:rPr>
            <w:noProof/>
          </w:rPr>
          <w:t>4</w:t>
        </w:r>
      </w:fldSimple>
      <w:r>
        <w:t xml:space="preserve">: Exemple d’una imatge generada pel protocol DICOM </w:t>
      </w:r>
      <w:r>
        <w:fldChar w:fldCharType="begin"/>
      </w:r>
      <w:r w:rsidR="00864253">
        <w:instrText xml:space="preserve"> ADDIN ZOTERO_ITEM CSL_CITATION {"citationID":"kYTRKTEx","properties":{"formattedCitation":"[17]","plainCitation":"[17]","noteIndex":0},"citationItems":[{"id":60,"uris":["http://zotero.org/users/local/eauejolH/items/CQ55WHVZ"],"uri":["http://zotero.org/users/local/eauejolH/items/CQ55WHVZ"],"itemData":{"id":60,"type":"post-weblog","title":"DICOM Basics using Java - Extracting Image Data","URL":"https://saravanansubramanian.com/extractdicomimagedata/","author":[{"family":"Subramanian","given":"Saravanan"}],"issued":{"date-parts":[["2014",10,6]]}}}],"schema":"https://github.com/citation-style-language/schema/raw/master/csl-citation.json"} </w:instrText>
      </w:r>
      <w:r>
        <w:fldChar w:fldCharType="separate"/>
      </w:r>
      <w:r w:rsidR="00864253" w:rsidRPr="00864253">
        <w:t>[17]</w:t>
      </w:r>
      <w:r>
        <w:fldChar w:fldCharType="end"/>
      </w:r>
      <w:r>
        <w:t>.</w:t>
      </w:r>
      <w:bookmarkEnd w:id="19"/>
    </w:p>
    <w:p w14:paraId="167AEFBA" w14:textId="69E39CDC" w:rsidR="00D7771E" w:rsidRPr="00BD7D30" w:rsidRDefault="00396E96" w:rsidP="009B7E7F">
      <w:pPr>
        <w:pStyle w:val="Ttol5"/>
      </w:pPr>
      <w:r w:rsidRPr="00BD7D30">
        <w:t>ISO/IEEE 11073</w:t>
      </w:r>
    </w:p>
    <w:p w14:paraId="5C0583C1" w14:textId="5B3F577E" w:rsidR="009B7E7F" w:rsidRPr="009B7E7F" w:rsidRDefault="009B7E7F" w:rsidP="009B7E7F">
      <w:r w:rsidRPr="009B7E7F">
        <w:t xml:space="preserve">Aquest </w:t>
      </w:r>
      <w:r>
        <w:t xml:space="preserve">protocol, creat per la família d’estàndards internacional, és el que permet poder intercanviar senyals vitals o biomèdiques. Aquest protocol ofereix un conjunt de tecnologia per poder connectar-ho a un pacient i que funcioni sense cap configuració extra. És un protocol molt útil per </w:t>
      </w:r>
      <w:r w:rsidR="007C648E">
        <w:t>al monitoratge</w:t>
      </w:r>
      <w:r>
        <w:t xml:space="preserve"> dels pacients.</w:t>
      </w:r>
    </w:p>
    <w:p w14:paraId="3440286A" w14:textId="77777777" w:rsidR="00430EBE" w:rsidRDefault="00430EBE" w:rsidP="00A60F2C"/>
    <w:p w14:paraId="68A3B2A3" w14:textId="00AE27F9" w:rsidR="009B7E7F" w:rsidRPr="0007329F" w:rsidRDefault="009B7E7F" w:rsidP="00A60F2C">
      <w:pPr>
        <w:sectPr w:rsidR="009B7E7F" w:rsidRPr="0007329F" w:rsidSect="009B251B">
          <w:headerReference w:type="default" r:id="rId18"/>
          <w:type w:val="oddPage"/>
          <w:pgSz w:w="11906" w:h="16838" w:code="9"/>
          <w:pgMar w:top="1701" w:right="1418" w:bottom="1418" w:left="1418" w:header="709" w:footer="709" w:gutter="284"/>
          <w:cols w:space="708"/>
          <w:docGrid w:linePitch="360"/>
        </w:sectPr>
      </w:pPr>
    </w:p>
    <w:p w14:paraId="16C0CB9F" w14:textId="0D7EFD2F" w:rsidR="00C8177B" w:rsidRPr="00BD7D30" w:rsidRDefault="00C32AE4" w:rsidP="00EC1059">
      <w:pPr>
        <w:pStyle w:val="Ttol1"/>
      </w:pPr>
      <w:bookmarkStart w:id="20" w:name="_OBJECTIUS_I_ABAST"/>
      <w:bookmarkStart w:id="21" w:name="_Toc55765597"/>
      <w:bookmarkStart w:id="22" w:name="_Toc64373930"/>
      <w:bookmarkEnd w:id="20"/>
      <w:r w:rsidRPr="00BD7D30">
        <w:lastRenderedPageBreak/>
        <w:t>OBJECTIUS I ABAST</w:t>
      </w:r>
      <w:bookmarkStart w:id="23" w:name="_Hlk55577411"/>
      <w:bookmarkEnd w:id="21"/>
      <w:bookmarkEnd w:id="22"/>
    </w:p>
    <w:p w14:paraId="00E87E92" w14:textId="24DE1F94" w:rsidR="006C395D" w:rsidRPr="0007329F" w:rsidRDefault="006C395D" w:rsidP="006C395D">
      <w:r w:rsidRPr="0007329F">
        <w:t>En aquest</w:t>
      </w:r>
      <w:r w:rsidR="00F1105F" w:rsidRPr="0007329F">
        <w:t xml:space="preserve"> apartat s’</w:t>
      </w:r>
      <w:r w:rsidR="001D321C" w:rsidRPr="0007329F">
        <w:t>explicaran</w:t>
      </w:r>
      <w:r w:rsidR="00F1105F" w:rsidRPr="0007329F">
        <w:t xml:space="preserve"> els objectius que té aquest treball, tant pel client com pel producte. A més s’inclourà quin és el públic objectiu</w:t>
      </w:r>
      <w:r w:rsidR="00177973" w:rsidRPr="0007329F">
        <w:t xml:space="preserve"> i l’abast</w:t>
      </w:r>
      <w:r w:rsidR="00F1105F" w:rsidRPr="0007329F">
        <w:t xml:space="preserve"> d’aquesta aplicació.</w:t>
      </w:r>
    </w:p>
    <w:p w14:paraId="68AF6185" w14:textId="3E59BB76" w:rsidR="00F1105F" w:rsidRPr="00BD7D30" w:rsidRDefault="00EC1059" w:rsidP="00EC1059">
      <w:pPr>
        <w:pStyle w:val="Ttol2"/>
      </w:pPr>
      <w:bookmarkStart w:id="24" w:name="_Toc64373931"/>
      <w:r w:rsidRPr="00BD7D30">
        <w:t>OBJECTIUS DEL CLIENT</w:t>
      </w:r>
      <w:bookmarkEnd w:id="24"/>
    </w:p>
    <w:bookmarkEnd w:id="23"/>
    <w:p w14:paraId="581EB9F5" w14:textId="16EC7A7B" w:rsidR="005F51B0" w:rsidRPr="0007329F" w:rsidRDefault="005F51B0" w:rsidP="005F51B0">
      <w:pPr>
        <w:pStyle w:val="Pargrafdellista"/>
        <w:numPr>
          <w:ilvl w:val="0"/>
          <w:numId w:val="33"/>
        </w:numPr>
      </w:pPr>
      <w:r w:rsidRPr="0007329F">
        <w:t xml:space="preserve">Demostrar que amb l’aplicació millora l’efectivitat de </w:t>
      </w:r>
      <w:r w:rsidR="00B33A2C" w:rsidRPr="0007329F">
        <w:t>visualitzar un</w:t>
      </w:r>
      <w:r w:rsidR="00DC4FFD" w:rsidRPr="0007329F">
        <w:t xml:space="preserve"> esdeveniment</w:t>
      </w:r>
      <w:r w:rsidR="00242771">
        <w:t>.</w:t>
      </w:r>
    </w:p>
    <w:p w14:paraId="7327B574" w14:textId="72F9557F" w:rsidR="00702682" w:rsidRPr="0007329F" w:rsidRDefault="00702682" w:rsidP="00702682">
      <w:pPr>
        <w:pStyle w:val="Pargrafdellista"/>
        <w:numPr>
          <w:ilvl w:val="0"/>
          <w:numId w:val="33"/>
        </w:numPr>
      </w:pPr>
      <w:r w:rsidRPr="0007329F">
        <w:t xml:space="preserve">Fer una aplicació multiplataforma per arribar al màxim </w:t>
      </w:r>
      <w:r w:rsidR="00505212">
        <w:t>nombre</w:t>
      </w:r>
      <w:r w:rsidRPr="0007329F">
        <w:t xml:space="preserve"> d’usuaris.</w:t>
      </w:r>
    </w:p>
    <w:p w14:paraId="55691F72" w14:textId="5E7FFEEA" w:rsidR="00702682" w:rsidRPr="0007329F" w:rsidRDefault="00702682" w:rsidP="00702682">
      <w:pPr>
        <w:pStyle w:val="Pargrafdellista"/>
        <w:numPr>
          <w:ilvl w:val="0"/>
          <w:numId w:val="33"/>
        </w:numPr>
      </w:pPr>
      <w:r w:rsidRPr="0007329F">
        <w:t xml:space="preserve">Gestionar les alertes </w:t>
      </w:r>
      <w:r w:rsidR="00580DA5">
        <w:t>que disposin els</w:t>
      </w:r>
      <w:r w:rsidRPr="0007329F">
        <w:t xml:space="preserve"> usuaris a través d’una pàgina web.</w:t>
      </w:r>
    </w:p>
    <w:p w14:paraId="7D7CF839" w14:textId="3C254776" w:rsidR="00D0199D" w:rsidRDefault="00580DA5" w:rsidP="00580DA5">
      <w:pPr>
        <w:pStyle w:val="Pargrafdellista"/>
        <w:numPr>
          <w:ilvl w:val="0"/>
          <w:numId w:val="33"/>
        </w:numPr>
      </w:pPr>
      <w:r>
        <w:t>Rebre notificacions quan s’ha superat el llindar del valor establert en l’alerta.</w:t>
      </w:r>
    </w:p>
    <w:p w14:paraId="7D33453E" w14:textId="7262F7BA" w:rsidR="00752FC4" w:rsidRPr="0007329F" w:rsidRDefault="00752FC4" w:rsidP="00580DA5">
      <w:pPr>
        <w:pStyle w:val="Pargrafdellista"/>
        <w:numPr>
          <w:ilvl w:val="0"/>
          <w:numId w:val="33"/>
        </w:numPr>
      </w:pPr>
      <w:r>
        <w:t xml:space="preserve">Integrar l’aplicació a l’hospital sense </w:t>
      </w:r>
      <w:r w:rsidR="00150BEF">
        <w:t>que suposi una dificultat</w:t>
      </w:r>
      <w:r w:rsidR="00395ED2">
        <w:t xml:space="preserve"> extra pel client</w:t>
      </w:r>
      <w:r w:rsidR="00150BEF">
        <w:t>.</w:t>
      </w:r>
    </w:p>
    <w:p w14:paraId="4249B625" w14:textId="55349ED0" w:rsidR="005F51B0" w:rsidRPr="00BD7D30" w:rsidRDefault="00EC1059" w:rsidP="005F51B0">
      <w:pPr>
        <w:pStyle w:val="Ttol2"/>
      </w:pPr>
      <w:bookmarkStart w:id="25" w:name="_Toc64373932"/>
      <w:r w:rsidRPr="00BD7D30">
        <w:t>OBJECTIUS DEL PRODUCTE</w:t>
      </w:r>
      <w:bookmarkEnd w:id="25"/>
    </w:p>
    <w:p w14:paraId="516EF26C" w14:textId="3CCEB972" w:rsidR="00341EF7" w:rsidRPr="0007329F" w:rsidRDefault="00702682" w:rsidP="00177973">
      <w:pPr>
        <w:pStyle w:val="Pargrafdellista"/>
        <w:numPr>
          <w:ilvl w:val="0"/>
          <w:numId w:val="39"/>
        </w:numPr>
      </w:pPr>
      <w:r w:rsidRPr="0007329F">
        <w:t>Dissenyar un sistema per a poder afegir hospitals i diferents motors d’interoperabilitat.</w:t>
      </w:r>
    </w:p>
    <w:p w14:paraId="77FDB674" w14:textId="25F39389" w:rsidR="00B95447" w:rsidRPr="0007329F" w:rsidRDefault="00B95447" w:rsidP="00B95447">
      <w:pPr>
        <w:pStyle w:val="Pargrafdellista"/>
        <w:numPr>
          <w:ilvl w:val="0"/>
          <w:numId w:val="39"/>
        </w:numPr>
      </w:pPr>
      <w:r w:rsidRPr="0007329F">
        <w:t>Tenir una seguretat adient d’una aplicació medica.</w:t>
      </w:r>
    </w:p>
    <w:p w14:paraId="0C6FA6BF" w14:textId="32C56621" w:rsidR="00D0199D" w:rsidRPr="0007329F" w:rsidRDefault="00D0199D" w:rsidP="00D0199D">
      <w:pPr>
        <w:pStyle w:val="Pargrafdellista"/>
        <w:numPr>
          <w:ilvl w:val="0"/>
          <w:numId w:val="39"/>
        </w:numPr>
      </w:pPr>
      <w:r w:rsidRPr="0007329F">
        <w:t>Evitar que la comunicació entre el servidor i l’aplicació mai es perdi per problemes del producte.</w:t>
      </w:r>
    </w:p>
    <w:p w14:paraId="59EBC66B" w14:textId="48376383" w:rsidR="00D0199D" w:rsidRPr="0007329F" w:rsidRDefault="00242771" w:rsidP="00D0199D">
      <w:pPr>
        <w:pStyle w:val="Pargrafdellista"/>
        <w:numPr>
          <w:ilvl w:val="0"/>
          <w:numId w:val="39"/>
        </w:numPr>
      </w:pPr>
      <w:r>
        <w:t>Seguir les lleis de protecció de dades dels usuaris.</w:t>
      </w:r>
    </w:p>
    <w:p w14:paraId="1FE2FD74" w14:textId="44659C8E" w:rsidR="00F1105F" w:rsidRPr="00BD7D30" w:rsidRDefault="00EC1059" w:rsidP="00EC1059">
      <w:pPr>
        <w:pStyle w:val="Ttol2"/>
      </w:pPr>
      <w:bookmarkStart w:id="26" w:name="_Toc64373933"/>
      <w:r w:rsidRPr="00BD7D30">
        <w:t>PÚBLIC POTENCIAL</w:t>
      </w:r>
      <w:bookmarkEnd w:id="26"/>
    </w:p>
    <w:p w14:paraId="42C1E9C9" w14:textId="6C6AE986" w:rsidR="008010A3" w:rsidRPr="0007329F" w:rsidRDefault="005F51B0" w:rsidP="00F1105F">
      <w:r w:rsidRPr="0007329F">
        <w:t>A</w:t>
      </w:r>
      <w:r w:rsidR="00F1105F" w:rsidRPr="0007329F">
        <w:t>questa aplicació està pensada per a ser utilitzada per a qualsevol treballador d’un hospital</w:t>
      </w:r>
      <w:r w:rsidR="00DD4567" w:rsidRPr="0007329F">
        <w:t xml:space="preserve"> o institució mèdica que demani accés al producte</w:t>
      </w:r>
      <w:r w:rsidR="00F1105F" w:rsidRPr="0007329F">
        <w:t>. Això vol dir que si estàs donat d’alta i el mateix hospital t’ha donat un usuari i contrasenya de l’aplicació, es podrà accedir i per tant usar</w:t>
      </w:r>
      <w:r w:rsidR="001D321C" w:rsidRPr="0007329F">
        <w:t>-la</w:t>
      </w:r>
      <w:r w:rsidR="00F1105F" w:rsidRPr="0007329F">
        <w:t>.</w:t>
      </w:r>
    </w:p>
    <w:p w14:paraId="1E0B7AE9" w14:textId="77777777" w:rsidR="008010A3" w:rsidRPr="00BD7D30" w:rsidRDefault="00DD4567" w:rsidP="00DD4567">
      <w:pPr>
        <w:pStyle w:val="Ttol2"/>
      </w:pPr>
      <w:bookmarkStart w:id="27" w:name="_Toc64373934"/>
      <w:r w:rsidRPr="00BD7D30">
        <w:t>ABAST</w:t>
      </w:r>
      <w:bookmarkEnd w:id="27"/>
    </w:p>
    <w:p w14:paraId="5B3B8915" w14:textId="7DB9F673" w:rsidR="008218E9" w:rsidRPr="0007329F" w:rsidRDefault="00E553BA" w:rsidP="00E553BA">
      <w:r w:rsidRPr="0007329F">
        <w:t xml:space="preserve">Principalment aquest producte </w:t>
      </w:r>
      <w:r w:rsidR="00910E23" w:rsidRPr="0007329F">
        <w:t xml:space="preserve">es </w:t>
      </w:r>
      <w:r w:rsidRPr="0007329F">
        <w:t xml:space="preserve">vol </w:t>
      </w:r>
      <w:r w:rsidR="00910E23" w:rsidRPr="0007329F">
        <w:t xml:space="preserve">fer </w:t>
      </w:r>
      <w:r w:rsidR="00752FC4">
        <w:t>p</w:t>
      </w:r>
      <w:r w:rsidR="00752FC4" w:rsidRPr="00752FC4">
        <w:t>er ser utilitzat exclusivament a l’</w:t>
      </w:r>
      <w:r w:rsidR="00910E23" w:rsidRPr="0007329F">
        <w:t xml:space="preserve">Hospital de Mataró i comunicant-se exclusivament amb el motor d’interoperabilitat IRIS. </w:t>
      </w:r>
    </w:p>
    <w:p w14:paraId="065CAB45" w14:textId="280C5B69" w:rsidR="00E553BA" w:rsidRPr="0007329F" w:rsidRDefault="00910E23" w:rsidP="00E553BA">
      <w:pPr>
        <w:sectPr w:rsidR="00E553BA" w:rsidRPr="0007329F" w:rsidSect="009B251B">
          <w:headerReference w:type="default" r:id="rId19"/>
          <w:type w:val="oddPage"/>
          <w:pgSz w:w="11906" w:h="16838" w:code="9"/>
          <w:pgMar w:top="1701" w:right="1418" w:bottom="1418" w:left="1418" w:header="709" w:footer="709" w:gutter="284"/>
          <w:cols w:space="708"/>
          <w:docGrid w:linePitch="360"/>
        </w:sectPr>
      </w:pPr>
      <w:r w:rsidRPr="0007329F">
        <w:lastRenderedPageBreak/>
        <w:t>Dit això, no vol dir que el disseny de la base de d</w:t>
      </w:r>
      <w:r w:rsidR="008218E9" w:rsidRPr="0007329F">
        <w:t>ades i del servidor no s’hagi pensat en el cas que es puguin afegir noves institucions mèdiques o usar altres empreses que disposin d’un motor d’interoperabilitat. Per tant l’abast d’aquest projecte pot ser tant “petit” com centrar-se en un únic motor d’interoperabilitat i un únic hospital fins a, potser convertir-se amb una aplicació que s’utilitza en tot el món.</w:t>
      </w:r>
    </w:p>
    <w:p w14:paraId="0CEDF4F7" w14:textId="4D41ACBA" w:rsidR="00C8177B" w:rsidRPr="00BD7D30" w:rsidRDefault="00C32AE4" w:rsidP="00EC1059">
      <w:pPr>
        <w:pStyle w:val="Ttol1"/>
      </w:pPr>
      <w:bookmarkStart w:id="28" w:name="_METODOLOGIA"/>
      <w:bookmarkStart w:id="29" w:name="_Toc55765598"/>
      <w:bookmarkStart w:id="30" w:name="_Toc64373935"/>
      <w:bookmarkEnd w:id="28"/>
      <w:r w:rsidRPr="00BD7D30">
        <w:lastRenderedPageBreak/>
        <w:t>METODOLOGIA</w:t>
      </w:r>
      <w:bookmarkEnd w:id="29"/>
      <w:bookmarkEnd w:id="30"/>
    </w:p>
    <w:p w14:paraId="3408037B" w14:textId="0ECB7472" w:rsidR="00F70BBD" w:rsidRPr="0007329F" w:rsidRDefault="00F70BBD" w:rsidP="00F70BBD">
      <w:r w:rsidRPr="0007329F">
        <w:t xml:space="preserve">Aquest TFG tindrà un procés cíclic en la part del producte. Com es pot saber utilitzar una metodologia </w:t>
      </w:r>
      <w:proofErr w:type="spellStart"/>
      <w:r w:rsidRPr="0007329F">
        <w:t>scrum</w:t>
      </w:r>
      <w:proofErr w:type="spellEnd"/>
      <w:r w:rsidRPr="0007329F">
        <w:t xml:space="preserve"> sent només un desenvolupador pot ser difícil</w:t>
      </w:r>
      <w:r w:rsidR="00EE1B4D" w:rsidRPr="0007329F">
        <w:t xml:space="preserve">, per tant </w:t>
      </w:r>
      <w:r w:rsidRPr="0007329F">
        <w:t xml:space="preserve">s’usarà una petita variant. </w:t>
      </w:r>
      <w:r w:rsidRPr="000D58E1">
        <w:t xml:space="preserve">El principal objectiu d’aquesta metodologia és que en cada </w:t>
      </w:r>
      <w:proofErr w:type="spellStart"/>
      <w:r w:rsidRPr="000D58E1">
        <w:t>sprint</w:t>
      </w:r>
      <w:proofErr w:type="spellEnd"/>
      <w:r w:rsidRPr="000D58E1">
        <w:t>, que serà d’una setmana, l’aplicació afegeixi funcionalitats sense trencar les anteriors.</w:t>
      </w:r>
    </w:p>
    <w:p w14:paraId="7F9584D8" w14:textId="3C8324A1" w:rsidR="004F3BB6" w:rsidRPr="0007329F" w:rsidRDefault="004F3BB6" w:rsidP="00F70BBD">
      <w:r w:rsidRPr="0007329F">
        <w:t xml:space="preserve">En el control de versions que s’utilitzarà, hi haurà tres branques per defecte, </w:t>
      </w:r>
      <w:proofErr w:type="spellStart"/>
      <w:r w:rsidRPr="0007329F">
        <w:t>mas</w:t>
      </w:r>
      <w:r w:rsidR="00125E09" w:rsidRPr="0007329F">
        <w:t>t</w:t>
      </w:r>
      <w:r w:rsidRPr="0007329F">
        <w:t>er</w:t>
      </w:r>
      <w:proofErr w:type="spellEnd"/>
      <w:r w:rsidRPr="0007329F">
        <w:t xml:space="preserve">, </w:t>
      </w:r>
      <w:proofErr w:type="spellStart"/>
      <w:r w:rsidRPr="0007329F">
        <w:t>develop</w:t>
      </w:r>
      <w:proofErr w:type="spellEnd"/>
      <w:r w:rsidRPr="0007329F">
        <w:t xml:space="preserve"> i  </w:t>
      </w:r>
      <w:proofErr w:type="spellStart"/>
      <w:r w:rsidRPr="0007329F">
        <w:t>documentation</w:t>
      </w:r>
      <w:proofErr w:type="spellEnd"/>
      <w:r w:rsidRPr="0007329F">
        <w:t xml:space="preserve">. A part quan s’hagi d’afegir una funció al producte, es crearà una branca amb les sigles de la fita que li correspongui i el seu nom. Per exemple </w:t>
      </w:r>
      <w:proofErr w:type="spellStart"/>
      <w:r w:rsidRPr="0007329F">
        <w:t>cs_login</w:t>
      </w:r>
      <w:proofErr w:type="spellEnd"/>
      <w:r w:rsidRPr="0007329F">
        <w:t>, en el cas de fer la funció del servidor web d'iniciar sessió.</w:t>
      </w:r>
    </w:p>
    <w:p w14:paraId="1C44E2A1" w14:textId="500E952F" w:rsidR="00F70BBD" w:rsidRPr="0007329F" w:rsidRDefault="00F70BBD" w:rsidP="00F70BBD">
      <w:r w:rsidRPr="0007329F">
        <w:t>A més aquest projecte tindrà tres fites relacionades amb les entregues que hi ha de la documentació del projecte.</w:t>
      </w:r>
    </w:p>
    <w:p w14:paraId="1C2413C4" w14:textId="5837B59F" w:rsidR="00F70BBD" w:rsidRPr="0007329F" w:rsidRDefault="00F70BBD" w:rsidP="00F70BBD">
      <w:r w:rsidRPr="0007329F">
        <w:t>La primera ve relacionada amb l’entrega de l’avantprojecte, en aquesta fita s’haurà de dissenyar tot</w:t>
      </w:r>
      <w:r w:rsidR="00242CD0" w:rsidRPr="0007329F">
        <w:t xml:space="preserve"> el producte</w:t>
      </w:r>
      <w:r w:rsidRPr="0007329F">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5F3AC0F6" w:rsidR="00F70BBD" w:rsidRPr="0007329F" w:rsidRDefault="00F70BBD" w:rsidP="00F70BBD">
      <w:r w:rsidRPr="0007329F">
        <w:t>La segona fita començarà la producció de</w:t>
      </w:r>
      <w:r w:rsidR="00CF4B98" w:rsidRPr="0007329F">
        <w:t>l servidor</w:t>
      </w:r>
      <w:r w:rsidRPr="0007329F">
        <w:t xml:space="preserve"> i està marcada amb l’entrega de la memòria intermèdia. Aquesta fita se separarà en </w:t>
      </w:r>
      <w:r w:rsidR="00F67519" w:rsidRPr="0007329F">
        <w:t>tres</w:t>
      </w:r>
      <w:r w:rsidRPr="0007329F">
        <w:t xml:space="preserve"> sprints i, a arribar la data de la fita, s’haurà de tenir el </w:t>
      </w:r>
      <w:r w:rsidR="00643F80" w:rsidRPr="0007329F">
        <w:t>servidor IRIS i el servidor Web</w:t>
      </w:r>
      <w:r w:rsidRPr="0007329F">
        <w:t>.</w:t>
      </w:r>
      <w:r w:rsidR="00F67519" w:rsidRPr="0007329F">
        <w:t xml:space="preserve"> Aquests tres sprints corresponen al servidor web</w:t>
      </w:r>
      <w:r w:rsidR="00692F29">
        <w:t xml:space="preserve"> </w:t>
      </w:r>
      <w:r w:rsidR="00F67519" w:rsidRPr="0007329F">
        <w:t>i es farà a tres setmanes de la data límit de la fita. Abans de fer aquesta web</w:t>
      </w:r>
      <w:r w:rsidR="004F3BB6" w:rsidRPr="0007329F">
        <w:t xml:space="preserve"> es farà el servidor d’IRIS. El motiu de què no estigui tallant en sprints és perquè en el moment de l’elaboració d’aquest apartat no se sap quan es trigarà a fer-ho. Així que s’ha deixat una longitud de temps equivalent a set sprints, per evitar inconvenients al futur.</w:t>
      </w:r>
    </w:p>
    <w:p w14:paraId="066D3524" w14:textId="617553D3" w:rsidR="00D61202" w:rsidRPr="0007329F" w:rsidRDefault="00F70BBD" w:rsidP="00A60F2C">
      <w:r w:rsidRPr="0007329F">
        <w:t xml:space="preserve">La tercera i última fita coincideix amb la data de l’entrega de la memòria final i servirà per </w:t>
      </w:r>
      <w:r w:rsidR="00643F80" w:rsidRPr="0007329F">
        <w:t>desenvolupar</w:t>
      </w:r>
      <w:r w:rsidRPr="0007329F">
        <w:t xml:space="preserve"> l’aplicaci</w:t>
      </w:r>
      <w:r w:rsidR="00365BFC" w:rsidRPr="0007329F">
        <w:t xml:space="preserve">ó. </w:t>
      </w:r>
      <w:r w:rsidR="00F67519" w:rsidRPr="0007329F">
        <w:t xml:space="preserve">Aquesta última fita estarà </w:t>
      </w:r>
      <w:r w:rsidR="004F3BB6" w:rsidRPr="0007329F">
        <w:t>composta</w:t>
      </w:r>
      <w:r w:rsidR="00F67519" w:rsidRPr="0007329F">
        <w:t xml:space="preserve"> de </w:t>
      </w:r>
      <w:r w:rsidR="004F3BB6" w:rsidRPr="0007329F">
        <w:t>set</w:t>
      </w:r>
      <w:r w:rsidR="00DD4567" w:rsidRPr="0007329F">
        <w:t xml:space="preserve"> sprints </w:t>
      </w:r>
      <w:r w:rsidR="004F3BB6" w:rsidRPr="0007329F">
        <w:t>que anirà des de connectar-se amb el servidor web fins a fer la interfície d’usuari.</w:t>
      </w:r>
      <w:r w:rsidR="00DD4567" w:rsidRPr="0007329F">
        <w:t xml:space="preserve"> </w:t>
      </w:r>
    </w:p>
    <w:p w14:paraId="64795321" w14:textId="489E92A9" w:rsidR="008010A3" w:rsidRPr="0007329F" w:rsidRDefault="008010A3" w:rsidP="00A60F2C">
      <w:pPr>
        <w:sectPr w:rsidR="008010A3" w:rsidRPr="0007329F" w:rsidSect="009B251B">
          <w:headerReference w:type="default" r:id="rId20"/>
          <w:type w:val="oddPage"/>
          <w:pgSz w:w="11906" w:h="16838" w:code="9"/>
          <w:pgMar w:top="1701" w:right="1418" w:bottom="1418" w:left="1418" w:header="709" w:footer="709" w:gutter="284"/>
          <w:cols w:space="708"/>
          <w:docGrid w:linePitch="360"/>
        </w:sectPr>
      </w:pPr>
    </w:p>
    <w:p w14:paraId="3B3029FB" w14:textId="0A67814E" w:rsidR="00C8177B" w:rsidRPr="00BD7D30" w:rsidRDefault="00C32AE4" w:rsidP="00EC1059">
      <w:pPr>
        <w:pStyle w:val="Ttol1"/>
      </w:pPr>
      <w:bookmarkStart w:id="31" w:name="_DEFINICIÓ_DE_REQUERIMENTS"/>
      <w:bookmarkStart w:id="32" w:name="_Toc55765599"/>
      <w:bookmarkStart w:id="33" w:name="_Toc64373936"/>
      <w:bookmarkEnd w:id="31"/>
      <w:r w:rsidRPr="00BD7D30">
        <w:lastRenderedPageBreak/>
        <w:t>DEFINICIÓ DE REQUERIMENTS FUNCIONALS I TECNOLÒGICS</w:t>
      </w:r>
      <w:bookmarkEnd w:id="32"/>
      <w:bookmarkEnd w:id="33"/>
    </w:p>
    <w:p w14:paraId="70486353" w14:textId="0895854A" w:rsidR="004A440B" w:rsidRPr="0007329F" w:rsidRDefault="006C5953" w:rsidP="006C5953">
      <w:r w:rsidRPr="0007329F">
        <w:t xml:space="preserve">Aquest projecte </w:t>
      </w:r>
      <w:r w:rsidR="004A440B" w:rsidRPr="0007329F">
        <w:t>necessita separar els requeriment funcionals del servidor i de l’aplicació, ja que són bastants diferents.</w:t>
      </w:r>
    </w:p>
    <w:p w14:paraId="0749CB80" w14:textId="1AC2F4EE" w:rsidR="00263F91" w:rsidRPr="00BD7D30" w:rsidRDefault="00263F91" w:rsidP="00263F91">
      <w:pPr>
        <w:pStyle w:val="Ttol2"/>
      </w:pPr>
      <w:bookmarkStart w:id="34" w:name="_Toc64373937"/>
      <w:bookmarkStart w:id="35" w:name="_Hlk63333031"/>
      <w:bookmarkStart w:id="36" w:name="_Hlk55578241"/>
      <w:r w:rsidRPr="00BD7D30">
        <w:t>REQUERIMENTS FUNCIONALS DEL SERVIDOR WEB</w:t>
      </w:r>
      <w:bookmarkEnd w:id="34"/>
    </w:p>
    <w:p w14:paraId="3D396897" w14:textId="7D858590" w:rsidR="00263F91" w:rsidRPr="0007329F" w:rsidRDefault="00801238" w:rsidP="00263F91">
      <w:pPr>
        <w:pStyle w:val="Pargrafdellista"/>
        <w:numPr>
          <w:ilvl w:val="0"/>
          <w:numId w:val="34"/>
        </w:numPr>
        <w:rPr>
          <w:b/>
          <w:bCs/>
        </w:rPr>
      </w:pPr>
      <w:r w:rsidRPr="0007329F">
        <w:rPr>
          <w:b/>
          <w:bCs/>
        </w:rPr>
        <w:t>I</w:t>
      </w:r>
      <w:r w:rsidR="00263F91" w:rsidRPr="0007329F">
        <w:rPr>
          <w:b/>
          <w:bCs/>
        </w:rPr>
        <w:t>niciar sessió al servidor web.</w:t>
      </w:r>
    </w:p>
    <w:p w14:paraId="5E6E3D26" w14:textId="061FB186" w:rsidR="00263F91" w:rsidRDefault="00801238" w:rsidP="00263F91">
      <w:pPr>
        <w:pStyle w:val="Pargrafdellista"/>
        <w:numPr>
          <w:ilvl w:val="0"/>
          <w:numId w:val="34"/>
        </w:numPr>
        <w:rPr>
          <w:b/>
          <w:bCs/>
        </w:rPr>
      </w:pPr>
      <w:r w:rsidRPr="0007329F">
        <w:rPr>
          <w:b/>
          <w:bCs/>
        </w:rPr>
        <w:t>Tancar</w:t>
      </w:r>
      <w:r w:rsidR="00263F91" w:rsidRPr="0007329F">
        <w:rPr>
          <w:b/>
          <w:bCs/>
        </w:rPr>
        <w:t xml:space="preserve"> sessió al servidor web.</w:t>
      </w:r>
    </w:p>
    <w:p w14:paraId="08EA1B3A" w14:textId="2FD8EA2F" w:rsidR="00121040" w:rsidRPr="00121040" w:rsidRDefault="00121040" w:rsidP="00121040">
      <w:pPr>
        <w:pStyle w:val="Pargrafdellista"/>
        <w:numPr>
          <w:ilvl w:val="0"/>
          <w:numId w:val="34"/>
        </w:numPr>
        <w:rPr>
          <w:b/>
          <w:bCs/>
        </w:rPr>
      </w:pPr>
      <w:r w:rsidRPr="0007329F">
        <w:rPr>
          <w:b/>
          <w:bCs/>
        </w:rPr>
        <w:t>Crear noves institucions mèdiques.</w:t>
      </w:r>
    </w:p>
    <w:p w14:paraId="1C4F9DFE" w14:textId="0DACCC92" w:rsidR="006B3A1A" w:rsidRPr="0007329F" w:rsidRDefault="00801238" w:rsidP="006B3A1A">
      <w:pPr>
        <w:pStyle w:val="Pargrafdellista"/>
        <w:numPr>
          <w:ilvl w:val="0"/>
          <w:numId w:val="34"/>
        </w:numPr>
        <w:rPr>
          <w:b/>
          <w:bCs/>
        </w:rPr>
      </w:pPr>
      <w:r w:rsidRPr="0007329F">
        <w:rPr>
          <w:b/>
          <w:bCs/>
        </w:rPr>
        <w:t>Crear</w:t>
      </w:r>
      <w:r w:rsidR="00B33A2C" w:rsidRPr="0007329F">
        <w:rPr>
          <w:b/>
          <w:bCs/>
        </w:rPr>
        <w:t xml:space="preserve"> usuaris </w:t>
      </w:r>
      <w:r w:rsidR="00263F91" w:rsidRPr="0007329F">
        <w:rPr>
          <w:b/>
          <w:bCs/>
        </w:rPr>
        <w:t>per</w:t>
      </w:r>
      <w:r w:rsidR="00B33A2C" w:rsidRPr="0007329F">
        <w:rPr>
          <w:b/>
          <w:bCs/>
        </w:rPr>
        <w:t xml:space="preserve"> l’aplicació</w:t>
      </w:r>
      <w:r w:rsidRPr="0007329F">
        <w:rPr>
          <w:b/>
          <w:bCs/>
        </w:rPr>
        <w:t xml:space="preserve"> </w:t>
      </w:r>
      <w:r w:rsidR="00121040">
        <w:rPr>
          <w:b/>
          <w:bCs/>
        </w:rPr>
        <w:t>i</w:t>
      </w:r>
      <w:r w:rsidRPr="0007329F">
        <w:rPr>
          <w:b/>
          <w:bCs/>
        </w:rPr>
        <w:t xml:space="preserve"> servidor</w:t>
      </w:r>
      <w:r w:rsidR="00B33A2C" w:rsidRPr="0007329F">
        <w:rPr>
          <w:b/>
          <w:bCs/>
        </w:rPr>
        <w:t>.</w:t>
      </w:r>
    </w:p>
    <w:p w14:paraId="541E7637" w14:textId="3343B56E" w:rsidR="00263F91" w:rsidRDefault="00801238" w:rsidP="00263F91">
      <w:pPr>
        <w:pStyle w:val="Pargrafdellista"/>
        <w:numPr>
          <w:ilvl w:val="0"/>
          <w:numId w:val="34"/>
        </w:numPr>
        <w:rPr>
          <w:b/>
          <w:bCs/>
        </w:rPr>
      </w:pPr>
      <w:r w:rsidRPr="0007329F">
        <w:rPr>
          <w:b/>
          <w:bCs/>
        </w:rPr>
        <w:t>Crear</w:t>
      </w:r>
      <w:r w:rsidR="00263F91" w:rsidRPr="0007329F">
        <w:rPr>
          <w:b/>
          <w:bCs/>
        </w:rPr>
        <w:t xml:space="preserve"> alertes per l’aplicació.</w:t>
      </w:r>
    </w:p>
    <w:p w14:paraId="479413F4" w14:textId="62B2CD57" w:rsidR="000D58E1" w:rsidRPr="000D58E1" w:rsidRDefault="000D58E1" w:rsidP="000D58E1">
      <w:pPr>
        <w:pStyle w:val="Pargrafdellista"/>
        <w:numPr>
          <w:ilvl w:val="0"/>
          <w:numId w:val="34"/>
        </w:numPr>
        <w:rPr>
          <w:b/>
          <w:bCs/>
        </w:rPr>
      </w:pPr>
      <w:r w:rsidRPr="0007329F">
        <w:rPr>
          <w:b/>
          <w:bCs/>
        </w:rPr>
        <w:t xml:space="preserve">Crear </w:t>
      </w:r>
      <w:r>
        <w:rPr>
          <w:b/>
          <w:bCs/>
        </w:rPr>
        <w:t>rols</w:t>
      </w:r>
      <w:r w:rsidRPr="0007329F">
        <w:rPr>
          <w:b/>
          <w:bCs/>
        </w:rPr>
        <w:t xml:space="preserve"> per l’aplicació.</w:t>
      </w:r>
    </w:p>
    <w:p w14:paraId="618527E0" w14:textId="56611D39" w:rsidR="00263F91" w:rsidRPr="0007329F" w:rsidRDefault="00801238" w:rsidP="00263F91">
      <w:pPr>
        <w:pStyle w:val="Pargrafdellista"/>
        <w:numPr>
          <w:ilvl w:val="0"/>
          <w:numId w:val="34"/>
        </w:numPr>
        <w:rPr>
          <w:b/>
          <w:bCs/>
        </w:rPr>
      </w:pPr>
      <w:r w:rsidRPr="0007329F">
        <w:rPr>
          <w:b/>
          <w:bCs/>
        </w:rPr>
        <w:t>Assignar o eliminar</w:t>
      </w:r>
      <w:r w:rsidR="00263F91" w:rsidRPr="0007329F">
        <w:rPr>
          <w:b/>
          <w:bCs/>
        </w:rPr>
        <w:t xml:space="preserve"> alertes als </w:t>
      </w:r>
      <w:r w:rsidR="000D58E1">
        <w:rPr>
          <w:b/>
          <w:bCs/>
        </w:rPr>
        <w:t>rols</w:t>
      </w:r>
      <w:r w:rsidR="00263F91" w:rsidRPr="0007329F">
        <w:rPr>
          <w:b/>
          <w:bCs/>
        </w:rPr>
        <w:t>.</w:t>
      </w:r>
    </w:p>
    <w:p w14:paraId="4CF4AC5C" w14:textId="0E736E47" w:rsidR="00263F91" w:rsidRPr="0007329F" w:rsidRDefault="00801238" w:rsidP="00263F91">
      <w:pPr>
        <w:pStyle w:val="Pargrafdellista"/>
        <w:numPr>
          <w:ilvl w:val="0"/>
          <w:numId w:val="34"/>
        </w:numPr>
        <w:rPr>
          <w:b/>
          <w:bCs/>
        </w:rPr>
      </w:pPr>
      <w:r w:rsidRPr="0007329F">
        <w:rPr>
          <w:b/>
          <w:bCs/>
        </w:rPr>
        <w:t>Esborrar</w:t>
      </w:r>
      <w:r w:rsidR="00263F91" w:rsidRPr="0007329F">
        <w:rPr>
          <w:b/>
          <w:bCs/>
        </w:rPr>
        <w:t xml:space="preserve"> </w:t>
      </w:r>
      <w:r w:rsidR="00121040">
        <w:rPr>
          <w:b/>
          <w:bCs/>
        </w:rPr>
        <w:t>rols</w:t>
      </w:r>
      <w:r w:rsidR="00263F91" w:rsidRPr="0007329F">
        <w:rPr>
          <w:b/>
          <w:bCs/>
        </w:rPr>
        <w:t>.</w:t>
      </w:r>
    </w:p>
    <w:p w14:paraId="24066BC1" w14:textId="7D5A5582" w:rsidR="00263F91" w:rsidRDefault="00801238" w:rsidP="00263F91">
      <w:pPr>
        <w:pStyle w:val="Pargrafdellista"/>
        <w:numPr>
          <w:ilvl w:val="0"/>
          <w:numId w:val="34"/>
        </w:numPr>
        <w:rPr>
          <w:b/>
          <w:bCs/>
        </w:rPr>
      </w:pPr>
      <w:r w:rsidRPr="0007329F">
        <w:rPr>
          <w:b/>
          <w:bCs/>
        </w:rPr>
        <w:t>E</w:t>
      </w:r>
      <w:r w:rsidR="00263F91" w:rsidRPr="0007329F">
        <w:rPr>
          <w:b/>
          <w:bCs/>
        </w:rPr>
        <w:t>sborrar institucions mèdiques.</w:t>
      </w:r>
    </w:p>
    <w:p w14:paraId="0D8F5384" w14:textId="53FAEEF0" w:rsidR="00121040" w:rsidRPr="0007329F" w:rsidRDefault="00121040" w:rsidP="00263F91">
      <w:pPr>
        <w:pStyle w:val="Pargrafdellista"/>
        <w:numPr>
          <w:ilvl w:val="0"/>
          <w:numId w:val="34"/>
        </w:numPr>
        <w:rPr>
          <w:b/>
          <w:bCs/>
        </w:rPr>
      </w:pPr>
      <w:r>
        <w:rPr>
          <w:b/>
          <w:bCs/>
        </w:rPr>
        <w:t>Esborrar usuaris.</w:t>
      </w:r>
    </w:p>
    <w:p w14:paraId="2148057C" w14:textId="3DC79ABC" w:rsidR="006C5953" w:rsidRPr="0007329F" w:rsidRDefault="00801238" w:rsidP="006C5953">
      <w:pPr>
        <w:pStyle w:val="Pargrafdellista"/>
        <w:numPr>
          <w:ilvl w:val="0"/>
          <w:numId w:val="34"/>
        </w:numPr>
        <w:rPr>
          <w:b/>
          <w:bCs/>
        </w:rPr>
      </w:pPr>
      <w:r w:rsidRPr="0007329F">
        <w:rPr>
          <w:b/>
          <w:bCs/>
        </w:rPr>
        <w:t>Poder v</w:t>
      </w:r>
      <w:r w:rsidR="006C5953" w:rsidRPr="0007329F">
        <w:rPr>
          <w:b/>
          <w:bCs/>
        </w:rPr>
        <w:t xml:space="preserve">isualitzar la </w:t>
      </w:r>
      <w:r w:rsidRPr="0007329F">
        <w:rPr>
          <w:b/>
          <w:bCs/>
        </w:rPr>
        <w:t>llista d’usuaris,</w:t>
      </w:r>
      <w:r w:rsidR="00121040">
        <w:rPr>
          <w:b/>
          <w:bCs/>
        </w:rPr>
        <w:t xml:space="preserve"> de rols,</w:t>
      </w:r>
      <w:r w:rsidRPr="0007329F">
        <w:rPr>
          <w:b/>
          <w:bCs/>
        </w:rPr>
        <w:t xml:space="preserve"> d’alertes i d’institucions mèdiques</w:t>
      </w:r>
      <w:r w:rsidR="006C5953" w:rsidRPr="0007329F">
        <w:rPr>
          <w:b/>
          <w:bCs/>
        </w:rPr>
        <w:t>.</w:t>
      </w:r>
    </w:p>
    <w:p w14:paraId="63072DC0" w14:textId="547FEDDA" w:rsidR="006C5953" w:rsidRPr="0007329F" w:rsidRDefault="00801238" w:rsidP="006C5953">
      <w:pPr>
        <w:pStyle w:val="Pargrafdellista"/>
        <w:numPr>
          <w:ilvl w:val="0"/>
          <w:numId w:val="34"/>
        </w:numPr>
        <w:rPr>
          <w:b/>
          <w:bCs/>
        </w:rPr>
      </w:pPr>
      <w:r w:rsidRPr="0007329F">
        <w:rPr>
          <w:b/>
          <w:bCs/>
        </w:rPr>
        <w:t xml:space="preserve">Poder </w:t>
      </w:r>
      <w:r w:rsidR="00150BEF">
        <w:rPr>
          <w:b/>
          <w:bCs/>
        </w:rPr>
        <w:t>f</w:t>
      </w:r>
      <w:r w:rsidR="006C5953" w:rsidRPr="0007329F">
        <w:rPr>
          <w:b/>
          <w:bCs/>
        </w:rPr>
        <w:t xml:space="preserve">iltrar la llista </w:t>
      </w:r>
      <w:r w:rsidRPr="0007329F">
        <w:rPr>
          <w:b/>
          <w:bCs/>
        </w:rPr>
        <w:t xml:space="preserve">d’usuaris, </w:t>
      </w:r>
      <w:r w:rsidR="00121040">
        <w:rPr>
          <w:b/>
          <w:bCs/>
        </w:rPr>
        <w:t>de rols,</w:t>
      </w:r>
      <w:r w:rsidR="00121040" w:rsidRPr="0007329F">
        <w:rPr>
          <w:b/>
          <w:bCs/>
        </w:rPr>
        <w:t xml:space="preserve"> </w:t>
      </w:r>
      <w:r w:rsidRPr="0007329F">
        <w:rPr>
          <w:b/>
          <w:bCs/>
        </w:rPr>
        <w:t>d’alertes i d’institucions mèdiques</w:t>
      </w:r>
      <w:r w:rsidR="006C5953" w:rsidRPr="0007329F">
        <w:rPr>
          <w:b/>
          <w:bCs/>
        </w:rPr>
        <w:t>.</w:t>
      </w:r>
    </w:p>
    <w:p w14:paraId="218909C1" w14:textId="42C7A9DC" w:rsidR="006C5953" w:rsidRPr="0007329F" w:rsidRDefault="00801238" w:rsidP="006C5953">
      <w:pPr>
        <w:pStyle w:val="Pargrafdellista"/>
        <w:numPr>
          <w:ilvl w:val="0"/>
          <w:numId w:val="34"/>
        </w:numPr>
        <w:rPr>
          <w:b/>
          <w:bCs/>
        </w:rPr>
      </w:pPr>
      <w:r w:rsidRPr="0007329F">
        <w:rPr>
          <w:b/>
          <w:bCs/>
        </w:rPr>
        <w:t>Poder b</w:t>
      </w:r>
      <w:r w:rsidR="006C5953" w:rsidRPr="0007329F">
        <w:rPr>
          <w:b/>
          <w:bCs/>
        </w:rPr>
        <w:t xml:space="preserve">uscar en la </w:t>
      </w:r>
      <w:r w:rsidRPr="0007329F">
        <w:rPr>
          <w:b/>
          <w:bCs/>
        </w:rPr>
        <w:t xml:space="preserve">llista d’usuaris, </w:t>
      </w:r>
      <w:r w:rsidR="00121040">
        <w:rPr>
          <w:b/>
          <w:bCs/>
        </w:rPr>
        <w:t>de rols,</w:t>
      </w:r>
      <w:r w:rsidR="00121040" w:rsidRPr="0007329F">
        <w:rPr>
          <w:b/>
          <w:bCs/>
        </w:rPr>
        <w:t xml:space="preserve"> </w:t>
      </w:r>
      <w:r w:rsidRPr="0007329F">
        <w:rPr>
          <w:b/>
          <w:bCs/>
        </w:rPr>
        <w:t>d’alertes i d’institucions mèdiques</w:t>
      </w:r>
      <w:r w:rsidR="006C5953" w:rsidRPr="0007329F">
        <w:rPr>
          <w:b/>
          <w:bCs/>
        </w:rPr>
        <w:t>.</w:t>
      </w:r>
    </w:p>
    <w:p w14:paraId="24932B42" w14:textId="1CE1F973" w:rsidR="005E0432" w:rsidRPr="0007329F" w:rsidRDefault="005E0432" w:rsidP="005E0432">
      <w:r w:rsidRPr="0007329F">
        <w:t>Per provar que tots aquests requeriments funcionin, farà falta un ordinador amb accés a internet i que pugui obrir un navegador web.</w:t>
      </w:r>
    </w:p>
    <w:p w14:paraId="07EA82FB" w14:textId="51BB6840" w:rsidR="00263F91" w:rsidRPr="00BD7D30" w:rsidRDefault="00263F91" w:rsidP="00263F91">
      <w:pPr>
        <w:pStyle w:val="Ttol2"/>
      </w:pPr>
      <w:bookmarkStart w:id="37" w:name="_Toc64373938"/>
      <w:r w:rsidRPr="00BD7D30">
        <w:t>REQUERIMENTS FUNCIONALS DE L’APLICACIÓ</w:t>
      </w:r>
      <w:bookmarkEnd w:id="37"/>
    </w:p>
    <w:p w14:paraId="5F1D65F3" w14:textId="52DAD4AE" w:rsidR="00263F91" w:rsidRPr="0007329F" w:rsidRDefault="00801238" w:rsidP="00263F91">
      <w:pPr>
        <w:pStyle w:val="Pargrafdellista"/>
        <w:numPr>
          <w:ilvl w:val="0"/>
          <w:numId w:val="38"/>
        </w:numPr>
        <w:rPr>
          <w:b/>
          <w:bCs/>
        </w:rPr>
      </w:pPr>
      <w:r w:rsidRPr="0007329F">
        <w:rPr>
          <w:b/>
          <w:bCs/>
        </w:rPr>
        <w:t>I</w:t>
      </w:r>
      <w:r w:rsidR="00263F91" w:rsidRPr="0007329F">
        <w:rPr>
          <w:b/>
          <w:bCs/>
        </w:rPr>
        <w:t>niciar sessió a l’aplicació.</w:t>
      </w:r>
    </w:p>
    <w:p w14:paraId="13EE8A96" w14:textId="7ED6EC82" w:rsidR="00263F91" w:rsidRPr="0007329F" w:rsidRDefault="00801238" w:rsidP="00263F91">
      <w:pPr>
        <w:pStyle w:val="Pargrafdellista"/>
        <w:numPr>
          <w:ilvl w:val="0"/>
          <w:numId w:val="38"/>
        </w:numPr>
        <w:rPr>
          <w:b/>
          <w:bCs/>
        </w:rPr>
      </w:pPr>
      <w:r w:rsidRPr="0007329F">
        <w:rPr>
          <w:b/>
          <w:bCs/>
        </w:rPr>
        <w:t>T</w:t>
      </w:r>
      <w:r w:rsidR="00263F91" w:rsidRPr="0007329F">
        <w:rPr>
          <w:b/>
          <w:bCs/>
        </w:rPr>
        <w:t>ancar sessió a l’aplicació.</w:t>
      </w:r>
    </w:p>
    <w:p w14:paraId="4130A2CA" w14:textId="2DC69D51" w:rsidR="00263F91" w:rsidRPr="0007329F" w:rsidRDefault="00801238" w:rsidP="00263F91">
      <w:pPr>
        <w:pStyle w:val="Pargrafdellista"/>
        <w:numPr>
          <w:ilvl w:val="0"/>
          <w:numId w:val="38"/>
        </w:numPr>
        <w:rPr>
          <w:b/>
          <w:bCs/>
        </w:rPr>
      </w:pPr>
      <w:r w:rsidRPr="0007329F">
        <w:rPr>
          <w:b/>
          <w:bCs/>
        </w:rPr>
        <w:t>Poder visualitzar</w:t>
      </w:r>
      <w:r w:rsidR="00263F91" w:rsidRPr="0007329F">
        <w:rPr>
          <w:b/>
          <w:bCs/>
        </w:rPr>
        <w:t xml:space="preserve"> la llista d’alertes </w:t>
      </w:r>
      <w:r w:rsidRPr="0007329F">
        <w:rPr>
          <w:b/>
          <w:bCs/>
        </w:rPr>
        <w:t>per usuari.</w:t>
      </w:r>
    </w:p>
    <w:p w14:paraId="683713EE" w14:textId="4A9A919B" w:rsidR="002B24BA" w:rsidRPr="0007329F" w:rsidRDefault="00801238" w:rsidP="002B24BA">
      <w:pPr>
        <w:pStyle w:val="Pargrafdellista"/>
        <w:numPr>
          <w:ilvl w:val="0"/>
          <w:numId w:val="38"/>
        </w:numPr>
        <w:rPr>
          <w:b/>
          <w:bCs/>
        </w:rPr>
      </w:pPr>
      <w:r w:rsidRPr="0007329F">
        <w:rPr>
          <w:b/>
          <w:bCs/>
        </w:rPr>
        <w:t>B</w:t>
      </w:r>
      <w:r w:rsidR="002B24BA" w:rsidRPr="0007329F">
        <w:rPr>
          <w:b/>
          <w:bCs/>
        </w:rPr>
        <w:t>uscar l’alerta desitjada.</w:t>
      </w:r>
    </w:p>
    <w:p w14:paraId="5E9BA8A3" w14:textId="06F9F651" w:rsidR="002B24BA" w:rsidRPr="0007329F" w:rsidRDefault="00801238" w:rsidP="002B24BA">
      <w:pPr>
        <w:pStyle w:val="Pargrafdellista"/>
        <w:numPr>
          <w:ilvl w:val="0"/>
          <w:numId w:val="38"/>
        </w:numPr>
        <w:rPr>
          <w:b/>
          <w:bCs/>
        </w:rPr>
      </w:pPr>
      <w:r w:rsidRPr="0007329F">
        <w:rPr>
          <w:b/>
          <w:bCs/>
        </w:rPr>
        <w:t>Poder</w:t>
      </w:r>
      <w:r w:rsidR="002B24BA" w:rsidRPr="0007329F">
        <w:rPr>
          <w:b/>
          <w:bCs/>
        </w:rPr>
        <w:t xml:space="preserve"> canviar la contrasenya del seu compte.</w:t>
      </w:r>
    </w:p>
    <w:p w14:paraId="1B1662A1" w14:textId="66AAF723" w:rsidR="00263F91" w:rsidRDefault="00801238" w:rsidP="002B24BA">
      <w:pPr>
        <w:pStyle w:val="Pargrafdellista"/>
        <w:numPr>
          <w:ilvl w:val="0"/>
          <w:numId w:val="38"/>
        </w:numPr>
        <w:rPr>
          <w:b/>
          <w:bCs/>
        </w:rPr>
      </w:pPr>
      <w:r w:rsidRPr="0007329F">
        <w:rPr>
          <w:b/>
          <w:bCs/>
        </w:rPr>
        <w:t>Poder</w:t>
      </w:r>
      <w:r w:rsidR="002B24BA" w:rsidRPr="0007329F">
        <w:rPr>
          <w:b/>
          <w:bCs/>
        </w:rPr>
        <w:t xml:space="preserve"> demanar l’eliminació de</w:t>
      </w:r>
      <w:r w:rsidR="004F3BB6" w:rsidRPr="0007329F">
        <w:rPr>
          <w:b/>
          <w:bCs/>
        </w:rPr>
        <w:t xml:space="preserve"> l’usuari</w:t>
      </w:r>
      <w:r w:rsidR="002B24BA" w:rsidRPr="0007329F">
        <w:rPr>
          <w:b/>
          <w:bCs/>
        </w:rPr>
        <w:t>.</w:t>
      </w:r>
    </w:p>
    <w:p w14:paraId="47D7D4FA" w14:textId="75E70A95" w:rsidR="000D58E1" w:rsidRPr="0007329F" w:rsidRDefault="000D58E1" w:rsidP="002B24BA">
      <w:pPr>
        <w:pStyle w:val="Pargrafdellista"/>
        <w:numPr>
          <w:ilvl w:val="0"/>
          <w:numId w:val="38"/>
        </w:numPr>
        <w:rPr>
          <w:b/>
          <w:bCs/>
        </w:rPr>
      </w:pPr>
      <w:r>
        <w:rPr>
          <w:b/>
          <w:bCs/>
        </w:rPr>
        <w:t xml:space="preserve">Rebre notificacions quan canvi de </w:t>
      </w:r>
      <w:r w:rsidR="006C072F">
        <w:rPr>
          <w:b/>
          <w:bCs/>
        </w:rPr>
        <w:t>gravetat</w:t>
      </w:r>
      <w:r>
        <w:rPr>
          <w:b/>
          <w:bCs/>
        </w:rPr>
        <w:t xml:space="preserve"> l’alerta.</w:t>
      </w:r>
    </w:p>
    <w:p w14:paraId="3C41D91F" w14:textId="76812BBA" w:rsidR="004A440B" w:rsidRPr="0007329F" w:rsidRDefault="004A440B" w:rsidP="004A440B">
      <w:r w:rsidRPr="0007329F">
        <w:lastRenderedPageBreak/>
        <w:t>Per provar que tots aquests requeriments funcionin, farà falta un dispositiu mòbil amb accés a internet. El sistema operatiu ha de ser Android o iOS.</w:t>
      </w:r>
    </w:p>
    <w:p w14:paraId="6515A752" w14:textId="2BBDE80B" w:rsidR="00801238" w:rsidRPr="00BD7D30" w:rsidRDefault="00801238" w:rsidP="00801238">
      <w:pPr>
        <w:pStyle w:val="Ttol2"/>
      </w:pPr>
      <w:bookmarkStart w:id="38" w:name="_Toc64373939"/>
      <w:r w:rsidRPr="00BD7D30">
        <w:t xml:space="preserve">REQUERIMENTS </w:t>
      </w:r>
      <w:r w:rsidR="00692F29" w:rsidRPr="00BD7D30">
        <w:t>TECNOLÒGICS</w:t>
      </w:r>
      <w:bookmarkEnd w:id="38"/>
    </w:p>
    <w:p w14:paraId="0995605F" w14:textId="22605F8E" w:rsidR="00801238" w:rsidRPr="0007329F" w:rsidRDefault="00801238" w:rsidP="00801238">
      <w:r w:rsidRPr="0007329F">
        <w:t xml:space="preserve">Els requeriments tecnològics per poder executar, </w:t>
      </w:r>
      <w:r w:rsidR="004A440B" w:rsidRPr="0007329F">
        <w:t>tant</w:t>
      </w:r>
      <w:r w:rsidRPr="0007329F">
        <w:t xml:space="preserve"> l’aplicació com el servidor web </w:t>
      </w:r>
      <w:r w:rsidR="004A440B" w:rsidRPr="0007329F">
        <w:t>són</w:t>
      </w:r>
      <w:r w:rsidRPr="0007329F">
        <w:t xml:space="preserve"> bastant simples</w:t>
      </w:r>
      <w:r w:rsidR="004A440B" w:rsidRPr="0007329F">
        <w:t>, en àmbit d’usuari</w:t>
      </w:r>
      <w:r w:rsidRPr="0007329F">
        <w:t xml:space="preserve">. </w:t>
      </w:r>
    </w:p>
    <w:p w14:paraId="6691B0EF" w14:textId="0A3B98E5" w:rsidR="00801238" w:rsidRPr="0007329F" w:rsidRDefault="00801238" w:rsidP="00801238">
      <w:r w:rsidRPr="0007329F">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rsidRPr="0007329F">
        <w:t>s’intentarà</w:t>
      </w:r>
      <w:r w:rsidRPr="0007329F">
        <w:t xml:space="preserve"> que el servidor web </w:t>
      </w:r>
      <w:r w:rsidR="005E0432" w:rsidRPr="0007329F">
        <w:t>es pugui visualitzar en els dispositius amb pantall</w:t>
      </w:r>
      <w:r w:rsidR="004A440B" w:rsidRPr="0007329F">
        <w:t>es</w:t>
      </w:r>
      <w:r w:rsidR="005E0432" w:rsidRPr="0007329F">
        <w:t xml:space="preserve"> més petites.</w:t>
      </w:r>
    </w:p>
    <w:p w14:paraId="1DBE1BE8" w14:textId="77777777" w:rsidR="00DD4567" w:rsidRPr="0007329F" w:rsidRDefault="005E0432" w:rsidP="008010A3">
      <w:r w:rsidRPr="0007329F">
        <w:t>Els requeriments tecnològics de l’aplicació</w:t>
      </w:r>
      <w:r w:rsidR="004A440B" w:rsidRPr="0007329F">
        <w:t xml:space="preserve"> és tenir un dispositiu mòbil, amb el sistema operatiu Android o iOS. </w:t>
      </w:r>
      <w:bookmarkEnd w:id="35"/>
      <w:r w:rsidR="004A440B" w:rsidRPr="0007329F">
        <w:t>Aquest dispositiu hauria de disposar de bona autonomia i connexió a internet.</w:t>
      </w:r>
    </w:p>
    <w:p w14:paraId="1E2E0BE0" w14:textId="74CAFF02" w:rsidR="008010A3" w:rsidRPr="0007329F" w:rsidRDefault="004A440B" w:rsidP="008010A3">
      <w:pPr>
        <w:sectPr w:rsidR="008010A3" w:rsidRPr="0007329F" w:rsidSect="00B639C8">
          <w:headerReference w:type="default" r:id="rId21"/>
          <w:type w:val="oddPage"/>
          <w:pgSz w:w="11906" w:h="16838" w:code="9"/>
          <w:pgMar w:top="1701" w:right="1418" w:bottom="1418" w:left="1418" w:header="709" w:footer="709" w:gutter="284"/>
          <w:cols w:space="708"/>
          <w:docGrid w:linePitch="360"/>
        </w:sectPr>
      </w:pPr>
      <w:r w:rsidRPr="0007329F">
        <w:t>En el cas de tractar-se del client, aquest necessita un requeriment tecnològic més que és disposar d’un servidor físic que tingui el HIS i el motor d’interoperabilitat per poder accedir a les dades d’aquell hospital.</w:t>
      </w:r>
    </w:p>
    <w:p w14:paraId="1DEFEB32" w14:textId="1CF7B858" w:rsidR="007C0E03" w:rsidRPr="00BD7D30" w:rsidRDefault="00C32AE4" w:rsidP="00EC1059">
      <w:pPr>
        <w:pStyle w:val="Ttol1"/>
      </w:pPr>
      <w:bookmarkStart w:id="39" w:name="_ESTUDI_DE_LA"/>
      <w:bookmarkStart w:id="40" w:name="_Toc55765600"/>
      <w:bookmarkStart w:id="41" w:name="_Toc64373940"/>
      <w:bookmarkEnd w:id="39"/>
      <w:r w:rsidRPr="00BD7D30">
        <w:lastRenderedPageBreak/>
        <w:t>ESTUDI DE LA VIABILITAT DEL PROJECTE</w:t>
      </w:r>
      <w:bookmarkEnd w:id="40"/>
      <w:bookmarkEnd w:id="41"/>
    </w:p>
    <w:p w14:paraId="3A907901" w14:textId="78F460C0" w:rsidR="000652A4" w:rsidRPr="00BD7D30" w:rsidRDefault="00EC1059" w:rsidP="00EC1059">
      <w:pPr>
        <w:pStyle w:val="Ttol2"/>
        <w:numPr>
          <w:ilvl w:val="1"/>
          <w:numId w:val="29"/>
        </w:numPr>
      </w:pPr>
      <w:bookmarkStart w:id="42" w:name="_Toc55765601"/>
      <w:bookmarkStart w:id="43" w:name="_Toc64373941"/>
      <w:bookmarkEnd w:id="36"/>
      <w:r w:rsidRPr="00BD7D30">
        <w:t>PLANIFICACIÓ INICIAL</w:t>
      </w:r>
      <w:bookmarkEnd w:id="42"/>
      <w:bookmarkEnd w:id="43"/>
    </w:p>
    <w:p w14:paraId="30237560" w14:textId="39D72102" w:rsidR="00045D88" w:rsidRPr="0007329F" w:rsidRDefault="00045D88" w:rsidP="00F70BBD">
      <w:pPr>
        <w:pStyle w:val="Pargrafdellista"/>
        <w:ind w:left="0"/>
      </w:pPr>
      <w:r w:rsidRPr="0007329F">
        <w:t>La planificació inicial se separarà en dues parts. Per començar es veuran les tasques de la documentació i seguidament les del producte.</w:t>
      </w:r>
    </w:p>
    <w:p w14:paraId="260F213A" w14:textId="5875895C" w:rsidR="002A6EA2" w:rsidRPr="0007329F" w:rsidRDefault="00F70BBD" w:rsidP="00F70BBD">
      <w:pPr>
        <w:pStyle w:val="Pargrafdellista"/>
        <w:ind w:left="0"/>
      </w:pPr>
      <w:r w:rsidRPr="0007329F">
        <w:t>Aquestes seran les tasques que hi haurà en la documentació.</w:t>
      </w:r>
    </w:p>
    <w:tbl>
      <w:tblP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rsidRPr="0007329F"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07329F" w:rsidRDefault="00A94B43" w:rsidP="00F9297F">
            <w:pPr>
              <w:pStyle w:val="Senseespaiat"/>
              <w:rPr>
                <w:b/>
                <w:bCs/>
              </w:rPr>
            </w:pPr>
            <w:r w:rsidRPr="0007329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07329F" w:rsidRDefault="00A94B43" w:rsidP="00F9297F">
            <w:pPr>
              <w:pStyle w:val="Senseespaiat"/>
              <w:rPr>
                <w:b/>
                <w:bCs/>
              </w:rPr>
            </w:pPr>
            <w:r w:rsidRPr="0007329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07329F" w:rsidRDefault="00A94B43" w:rsidP="00F9297F">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07329F" w:rsidRDefault="00A94B43" w:rsidP="00F9297F">
            <w:pPr>
              <w:pStyle w:val="Senseespaiat"/>
              <w:rPr>
                <w:b/>
                <w:bCs/>
              </w:rPr>
            </w:pPr>
            <w:r w:rsidRPr="0007329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07329F" w:rsidRDefault="00A94B43" w:rsidP="00F9297F">
            <w:pPr>
              <w:pStyle w:val="Senseespaiat"/>
              <w:rPr>
                <w:b/>
                <w:bCs/>
              </w:rPr>
            </w:pPr>
            <w:r w:rsidRPr="0007329F">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07329F" w:rsidRDefault="00A94B43" w:rsidP="00F9297F">
            <w:pPr>
              <w:pStyle w:val="Senseespaiat"/>
              <w:rPr>
                <w:b/>
                <w:bCs/>
              </w:rPr>
            </w:pPr>
            <w:r w:rsidRPr="0007329F">
              <w:rPr>
                <w:b/>
                <w:bCs/>
              </w:rPr>
              <w:t xml:space="preserve">HORES </w:t>
            </w:r>
          </w:p>
        </w:tc>
      </w:tr>
      <w:tr w:rsidR="00045D88" w:rsidRPr="0007329F"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07329F" w:rsidRDefault="00045D88" w:rsidP="00F9297F">
            <w:pPr>
              <w:pStyle w:val="Senseespaiat"/>
              <w:rPr>
                <w:b/>
                <w:bCs/>
              </w:rPr>
            </w:pPr>
            <w:r w:rsidRPr="0007329F">
              <w:rPr>
                <w:b/>
                <w:bCs/>
              </w:rPr>
              <w:t>AVANTPROJECTE</w:t>
            </w:r>
          </w:p>
        </w:tc>
      </w:tr>
      <w:tr w:rsidR="00A94B43" w:rsidRPr="0007329F"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07329F" w:rsidRDefault="00A94B43" w:rsidP="00B6113C">
            <w:pPr>
              <w:pStyle w:val="Senseespaiat"/>
            </w:pPr>
            <w:r w:rsidRPr="0007329F">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07329F" w:rsidRDefault="00A94B43" w:rsidP="00B6113C">
            <w:pPr>
              <w:pStyle w:val="Senseespaiat"/>
            </w:pPr>
            <w:r w:rsidRPr="0007329F">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07329F" w:rsidRDefault="00A94B43" w:rsidP="00B6113C">
            <w:pPr>
              <w:pStyle w:val="Senseespaiat"/>
            </w:pPr>
            <w:r w:rsidRPr="0007329F">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07329F" w:rsidRDefault="00A94B43" w:rsidP="00B6113C">
            <w:pPr>
              <w:pStyle w:val="Senseespaiat"/>
            </w:pPr>
            <w:r w:rsidRPr="0007329F">
              <w:rPr>
                <w:rFonts w:eastAsia="Times New Roman"/>
                <w:color w:val="000000"/>
                <w:szCs w:val="24"/>
                <w:lang w:eastAsia="ca-ES"/>
              </w:rPr>
              <w:t>0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07329F" w:rsidRDefault="00A94B43" w:rsidP="00B6113C">
            <w:pPr>
              <w:pStyle w:val="Senseespaiat"/>
            </w:pPr>
            <w:r w:rsidRPr="0007329F">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07329F" w:rsidRDefault="00A94B43" w:rsidP="00B6113C">
            <w:pPr>
              <w:pStyle w:val="Senseespaiat"/>
            </w:pPr>
            <w:r w:rsidRPr="0007329F">
              <w:rPr>
                <w:rFonts w:eastAsia="Times New Roman"/>
                <w:color w:val="000000"/>
                <w:szCs w:val="24"/>
                <w:lang w:eastAsia="ca-ES"/>
              </w:rPr>
              <w:t>15</w:t>
            </w:r>
          </w:p>
        </w:tc>
      </w:tr>
      <w:tr w:rsidR="00A94B43" w:rsidRPr="0007329F"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07329F" w:rsidRDefault="00A94B43" w:rsidP="00B6113C">
            <w:pPr>
              <w:pStyle w:val="Senseespaiat"/>
            </w:pPr>
            <w:r w:rsidRPr="0007329F">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07329F" w:rsidRDefault="00A94B43" w:rsidP="00B6113C">
            <w:pPr>
              <w:pStyle w:val="Senseespaiat"/>
            </w:pPr>
            <w:r w:rsidRPr="0007329F">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07329F" w:rsidRDefault="00A94B43" w:rsidP="00B6113C">
            <w:pPr>
              <w:pStyle w:val="Senseespaiat"/>
            </w:pPr>
            <w:r w:rsidRPr="0007329F">
              <w:rPr>
                <w:rFonts w:eastAsia="Times New Roman"/>
                <w:color w:val="000000"/>
                <w:szCs w:val="24"/>
                <w:lang w:eastAsia="ca-ES"/>
              </w:rPr>
              <w:t>07/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07329F" w:rsidRDefault="00A94B43" w:rsidP="00B6113C">
            <w:pPr>
              <w:pStyle w:val="Senseespaiat"/>
            </w:pPr>
            <w:r w:rsidRPr="0007329F">
              <w:rPr>
                <w:rFonts w:eastAsia="Times New Roman"/>
                <w:color w:val="000000"/>
                <w:szCs w:val="24"/>
                <w:lang w:eastAsia="ca-ES"/>
              </w:rPr>
              <w:t>01/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07329F" w:rsidRDefault="00A94B43" w:rsidP="00B6113C">
            <w:pPr>
              <w:pStyle w:val="Senseespaiat"/>
            </w:pPr>
            <w:r w:rsidRPr="0007329F">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07329F" w:rsidRDefault="00A94B43" w:rsidP="00B6113C">
            <w:pPr>
              <w:pStyle w:val="Senseespaiat"/>
            </w:pPr>
            <w:r w:rsidRPr="0007329F">
              <w:rPr>
                <w:rFonts w:eastAsia="Times New Roman"/>
                <w:color w:val="000000"/>
                <w:szCs w:val="24"/>
                <w:lang w:eastAsia="ca-ES"/>
              </w:rPr>
              <w:t>40</w:t>
            </w:r>
          </w:p>
        </w:tc>
      </w:tr>
      <w:tr w:rsidR="00A94B43" w:rsidRPr="0007329F"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07329F" w:rsidRDefault="00A94B43" w:rsidP="00B6113C">
            <w:pPr>
              <w:pStyle w:val="Senseespaiat"/>
            </w:pPr>
            <w:r w:rsidRPr="0007329F">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07329F" w:rsidRDefault="00A94B43" w:rsidP="00B6113C">
            <w:pPr>
              <w:pStyle w:val="Senseespaiat"/>
            </w:pPr>
            <w:r w:rsidRPr="0007329F">
              <w:rPr>
                <w:rFonts w:eastAsia="Times New Roman"/>
                <w:color w:val="000000"/>
                <w:szCs w:val="24"/>
                <w:lang w:eastAsia="ca-ES"/>
              </w:rPr>
              <w:t>Objecte del p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07329F" w:rsidRDefault="00A94B43" w:rsidP="00B6113C">
            <w:pPr>
              <w:pStyle w:val="Senseespaiat"/>
            </w:pPr>
            <w:r w:rsidRPr="0007329F">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07329F" w:rsidRDefault="00A94B43" w:rsidP="00B6113C">
            <w:pPr>
              <w:pStyle w:val="Senseespaiat"/>
            </w:pPr>
            <w:r w:rsidRPr="0007329F">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07329F" w:rsidRDefault="00A94B43" w:rsidP="00B6113C">
            <w:pPr>
              <w:pStyle w:val="Senseespaiat"/>
            </w:pPr>
            <w:r w:rsidRPr="0007329F">
              <w:rPr>
                <w:rFonts w:eastAsia="Times New Roman"/>
                <w:color w:val="000000"/>
                <w:szCs w:val="24"/>
                <w:lang w:eastAsia="ca-ES"/>
              </w:rPr>
              <w:t>2</w:t>
            </w:r>
          </w:p>
        </w:tc>
      </w:tr>
      <w:tr w:rsidR="00A94B43" w:rsidRPr="0007329F"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07329F" w:rsidRDefault="00A94B43" w:rsidP="00B6113C">
            <w:pPr>
              <w:pStyle w:val="Senseespaiat"/>
            </w:pPr>
            <w:r w:rsidRPr="0007329F">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07329F" w:rsidRDefault="00A94B43" w:rsidP="00B6113C">
            <w:pPr>
              <w:pStyle w:val="Senseespaiat"/>
            </w:pPr>
            <w:r w:rsidRPr="0007329F">
              <w:rPr>
                <w:rFonts w:eastAsia="Times New Roman"/>
                <w:color w:val="000000"/>
                <w:szCs w:val="24"/>
                <w:lang w:eastAsia="ca-ES"/>
              </w:rPr>
              <w:t>Estudi p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07329F" w:rsidRDefault="00A94B43" w:rsidP="00B6113C">
            <w:pPr>
              <w:pStyle w:val="Senseespaiat"/>
            </w:pPr>
            <w:r w:rsidRPr="0007329F">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07329F" w:rsidRDefault="00A94B43" w:rsidP="00B6113C">
            <w:pPr>
              <w:pStyle w:val="Senseespaiat"/>
            </w:pPr>
            <w:r w:rsidRPr="0007329F">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07329F" w:rsidRDefault="00A94B43" w:rsidP="00B6113C">
            <w:pPr>
              <w:pStyle w:val="Senseespaiat"/>
            </w:pPr>
            <w:r w:rsidRPr="0007329F">
              <w:t>20</w:t>
            </w:r>
          </w:p>
        </w:tc>
      </w:tr>
      <w:tr w:rsidR="00A94B43" w:rsidRPr="0007329F"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07329F" w:rsidRDefault="00A94B43" w:rsidP="00B6113C">
            <w:pPr>
              <w:pStyle w:val="Senseespaiat"/>
            </w:pPr>
            <w:r w:rsidRPr="0007329F">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07329F" w:rsidRDefault="00A94B43" w:rsidP="00B6113C">
            <w:pPr>
              <w:pStyle w:val="Senseespaiat"/>
            </w:pPr>
            <w:r w:rsidRPr="0007329F">
              <w:rPr>
                <w:rFonts w:eastAsia="Times New Roman"/>
                <w:color w:val="000000"/>
                <w:szCs w:val="24"/>
                <w:lang w:eastAsia="ca-ES"/>
              </w:rPr>
              <w:t xml:space="preserve">Objectius i </w:t>
            </w:r>
            <w:r w:rsidR="008C464C" w:rsidRPr="0007329F">
              <w:rPr>
                <w:rFonts w:eastAsia="Times New Roman"/>
                <w:color w:val="000000"/>
                <w:szCs w:val="24"/>
                <w:lang w:eastAsia="ca-ES"/>
              </w:rPr>
              <w:t>a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07329F" w:rsidRDefault="00A94B43" w:rsidP="00B6113C">
            <w:pPr>
              <w:pStyle w:val="Senseespaiat"/>
            </w:pPr>
            <w:r w:rsidRPr="0007329F">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07329F" w:rsidRDefault="00A94B43" w:rsidP="00B6113C">
            <w:pPr>
              <w:pStyle w:val="Senseespaiat"/>
            </w:pPr>
            <w:r w:rsidRPr="0007329F">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07329F" w:rsidRDefault="00A94B43" w:rsidP="00B6113C">
            <w:pPr>
              <w:pStyle w:val="Senseespaiat"/>
            </w:pPr>
            <w:r w:rsidRPr="0007329F">
              <w:rPr>
                <w:rFonts w:eastAsia="Times New Roman"/>
                <w:color w:val="000000"/>
                <w:szCs w:val="24"/>
                <w:lang w:eastAsia="ca-ES"/>
              </w:rPr>
              <w:t>4</w:t>
            </w:r>
          </w:p>
        </w:tc>
      </w:tr>
      <w:tr w:rsidR="00A94B43" w:rsidRPr="0007329F"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07329F" w:rsidRDefault="00A94B43" w:rsidP="00B6113C">
            <w:pPr>
              <w:pStyle w:val="Senseespaiat"/>
            </w:pPr>
            <w:r w:rsidRPr="0007329F">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07329F" w:rsidRDefault="00A94B43" w:rsidP="00B6113C">
            <w:pPr>
              <w:pStyle w:val="Senseespaiat"/>
            </w:pPr>
            <w:r w:rsidRPr="0007329F">
              <w:rPr>
                <w:rFonts w:eastAsia="Times New Roman"/>
                <w:color w:val="000000"/>
                <w:szCs w:val="24"/>
                <w:lang w:eastAsia="ca-ES"/>
              </w:rPr>
              <w:t>M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07329F" w:rsidRDefault="00A94B43" w:rsidP="00B6113C">
            <w:pPr>
              <w:pStyle w:val="Senseespaiat"/>
            </w:pPr>
            <w:r w:rsidRPr="0007329F">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07329F" w:rsidRDefault="00A94B43" w:rsidP="00B6113C">
            <w:pPr>
              <w:pStyle w:val="Senseespaiat"/>
            </w:pPr>
            <w:r w:rsidRPr="0007329F">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07329F" w:rsidRDefault="00A94B43" w:rsidP="00B6113C">
            <w:pPr>
              <w:pStyle w:val="Senseespaiat"/>
            </w:pPr>
            <w:r w:rsidRPr="0007329F">
              <w:rPr>
                <w:rFonts w:eastAsia="Times New Roman"/>
                <w:color w:val="000000"/>
                <w:szCs w:val="24"/>
                <w:lang w:eastAsia="ca-ES"/>
              </w:rPr>
              <w:t>6</w:t>
            </w:r>
          </w:p>
        </w:tc>
      </w:tr>
      <w:tr w:rsidR="00A94B43" w:rsidRPr="0007329F"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07329F" w:rsidRDefault="00A94B43" w:rsidP="00B6113C">
            <w:pPr>
              <w:pStyle w:val="Senseespaiat"/>
            </w:pPr>
            <w:r w:rsidRPr="0007329F">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07329F" w:rsidRDefault="00A94B43" w:rsidP="00B6113C">
            <w:pPr>
              <w:pStyle w:val="Senseespaiat"/>
            </w:pPr>
            <w:r w:rsidRPr="0007329F">
              <w:rPr>
                <w:rFonts w:eastAsia="Times New Roman"/>
                <w:color w:val="000000"/>
                <w:szCs w:val="24"/>
                <w:lang w:eastAsia="ca-ES"/>
              </w:rPr>
              <w:t>Definició de requeriments funcionals i 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07329F" w:rsidRDefault="00A94B43" w:rsidP="00B6113C">
            <w:pPr>
              <w:pStyle w:val="Senseespaiat"/>
            </w:pPr>
            <w:r w:rsidRPr="0007329F">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07329F" w:rsidRDefault="00A94B43" w:rsidP="00B6113C">
            <w:pPr>
              <w:pStyle w:val="Senseespaiat"/>
            </w:pPr>
            <w:r w:rsidRPr="0007329F">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07329F" w:rsidRDefault="00A94B43" w:rsidP="00B6113C">
            <w:pPr>
              <w:pStyle w:val="Senseespaiat"/>
            </w:pPr>
            <w:r w:rsidRPr="0007329F">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07329F" w:rsidRDefault="00A94B43" w:rsidP="00B6113C">
            <w:pPr>
              <w:pStyle w:val="Senseespaiat"/>
            </w:pPr>
            <w:r w:rsidRPr="0007329F">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07329F" w:rsidRDefault="00A94B43" w:rsidP="00B6113C">
            <w:pPr>
              <w:pStyle w:val="Senseespaiat"/>
            </w:pPr>
            <w:r w:rsidRPr="0007329F">
              <w:rPr>
                <w:rFonts w:eastAsia="Times New Roman"/>
                <w:color w:val="000000"/>
                <w:szCs w:val="24"/>
                <w:lang w:eastAsia="ca-ES"/>
              </w:rPr>
              <w:t>Estudi de la viabilitat del p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07329F" w:rsidRDefault="00A94B43" w:rsidP="00B6113C">
            <w:pPr>
              <w:pStyle w:val="Senseespaiat"/>
            </w:pPr>
            <w:r w:rsidRPr="0007329F">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07329F" w:rsidRDefault="00A94B43" w:rsidP="00B6113C">
            <w:pPr>
              <w:pStyle w:val="Senseespaiat"/>
            </w:pPr>
            <w:r w:rsidRPr="0007329F">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07329F" w:rsidRDefault="00A94B43" w:rsidP="00B6113C">
            <w:pPr>
              <w:pStyle w:val="Senseespaiat"/>
            </w:pPr>
            <w:r w:rsidRPr="0007329F">
              <w:rPr>
                <w:rFonts w:eastAsia="Times New Roman"/>
                <w:color w:val="000000"/>
                <w:szCs w:val="24"/>
                <w:lang w:eastAsia="ca-ES"/>
              </w:rPr>
              <w:t>10</w:t>
            </w:r>
          </w:p>
        </w:tc>
      </w:tr>
      <w:tr w:rsidR="00A94B43" w:rsidRPr="0007329F"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07329F"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07329F"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07329F"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07329F" w:rsidRDefault="00A94B43" w:rsidP="00B6113C">
            <w:pPr>
              <w:pStyle w:val="Senseespaiat"/>
              <w:rPr>
                <w:rFonts w:eastAsia="Times New Roman"/>
                <w:color w:val="000000"/>
                <w:szCs w:val="24"/>
                <w:lang w:eastAsia="ca-ES"/>
              </w:rPr>
            </w:pPr>
          </w:p>
        </w:tc>
      </w:tr>
      <w:tr w:rsidR="00045D88" w:rsidRPr="0007329F"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07329F" w:rsidRDefault="00045D88" w:rsidP="00B6113C">
            <w:pPr>
              <w:pStyle w:val="Senseespaiat"/>
              <w:rPr>
                <w:rFonts w:eastAsia="Times New Roman"/>
                <w:color w:val="000000"/>
                <w:szCs w:val="24"/>
                <w:lang w:eastAsia="ca-ES"/>
              </w:rPr>
            </w:pPr>
            <w:r w:rsidRPr="0007329F">
              <w:rPr>
                <w:b/>
                <w:bCs/>
              </w:rPr>
              <w:t>MEMORIA</w:t>
            </w:r>
          </w:p>
        </w:tc>
      </w:tr>
      <w:tr w:rsidR="00A94B43" w:rsidRPr="0007329F"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Desenvolupamen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5/02/2021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3</w:t>
            </w:r>
            <w:r w:rsidR="00516696" w:rsidRPr="0007329F">
              <w:rPr>
                <w:rFonts w:eastAsia="Times New Roman"/>
                <w:color w:val="000000"/>
                <w:szCs w:val="24"/>
                <w:lang w:eastAsia="ca-ES"/>
              </w:rPr>
              <w:t>6</w:t>
            </w:r>
          </w:p>
        </w:tc>
      </w:tr>
      <w:tr w:rsidR="00A94B43" w:rsidRPr="0007329F"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MM_0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onclusions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7/06/2021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1/06/2021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0</w:t>
            </w:r>
          </w:p>
        </w:tc>
      </w:tr>
      <w:tr w:rsidR="00045D88" w:rsidRPr="0007329F"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Pr="0007329F" w:rsidRDefault="00045D88" w:rsidP="00B6113C">
            <w:pPr>
              <w:pStyle w:val="Senseespaiat"/>
              <w:rPr>
                <w:rFonts w:eastAsia="Times New Roman"/>
                <w:color w:val="000000"/>
                <w:szCs w:val="24"/>
                <w:lang w:eastAsia="ca-ES"/>
              </w:rPr>
            </w:pPr>
            <w:r w:rsidRPr="0007329F">
              <w:rPr>
                <w:b/>
                <w:bCs/>
              </w:rPr>
              <w:t>PRESENTACIÓ</w:t>
            </w:r>
          </w:p>
        </w:tc>
      </w:tr>
      <w:tr w:rsidR="00A94B43" w:rsidRPr="0007329F"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lastRenderedPageBreak/>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Elecció dels apartats de la presentació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5</w:t>
            </w:r>
          </w:p>
        </w:tc>
      </w:tr>
      <w:tr w:rsidR="00A94B43" w:rsidRPr="0007329F"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Creació de la presentació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28/06/2021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09/07/2021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07329F" w:rsidRDefault="00A94B43" w:rsidP="00B6113C">
            <w:pPr>
              <w:pStyle w:val="Senseespaiat"/>
              <w:rPr>
                <w:rFonts w:eastAsia="Times New Roman"/>
                <w:color w:val="000000"/>
                <w:szCs w:val="24"/>
                <w:lang w:eastAsia="ca-ES"/>
              </w:rPr>
            </w:pPr>
            <w:r w:rsidRPr="0007329F">
              <w:rPr>
                <w:rFonts w:eastAsia="Times New Roman"/>
                <w:color w:val="000000"/>
                <w:szCs w:val="24"/>
                <w:lang w:eastAsia="ca-ES"/>
              </w:rPr>
              <w:t> 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07329F" w:rsidRDefault="00A94B43" w:rsidP="00495B62">
            <w:pPr>
              <w:pStyle w:val="Senseespaiat"/>
              <w:keepNext/>
              <w:rPr>
                <w:rFonts w:eastAsia="Times New Roman"/>
                <w:color w:val="000000"/>
                <w:szCs w:val="24"/>
                <w:lang w:eastAsia="ca-ES"/>
              </w:rPr>
            </w:pPr>
            <w:r w:rsidRPr="0007329F">
              <w:rPr>
                <w:rFonts w:eastAsia="Times New Roman"/>
                <w:color w:val="000000"/>
                <w:szCs w:val="24"/>
                <w:lang w:eastAsia="ca-ES"/>
              </w:rPr>
              <w:t> 30</w:t>
            </w:r>
          </w:p>
        </w:tc>
      </w:tr>
      <w:tr w:rsidR="00A94B43" w:rsidRPr="0007329F"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07329F" w:rsidRDefault="00A94B43" w:rsidP="00A94B43">
            <w:pPr>
              <w:pStyle w:val="Senseespaiat"/>
              <w:rPr>
                <w:rFonts w:eastAsia="Times New Roman"/>
                <w:color w:val="000000"/>
                <w:szCs w:val="24"/>
                <w:lang w:eastAsia="ca-ES"/>
              </w:rPr>
            </w:pPr>
            <w:r w:rsidRPr="0007329F">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2BF0D8FA" w:rsidR="00A94B43" w:rsidRPr="0007329F" w:rsidRDefault="00C6367E" w:rsidP="00A94B43">
            <w:pPr>
              <w:pStyle w:val="Senseespaiat"/>
              <w:keepNex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35</w:t>
            </w:r>
            <w:r w:rsidRPr="0007329F">
              <w:rPr>
                <w:rFonts w:eastAsia="Times New Roman"/>
                <w:b/>
                <w:bCs/>
                <w:color w:val="FFFFFF" w:themeColor="background1"/>
                <w:szCs w:val="24"/>
                <w:lang w:eastAsia="ca-ES"/>
              </w:rPr>
              <w:fldChar w:fldCharType="end"/>
            </w:r>
          </w:p>
        </w:tc>
      </w:tr>
    </w:tbl>
    <w:p w14:paraId="6F1EF021" w14:textId="365D2E08" w:rsidR="00495B62" w:rsidRPr="0007329F" w:rsidRDefault="00495B62" w:rsidP="000C4003">
      <w:pPr>
        <w:pStyle w:val="Llegenda"/>
      </w:pPr>
      <w:bookmarkStart w:id="44" w:name="_Toc64015179"/>
      <w:r w:rsidRPr="0007329F">
        <w:t xml:space="preserve">Taula </w:t>
      </w:r>
      <w:fldSimple w:instr=" STYLEREF 1 \s ">
        <w:r w:rsidR="002931D2">
          <w:rPr>
            <w:noProof/>
          </w:rPr>
          <w:t>6</w:t>
        </w:r>
      </w:fldSimple>
      <w:r w:rsidR="00C958AF">
        <w:t>.</w:t>
      </w:r>
      <w:fldSimple w:instr=" SEQ Taula \* ARABIC \s 1 ">
        <w:r w:rsidR="002931D2">
          <w:rPr>
            <w:noProof/>
          </w:rPr>
          <w:t>1</w:t>
        </w:r>
      </w:fldSimple>
      <w:r w:rsidRPr="0007329F">
        <w:t>: Tasques de la documentació</w:t>
      </w:r>
      <w:bookmarkEnd w:id="44"/>
    </w:p>
    <w:p w14:paraId="4EBD1E56" w14:textId="7FFD96AA" w:rsidR="002A6EA2" w:rsidRPr="0007329F" w:rsidRDefault="00F70BBD" w:rsidP="003A7A76">
      <w:pPr>
        <w:pStyle w:val="Pargrafdellista"/>
        <w:ind w:left="0"/>
      </w:pPr>
      <w:r w:rsidRPr="0007329F">
        <w:t>Una vegada vistes les tasques que hi haurà en la documentació del treball, a continuació es mostraran les tasques que hi haurà en el producte.</w:t>
      </w:r>
    </w:p>
    <w:tbl>
      <w:tblP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rsidRPr="0007329F"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07329F" w:rsidRDefault="00A94B43" w:rsidP="002A2C48">
            <w:pPr>
              <w:pStyle w:val="Senseespaiat"/>
              <w:rPr>
                <w:b/>
                <w:bCs/>
              </w:rPr>
            </w:pPr>
            <w:r w:rsidRPr="0007329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07329F" w:rsidRDefault="00A94B43" w:rsidP="002A2C48">
            <w:pPr>
              <w:pStyle w:val="Senseespaiat"/>
              <w:rPr>
                <w:b/>
                <w:bCs/>
              </w:rPr>
            </w:pPr>
            <w:r w:rsidRPr="0007329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07329F" w:rsidRDefault="00A94B43" w:rsidP="002A2C48">
            <w:pPr>
              <w:pStyle w:val="Senseespaiat"/>
              <w:rPr>
                <w:b/>
                <w:bCs/>
              </w:rPr>
            </w:pPr>
            <w:r w:rsidRPr="0007329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07329F" w:rsidRDefault="00A94B43" w:rsidP="002A2C48">
            <w:pPr>
              <w:pStyle w:val="Senseespaiat"/>
              <w:rPr>
                <w:b/>
                <w:bCs/>
              </w:rPr>
            </w:pPr>
            <w:r w:rsidRPr="0007329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07329F" w:rsidRDefault="00A94B43" w:rsidP="002A2C48">
            <w:pPr>
              <w:pStyle w:val="Senseespaiat"/>
              <w:rPr>
                <w:b/>
                <w:bCs/>
              </w:rPr>
            </w:pPr>
            <w:r w:rsidRPr="0007329F">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07329F" w:rsidRDefault="00A94B43" w:rsidP="002A2C48">
            <w:pPr>
              <w:pStyle w:val="Senseespaiat"/>
              <w:rPr>
                <w:b/>
                <w:bCs/>
              </w:rPr>
            </w:pPr>
            <w:r w:rsidRPr="0007329F">
              <w:rPr>
                <w:b/>
                <w:bCs/>
              </w:rPr>
              <w:t xml:space="preserve">HORES </w:t>
            </w:r>
          </w:p>
        </w:tc>
      </w:tr>
      <w:tr w:rsidR="00045D88" w:rsidRPr="0007329F"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07329F" w:rsidRDefault="00045D88" w:rsidP="002A2C48">
            <w:pPr>
              <w:pStyle w:val="Senseespaiat"/>
              <w:rPr>
                <w:b/>
                <w:bCs/>
              </w:rPr>
            </w:pPr>
            <w:r w:rsidRPr="0007329F">
              <w:rPr>
                <w:b/>
                <w:bCs/>
              </w:rPr>
              <w:t>DISSENY</w:t>
            </w:r>
          </w:p>
        </w:tc>
      </w:tr>
      <w:tr w:rsidR="00A94B43" w:rsidRPr="0007329F"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07329F" w:rsidRDefault="00A94B43" w:rsidP="00B6113C">
            <w:pPr>
              <w:pStyle w:val="Senseespaiat"/>
            </w:pPr>
            <w:r w:rsidRPr="0007329F">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07329F" w:rsidRDefault="00A94B43" w:rsidP="00B6113C">
            <w:pPr>
              <w:pStyle w:val="Senseespaiat"/>
            </w:pPr>
            <w:r w:rsidRPr="0007329F">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07329F" w:rsidRDefault="00A94B43" w:rsidP="00B6113C">
            <w:pPr>
              <w:pStyle w:val="Senseespaiat"/>
            </w:pPr>
            <w:r w:rsidRPr="0007329F">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07329F" w:rsidRDefault="00A94B43" w:rsidP="00B6113C">
            <w:pPr>
              <w:pStyle w:val="Senseespaiat"/>
            </w:pPr>
            <w:r w:rsidRPr="0007329F">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07329F" w:rsidRDefault="00A94B43" w:rsidP="00B6113C">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07329F" w:rsidRDefault="00A94B43" w:rsidP="00B6113C">
            <w:pPr>
              <w:pStyle w:val="Senseespaiat"/>
            </w:pPr>
            <w:r w:rsidRPr="0007329F">
              <w:t>10</w:t>
            </w:r>
          </w:p>
        </w:tc>
      </w:tr>
      <w:tr w:rsidR="00A94B43" w:rsidRPr="0007329F"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07329F" w:rsidRDefault="00A94B43" w:rsidP="00FA123D">
            <w:pPr>
              <w:pStyle w:val="Senseespaiat"/>
            </w:pPr>
            <w:r w:rsidRPr="0007329F">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07329F" w:rsidRDefault="00A94B43" w:rsidP="00FA123D">
            <w:pPr>
              <w:pStyle w:val="Senseespaiat"/>
            </w:pPr>
            <w:r w:rsidRPr="0007329F">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07329F" w:rsidRDefault="00A94B43" w:rsidP="00FA123D">
            <w:pPr>
              <w:pStyle w:val="Senseespaiat"/>
            </w:pPr>
            <w:r w:rsidRPr="0007329F">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07329F" w:rsidRDefault="00A94B43" w:rsidP="00FA123D">
            <w:pPr>
              <w:pStyle w:val="Senseespaiat"/>
            </w:pPr>
            <w:r w:rsidRPr="0007329F">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07329F" w:rsidRDefault="00A94B43" w:rsidP="00FA123D">
            <w:pPr>
              <w:pStyle w:val="Senseespaiat"/>
            </w:pPr>
            <w:r w:rsidRPr="0007329F">
              <w:t>10</w:t>
            </w:r>
          </w:p>
        </w:tc>
      </w:tr>
      <w:tr w:rsidR="00A94B43" w:rsidRPr="0007329F"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07329F" w:rsidRDefault="00A94B43" w:rsidP="00FA123D">
            <w:pPr>
              <w:pStyle w:val="Senseespaiat"/>
            </w:pPr>
            <w:r w:rsidRPr="0007329F">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07329F" w:rsidRDefault="00A94B43" w:rsidP="00FA123D">
            <w:pPr>
              <w:pStyle w:val="Senseespaiat"/>
            </w:pPr>
            <w:r w:rsidRPr="0007329F">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07329F" w:rsidRDefault="00A94B43" w:rsidP="00FA123D">
            <w:pPr>
              <w:pStyle w:val="Senseespaiat"/>
            </w:pPr>
            <w:r w:rsidRPr="0007329F">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07329F" w:rsidRDefault="00A94B43" w:rsidP="00FA123D">
            <w:pPr>
              <w:pStyle w:val="Senseespaiat"/>
            </w:pPr>
            <w:r w:rsidRPr="0007329F">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07329F" w:rsidRDefault="00A94B43" w:rsidP="00FA123D">
            <w:pPr>
              <w:pStyle w:val="Senseespaiat"/>
            </w:pPr>
            <w:r w:rsidRPr="0007329F">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07329F" w:rsidRDefault="00A94B43" w:rsidP="00FA123D">
            <w:pPr>
              <w:pStyle w:val="Senseespaiat"/>
            </w:pPr>
            <w:r w:rsidRPr="0007329F">
              <w:t>10</w:t>
            </w:r>
          </w:p>
        </w:tc>
      </w:tr>
      <w:tr w:rsidR="00A94B43" w:rsidRPr="0007329F"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07329F" w:rsidRDefault="00A94B43" w:rsidP="00FA123D">
            <w:pPr>
              <w:pStyle w:val="Senseespaiat"/>
            </w:pPr>
            <w:r w:rsidRPr="0007329F">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07329F" w:rsidRDefault="00A94B43" w:rsidP="00FA123D">
            <w:pPr>
              <w:pStyle w:val="Senseespaiat"/>
            </w:pPr>
            <w:r w:rsidRPr="0007329F">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07329F" w:rsidRDefault="00A94B43" w:rsidP="00FA123D">
            <w:pPr>
              <w:pStyle w:val="Senseespaiat"/>
            </w:pPr>
            <w:r w:rsidRPr="0007329F">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07329F" w:rsidRDefault="00A94B43" w:rsidP="00FA123D">
            <w:pPr>
              <w:pStyle w:val="Senseespaiat"/>
            </w:pPr>
            <w:r w:rsidRPr="0007329F">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07329F" w:rsidRDefault="00A94B43" w:rsidP="00FA123D">
            <w:pPr>
              <w:pStyle w:val="Senseespaiat"/>
            </w:pPr>
            <w:r w:rsidRPr="0007329F">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07329F" w:rsidRDefault="00A94B43" w:rsidP="00FA123D">
            <w:pPr>
              <w:pStyle w:val="Senseespaiat"/>
            </w:pPr>
            <w:r w:rsidRPr="0007329F">
              <w:t>6</w:t>
            </w:r>
          </w:p>
        </w:tc>
      </w:tr>
      <w:tr w:rsidR="00A94B43" w:rsidRPr="0007329F"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Pr="0007329F"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07329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07329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Pr="0007329F" w:rsidRDefault="00A94B43" w:rsidP="00FA123D">
            <w:pPr>
              <w:pStyle w:val="Senseespaiat"/>
            </w:pPr>
            <w:r w:rsidRPr="0007329F">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07329F" w:rsidRDefault="00A94B43" w:rsidP="00FA123D">
            <w:pPr>
              <w:pStyle w:val="Senseespaiat"/>
            </w:pPr>
          </w:p>
        </w:tc>
      </w:tr>
      <w:tr w:rsidR="00A94B43" w:rsidRPr="0007329F"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Pr="0007329F" w:rsidRDefault="00A94B43" w:rsidP="00FA123D">
            <w:pPr>
              <w:pStyle w:val="Senseespaiat"/>
              <w:rPr>
                <w:color w:val="000000"/>
              </w:rPr>
            </w:pPr>
            <w:r w:rsidRPr="0007329F">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07329F" w:rsidRDefault="00A94B43" w:rsidP="00FA123D">
            <w:pPr>
              <w:pStyle w:val="Senseespaiat"/>
            </w:pPr>
            <w:r w:rsidRPr="0007329F">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07329F" w:rsidRDefault="00A94B43" w:rsidP="00FA123D">
            <w:pPr>
              <w:pStyle w:val="Senseespaiat"/>
            </w:pPr>
            <w:r w:rsidRPr="0007329F">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07329F" w:rsidRDefault="00A94B43" w:rsidP="00FA123D">
            <w:pPr>
              <w:pStyle w:val="Senseespaiat"/>
            </w:pPr>
            <w:r w:rsidRPr="0007329F">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07329F" w:rsidRDefault="00A94B43" w:rsidP="00FA123D">
            <w:pPr>
              <w:pStyle w:val="Senseespaiat"/>
            </w:pPr>
            <w:r w:rsidRPr="0007329F">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07329F" w:rsidRDefault="00A94B43" w:rsidP="00FA123D">
            <w:pPr>
              <w:pStyle w:val="Senseespaiat"/>
            </w:pPr>
            <w:r w:rsidRPr="0007329F">
              <w:t>4</w:t>
            </w:r>
          </w:p>
        </w:tc>
      </w:tr>
      <w:tr w:rsidR="00045D88" w:rsidRPr="0007329F"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7329F" w:rsidRDefault="00045D88" w:rsidP="00FA123D">
            <w:pPr>
              <w:pStyle w:val="Senseespaiat"/>
              <w:rPr>
                <w:b/>
                <w:bCs/>
              </w:rPr>
            </w:pPr>
            <w:r w:rsidRPr="0007329F">
              <w:rPr>
                <w:b/>
                <w:bCs/>
              </w:rPr>
              <w:t>SERVIDOR</w:t>
            </w:r>
          </w:p>
        </w:tc>
      </w:tr>
      <w:tr w:rsidR="00A94B43" w:rsidRPr="0007329F"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Pr="0007329F" w:rsidRDefault="00A94B43" w:rsidP="00FA123D">
            <w:pPr>
              <w:pStyle w:val="Senseespaiat"/>
              <w:rPr>
                <w:color w:val="000000"/>
              </w:rPr>
            </w:pPr>
            <w:r w:rsidRPr="0007329F">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Pr="0007329F" w:rsidRDefault="00A94B43" w:rsidP="00FA123D">
            <w:pPr>
              <w:pStyle w:val="Senseespaiat"/>
            </w:pPr>
            <w:r w:rsidRPr="0007329F">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07329F" w:rsidRDefault="00A94B43" w:rsidP="00FA123D">
            <w:pPr>
              <w:pStyle w:val="Senseespaiat"/>
            </w:pPr>
            <w:r w:rsidRPr="0007329F">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07329F" w:rsidRDefault="00A94B43" w:rsidP="00FA123D">
            <w:pPr>
              <w:pStyle w:val="Senseespaiat"/>
            </w:pPr>
            <w:r w:rsidRPr="0007329F">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Pr="0007329F" w:rsidRDefault="00A94B43" w:rsidP="00FA123D">
            <w:pPr>
              <w:pStyle w:val="Senseespaiat"/>
            </w:pPr>
            <w:r w:rsidRPr="0007329F">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Pr="0007329F" w:rsidRDefault="00A94B43" w:rsidP="00FA123D">
            <w:pPr>
              <w:pStyle w:val="Senseespaiat"/>
            </w:pPr>
            <w:r w:rsidRPr="0007329F">
              <w:t>1</w:t>
            </w:r>
            <w:r w:rsidR="00516696" w:rsidRPr="0007329F">
              <w:t>67</w:t>
            </w:r>
          </w:p>
        </w:tc>
      </w:tr>
      <w:tr w:rsidR="00A94B43" w:rsidRPr="0007329F"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07329F" w:rsidRDefault="00A94B43" w:rsidP="00FA123D">
            <w:pPr>
              <w:pStyle w:val="Senseespaiat"/>
            </w:pPr>
            <w:r w:rsidRPr="0007329F">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07329F" w:rsidRDefault="00A94B43" w:rsidP="00FA123D">
            <w:pPr>
              <w:pStyle w:val="Senseespaiat"/>
            </w:pPr>
            <w:r w:rsidRPr="0007329F">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07329F" w:rsidRDefault="00A94B43" w:rsidP="00FA123D">
            <w:pPr>
              <w:pStyle w:val="Senseespaiat"/>
            </w:pPr>
            <w:r w:rsidRPr="0007329F">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07329F" w:rsidRDefault="00A94B43" w:rsidP="00FA123D">
            <w:pPr>
              <w:pStyle w:val="Senseespaiat"/>
            </w:pPr>
            <w:r w:rsidRPr="0007329F">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07329F" w:rsidRDefault="00A94B43" w:rsidP="00FA123D">
            <w:pPr>
              <w:pStyle w:val="Senseespaiat"/>
            </w:pPr>
            <w:r w:rsidRPr="0007329F">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07329F" w:rsidRDefault="00A94B43" w:rsidP="00FA123D">
            <w:pPr>
              <w:pStyle w:val="Senseespaiat"/>
            </w:pPr>
            <w:r w:rsidRPr="0007329F">
              <w:t>5</w:t>
            </w:r>
          </w:p>
        </w:tc>
      </w:tr>
      <w:tr w:rsidR="00A94B43" w:rsidRPr="0007329F"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Pr="0007329F" w:rsidRDefault="00A94B43" w:rsidP="00FA123D">
            <w:pPr>
              <w:pStyle w:val="Senseespaiat"/>
              <w:rPr>
                <w:color w:val="000000"/>
              </w:rPr>
            </w:pPr>
            <w:r w:rsidRPr="0007329F">
              <w:rPr>
                <w:color w:val="000000"/>
              </w:rPr>
              <w:lastRenderedPageBreak/>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3FDC7937" w:rsidR="00A94B43" w:rsidRPr="0007329F" w:rsidRDefault="00A94B43" w:rsidP="00FA123D">
            <w:pPr>
              <w:pStyle w:val="Senseespaiat"/>
            </w:pPr>
            <w:proofErr w:type="spellStart"/>
            <w:r w:rsidRPr="0007329F">
              <w:t>Backend</w:t>
            </w:r>
            <w:proofErr w:type="spellEnd"/>
            <w:r w:rsidR="0007329F">
              <w:rPr>
                <w:rStyle w:val="Refernciadenotaapeudepgina"/>
              </w:rPr>
              <w:footnoteReference w:id="1"/>
            </w: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Pr="0007329F" w:rsidRDefault="00A94B43" w:rsidP="00FA123D">
            <w:pPr>
              <w:pStyle w:val="Senseespaiat"/>
            </w:pPr>
            <w:r w:rsidRPr="0007329F">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Pr="0007329F" w:rsidRDefault="00A94B43" w:rsidP="00FA123D">
            <w:pPr>
              <w:pStyle w:val="Senseespaiat"/>
            </w:pPr>
            <w:r w:rsidRPr="0007329F">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Pr="0007329F" w:rsidRDefault="00516696" w:rsidP="00FA123D">
            <w:pPr>
              <w:pStyle w:val="Senseespaiat"/>
            </w:pPr>
            <w:r w:rsidRPr="0007329F">
              <w:t>19</w:t>
            </w:r>
          </w:p>
        </w:tc>
      </w:tr>
      <w:tr w:rsidR="00A94B43" w:rsidRPr="0007329F"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07329F" w:rsidRDefault="00A94B43" w:rsidP="00FA123D">
            <w:pPr>
              <w:pStyle w:val="Senseespaiat"/>
            </w:pPr>
            <w:r w:rsidRPr="0007329F">
              <w:rPr>
                <w:color w:val="000000"/>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07329F" w:rsidRDefault="00A94B43" w:rsidP="00FA123D">
            <w:pPr>
              <w:pStyle w:val="Senseespaiat"/>
            </w:pPr>
            <w:r w:rsidRPr="0007329F">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07329F" w:rsidRDefault="00A94B43" w:rsidP="00FA123D">
            <w:pPr>
              <w:pStyle w:val="Senseespaiat"/>
            </w:pPr>
            <w:r w:rsidRPr="0007329F">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07329F" w:rsidRDefault="00A94B43" w:rsidP="00FA123D">
            <w:pPr>
              <w:pStyle w:val="Senseespaiat"/>
            </w:pPr>
            <w:r w:rsidRPr="0007329F">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07329F" w:rsidRDefault="00A94B43" w:rsidP="00FA123D">
            <w:pPr>
              <w:pStyle w:val="Senseespaiat"/>
            </w:pPr>
            <w:r w:rsidRPr="0007329F">
              <w:t>DP_0</w:t>
            </w:r>
            <w:r w:rsidR="008C464C" w:rsidRPr="0007329F">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07329F" w:rsidRDefault="00A94B43" w:rsidP="00FA123D">
            <w:pPr>
              <w:pStyle w:val="Senseespaiat"/>
            </w:pPr>
            <w:r w:rsidRPr="0007329F">
              <w:t>2</w:t>
            </w:r>
            <w:r w:rsidR="00516696" w:rsidRPr="0007329F">
              <w:t>4</w:t>
            </w:r>
          </w:p>
        </w:tc>
      </w:tr>
      <w:tr w:rsidR="00A94B43" w:rsidRPr="0007329F"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07329F" w:rsidRDefault="00A94B43" w:rsidP="00FA123D">
            <w:pPr>
              <w:pStyle w:val="Senseespaiat"/>
            </w:pPr>
            <w:r w:rsidRPr="0007329F">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07329F" w:rsidRDefault="00A94B43" w:rsidP="00FA123D">
            <w:pPr>
              <w:pStyle w:val="Senseespaiat"/>
            </w:pPr>
            <w:r w:rsidRPr="0007329F">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07329F" w:rsidRDefault="00A94B43" w:rsidP="00FA123D">
            <w:pPr>
              <w:pStyle w:val="Senseespaiat"/>
            </w:pPr>
            <w:r w:rsidRPr="0007329F">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07329F" w:rsidRDefault="00A94B43" w:rsidP="00FA123D">
            <w:pPr>
              <w:pStyle w:val="Senseespaiat"/>
            </w:pPr>
            <w:r w:rsidRPr="0007329F">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07329F" w:rsidRDefault="00A94B43" w:rsidP="00FA123D">
            <w:pPr>
              <w:pStyle w:val="Senseespaiat"/>
            </w:pPr>
            <w:r w:rsidRPr="0007329F">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07329F" w:rsidRDefault="00A94B43" w:rsidP="00FA123D">
            <w:pPr>
              <w:pStyle w:val="Senseespaiat"/>
            </w:pPr>
            <w:r w:rsidRPr="0007329F">
              <w:t>15</w:t>
            </w:r>
          </w:p>
        </w:tc>
      </w:tr>
      <w:tr w:rsidR="00A94B43" w:rsidRPr="0007329F"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07329F" w:rsidRDefault="00A94B43" w:rsidP="00FA123D">
            <w:pPr>
              <w:pStyle w:val="Senseespaiat"/>
              <w:rPr>
                <w:rFonts w:eastAsia="Times New Roman"/>
                <w:color w:val="000000"/>
                <w:szCs w:val="24"/>
                <w:lang w:eastAsia="ca-ES"/>
              </w:rPr>
            </w:pPr>
            <w:r w:rsidRPr="0007329F">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07329F" w:rsidRDefault="00A94B43" w:rsidP="00FA123D">
            <w:pPr>
              <w:pStyle w:val="Senseespaiat"/>
              <w:rPr>
                <w:rFonts w:eastAsia="Times New Roman"/>
                <w:color w:val="000000"/>
                <w:szCs w:val="24"/>
                <w:lang w:eastAsia="ca-ES"/>
              </w:rPr>
            </w:pPr>
            <w:r w:rsidRPr="0007329F">
              <w:t>22/04/2021</w:t>
            </w:r>
            <w:r w:rsidRPr="0007329F">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23</w:t>
            </w:r>
            <w:r w:rsidRPr="0007329F">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w:t>
            </w:r>
            <w:r w:rsidR="00516696" w:rsidRPr="0007329F">
              <w:rPr>
                <w:rFonts w:eastAsia="Times New Roman"/>
                <w:color w:val="000000"/>
                <w:szCs w:val="24"/>
                <w:lang w:eastAsia="ca-ES"/>
              </w:rPr>
              <w:t>9</w:t>
            </w:r>
          </w:p>
        </w:tc>
      </w:tr>
      <w:tr w:rsidR="00045D88" w:rsidRPr="0007329F"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7329F" w:rsidRDefault="00045D88" w:rsidP="00FA123D">
            <w:pPr>
              <w:pStyle w:val="Senseespaiat"/>
              <w:rPr>
                <w:rFonts w:eastAsia="Times New Roman"/>
                <w:b/>
                <w:bCs/>
                <w:color w:val="000000"/>
                <w:szCs w:val="24"/>
                <w:lang w:eastAsia="ca-ES"/>
              </w:rPr>
            </w:pPr>
            <w:r w:rsidRPr="0007329F">
              <w:rPr>
                <w:rFonts w:eastAsia="Times New Roman"/>
                <w:b/>
                <w:bCs/>
                <w:color w:val="000000"/>
                <w:szCs w:val="24"/>
                <w:lang w:eastAsia="ca-ES"/>
              </w:rPr>
              <w:t>APLICACIÓ</w:t>
            </w:r>
          </w:p>
        </w:tc>
      </w:tr>
      <w:tr w:rsidR="00A94B43" w:rsidRPr="0007329F"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07329F" w:rsidRDefault="00A94B43" w:rsidP="00FA123D">
            <w:pPr>
              <w:pStyle w:val="Senseespaiat"/>
              <w:rPr>
                <w:rFonts w:eastAsia="Times New Roman"/>
                <w:color w:val="000000"/>
                <w:szCs w:val="24"/>
                <w:lang w:eastAsia="ca-ES"/>
              </w:rPr>
            </w:pPr>
            <w:r w:rsidRPr="0007329F">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6</w:t>
            </w:r>
            <w:r w:rsidRPr="0007329F">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8</w:t>
            </w:r>
            <w:r w:rsidRPr="0007329F">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S_05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07329F" w:rsidRDefault="00A94B43" w:rsidP="00FA123D">
            <w:pPr>
              <w:pStyle w:val="Senseespaiat"/>
              <w:rPr>
                <w:rFonts w:eastAsia="Times New Roman"/>
                <w:color w:val="000000"/>
                <w:szCs w:val="24"/>
                <w:lang w:eastAsia="ca-ES"/>
              </w:rPr>
            </w:pPr>
            <w:r w:rsidRPr="0007329F">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07329F" w:rsidRDefault="00A94B43" w:rsidP="00FA123D">
            <w:pPr>
              <w:pStyle w:val="Senseespaiat"/>
              <w:rPr>
                <w:rFonts w:eastAsia="Times New Roman"/>
                <w:color w:val="000000"/>
                <w:szCs w:val="24"/>
                <w:lang w:eastAsia="ca-ES"/>
              </w:rPr>
            </w:pPr>
            <w:r w:rsidRPr="0007329F">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07329F" w:rsidRDefault="00A94B43" w:rsidP="00FA123D">
            <w:pPr>
              <w:pStyle w:val="Senseespaiat"/>
              <w:rPr>
                <w:rFonts w:eastAsia="Times New Roman"/>
                <w:color w:val="000000"/>
                <w:szCs w:val="24"/>
                <w:lang w:eastAsia="ca-ES"/>
              </w:rPr>
            </w:pPr>
            <w:r w:rsidRPr="0007329F">
              <w:t>30/04/2021</w:t>
            </w:r>
            <w:r w:rsidRPr="0007329F">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07329F" w:rsidRDefault="00A94B43" w:rsidP="00FA123D">
            <w:pPr>
              <w:pStyle w:val="Senseespaiat"/>
              <w:rPr>
                <w:rFonts w:eastAsia="Times New Roman"/>
                <w:color w:val="000000"/>
                <w:szCs w:val="24"/>
                <w:lang w:eastAsia="ca-ES"/>
              </w:rPr>
            </w:pPr>
          </w:p>
        </w:tc>
      </w:tr>
      <w:tr w:rsidR="00A94B43" w:rsidRPr="0007329F"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07329F" w:rsidRDefault="00A94B43" w:rsidP="00FA123D">
            <w:pPr>
              <w:pStyle w:val="Senseespaiat"/>
              <w:rPr>
                <w:rFonts w:eastAsia="Times New Roman"/>
                <w:color w:val="000000"/>
                <w:szCs w:val="24"/>
                <w:lang w:eastAsia="ca-ES"/>
              </w:rPr>
            </w:pPr>
            <w:r w:rsidRPr="0007329F">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07329F" w:rsidRDefault="00A94B43" w:rsidP="00FA123D">
            <w:pPr>
              <w:pStyle w:val="Senseespaiat"/>
              <w:rPr>
                <w:rFonts w:eastAsia="Times New Roman"/>
                <w:color w:val="000000"/>
                <w:szCs w:val="24"/>
                <w:lang w:eastAsia="ca-ES"/>
              </w:rPr>
            </w:pPr>
            <w:r w:rsidRPr="0007329F">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07329F" w:rsidRDefault="00A94B43" w:rsidP="00FA123D">
            <w:pPr>
              <w:pStyle w:val="Senseespaiat"/>
              <w:rPr>
                <w:rFonts w:eastAsia="Times New Roman"/>
                <w:color w:val="000000"/>
                <w:szCs w:val="24"/>
                <w:lang w:eastAsia="ca-ES"/>
              </w:rPr>
            </w:pPr>
            <w:r w:rsidRPr="0007329F">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Pr="0007329F" w:rsidRDefault="00A94B43" w:rsidP="00FA123D">
            <w:pPr>
              <w:pStyle w:val="Senseespaiat"/>
              <w:rPr>
                <w:rFonts w:eastAsia="Times New Roman"/>
                <w:color w:val="000000"/>
                <w:szCs w:val="24"/>
                <w:lang w:eastAsia="ca-ES"/>
              </w:rPr>
            </w:pPr>
          </w:p>
        </w:tc>
      </w:tr>
      <w:tr w:rsidR="00A94B43" w:rsidRPr="0007329F"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07329F" w:rsidRDefault="00A94B43" w:rsidP="00FA123D">
            <w:pPr>
              <w:pStyle w:val="Senseespaiat"/>
              <w:rPr>
                <w:rFonts w:eastAsia="Times New Roman"/>
                <w:color w:val="000000"/>
                <w:szCs w:val="24"/>
                <w:lang w:eastAsia="ca-ES"/>
              </w:rPr>
            </w:pPr>
            <w:r w:rsidRPr="0007329F">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07329F" w:rsidRDefault="00A94B43" w:rsidP="00FA123D">
            <w:pPr>
              <w:pStyle w:val="Senseespaiat"/>
              <w:rPr>
                <w:rFonts w:eastAsia="Times New Roman"/>
                <w:color w:val="000000"/>
                <w:szCs w:val="24"/>
                <w:lang w:eastAsia="ca-ES"/>
              </w:rPr>
            </w:pPr>
            <w:r w:rsidRPr="0007329F">
              <w:t>06/05/2021</w:t>
            </w:r>
            <w:r w:rsidRPr="0007329F">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07329F" w:rsidRDefault="00A94B43" w:rsidP="00FA123D">
            <w:pPr>
              <w:pStyle w:val="Senseespaiat"/>
              <w:rPr>
                <w:rFonts w:eastAsia="Times New Roman"/>
                <w:color w:val="000000"/>
                <w:szCs w:val="24"/>
                <w:lang w:eastAsia="ca-ES"/>
              </w:rPr>
            </w:pPr>
            <w:r w:rsidRPr="0007329F">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DP_0</w:t>
            </w:r>
            <w:r w:rsidR="008C464C" w:rsidRPr="0007329F">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07329F" w:rsidRDefault="00516696" w:rsidP="00FA123D">
            <w:pPr>
              <w:pStyle w:val="Senseespaiat"/>
              <w:rPr>
                <w:rFonts w:eastAsia="Times New Roman"/>
                <w:color w:val="000000"/>
                <w:szCs w:val="24"/>
                <w:lang w:eastAsia="ca-ES"/>
              </w:rPr>
            </w:pPr>
            <w:r w:rsidRPr="0007329F">
              <w:rPr>
                <w:rFonts w:eastAsia="Times New Roman"/>
                <w:color w:val="000000"/>
                <w:szCs w:val="24"/>
                <w:lang w:eastAsia="ca-ES"/>
              </w:rPr>
              <w:t>9</w:t>
            </w:r>
          </w:p>
        </w:tc>
      </w:tr>
      <w:tr w:rsidR="00A94B43" w:rsidRPr="0007329F"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07329F" w:rsidRDefault="00A94B43" w:rsidP="00FA123D">
            <w:pPr>
              <w:pStyle w:val="Senseespaiat"/>
              <w:rPr>
                <w:rFonts w:eastAsia="Times New Roman"/>
                <w:color w:val="000000"/>
                <w:szCs w:val="24"/>
                <w:lang w:eastAsia="ca-ES"/>
              </w:rPr>
            </w:pPr>
          </w:p>
        </w:tc>
      </w:tr>
      <w:tr w:rsidR="00A94B43" w:rsidRPr="0007329F"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07329F" w:rsidRDefault="00A94B43" w:rsidP="00FA123D">
            <w:pPr>
              <w:pStyle w:val="Senseespaiat"/>
              <w:rPr>
                <w:rFonts w:eastAsia="Times New Roman"/>
                <w:color w:val="000000"/>
                <w:szCs w:val="24"/>
                <w:lang w:eastAsia="ca-ES"/>
              </w:rPr>
            </w:pPr>
            <w:r w:rsidRPr="0007329F">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07329F" w:rsidRDefault="00A94B43" w:rsidP="00FA123D">
            <w:pPr>
              <w:pStyle w:val="Senseespaiat"/>
              <w:rPr>
                <w:rFonts w:eastAsia="Times New Roman"/>
                <w:color w:val="000000"/>
                <w:szCs w:val="24"/>
                <w:lang w:eastAsia="ca-ES"/>
              </w:rPr>
            </w:pPr>
            <w:r w:rsidRPr="0007329F">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07329F" w:rsidRDefault="00A94B43" w:rsidP="00FA123D">
            <w:pPr>
              <w:pStyle w:val="Senseespaiat"/>
              <w:rPr>
                <w:rFonts w:eastAsia="Times New Roman"/>
                <w:color w:val="000000"/>
                <w:szCs w:val="24"/>
                <w:lang w:eastAsia="ca-ES"/>
              </w:rPr>
            </w:pPr>
            <w:r w:rsidRPr="0007329F">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 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7</w:t>
            </w:r>
            <w:r w:rsidR="00516696" w:rsidRPr="0007329F">
              <w:rPr>
                <w:rFonts w:eastAsia="Times New Roman"/>
                <w:color w:val="000000"/>
                <w:szCs w:val="24"/>
                <w:lang w:eastAsia="ca-ES"/>
              </w:rPr>
              <w:t>2</w:t>
            </w:r>
          </w:p>
        </w:tc>
      </w:tr>
      <w:tr w:rsidR="00A94B43" w:rsidRPr="0007329F"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Pr="0007329F"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Pr="0007329F"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07329F"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07329F"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Pr="0007329F" w:rsidRDefault="00A94B43" w:rsidP="00FA123D">
            <w:pPr>
              <w:pStyle w:val="Senseespaiat"/>
              <w:rPr>
                <w:rFonts w:eastAsia="Times New Roman"/>
                <w:color w:val="000000"/>
                <w:szCs w:val="24"/>
                <w:lang w:eastAsia="ca-ES"/>
              </w:rPr>
            </w:pPr>
          </w:p>
        </w:tc>
      </w:tr>
      <w:tr w:rsidR="00A94B43" w:rsidRPr="0007329F"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07329F" w:rsidRDefault="00A94B43" w:rsidP="00FA123D">
            <w:pPr>
              <w:pStyle w:val="Senseespaiat"/>
              <w:rPr>
                <w:rFonts w:eastAsia="Times New Roman"/>
                <w:color w:val="000000"/>
                <w:szCs w:val="24"/>
                <w:lang w:eastAsia="ca-ES"/>
              </w:rPr>
            </w:pPr>
            <w:r w:rsidRPr="0007329F">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07329F" w:rsidRDefault="00A94B43" w:rsidP="00FA123D">
            <w:pPr>
              <w:pStyle w:val="Senseespaiat"/>
              <w:rPr>
                <w:rFonts w:eastAsia="Times New Roman"/>
                <w:color w:val="000000"/>
                <w:szCs w:val="24"/>
                <w:lang w:eastAsia="ca-ES"/>
              </w:rPr>
            </w:pPr>
            <w:r w:rsidRPr="0007329F">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07329F" w:rsidRDefault="00A94B43" w:rsidP="00FA123D">
            <w:pPr>
              <w:pStyle w:val="Senseespaiat"/>
              <w:rPr>
                <w:rFonts w:eastAsia="Times New Roman"/>
                <w:color w:val="000000"/>
                <w:szCs w:val="24"/>
                <w:lang w:eastAsia="ca-ES"/>
              </w:rPr>
            </w:pPr>
            <w:r w:rsidRPr="0007329F">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2</w:t>
            </w:r>
            <w:r w:rsidR="00516696" w:rsidRPr="0007329F">
              <w:rPr>
                <w:rFonts w:eastAsia="Times New Roman"/>
                <w:color w:val="000000"/>
                <w:szCs w:val="24"/>
                <w:lang w:eastAsia="ca-ES"/>
              </w:rPr>
              <w:t>4</w:t>
            </w:r>
          </w:p>
        </w:tc>
      </w:tr>
      <w:tr w:rsidR="00A94B43" w:rsidRPr="0007329F"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07329F" w:rsidRDefault="00A94B43" w:rsidP="00FA123D">
            <w:pPr>
              <w:pStyle w:val="Senseespaiat"/>
              <w:rPr>
                <w:rFonts w:eastAsia="Times New Roman"/>
                <w:color w:val="000000"/>
                <w:szCs w:val="24"/>
                <w:lang w:eastAsia="ca-ES"/>
              </w:rPr>
            </w:pPr>
            <w:r w:rsidRPr="0007329F">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07329F" w:rsidRDefault="00A94B43" w:rsidP="00FA123D">
            <w:pPr>
              <w:pStyle w:val="Senseespaiat"/>
              <w:rPr>
                <w:rFonts w:eastAsia="Times New Roman"/>
                <w:color w:val="000000"/>
                <w:szCs w:val="24"/>
                <w:lang w:eastAsia="ca-ES"/>
              </w:rPr>
            </w:pPr>
            <w:proofErr w:type="spellStart"/>
            <w:r w:rsidRPr="0007329F">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07329F" w:rsidRDefault="00A94B43" w:rsidP="00FA123D">
            <w:pPr>
              <w:pStyle w:val="Senseespaiat"/>
              <w:rPr>
                <w:rFonts w:eastAsia="Times New Roman"/>
                <w:color w:val="000000"/>
                <w:szCs w:val="24"/>
                <w:lang w:eastAsia="ca-ES"/>
              </w:rPr>
            </w:pPr>
            <w:r w:rsidRPr="0007329F">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07329F" w:rsidRDefault="00A94B43" w:rsidP="00FA123D">
            <w:pPr>
              <w:pStyle w:val="Senseespaiat"/>
              <w:rPr>
                <w:rFonts w:eastAsia="Times New Roman"/>
                <w:color w:val="000000"/>
                <w:szCs w:val="24"/>
                <w:lang w:eastAsia="ca-ES"/>
              </w:rPr>
            </w:pPr>
            <w:r w:rsidRPr="0007329F">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07329F" w:rsidRDefault="00A94B43" w:rsidP="00FA123D">
            <w:pPr>
              <w:pStyle w:val="Senseespaiat"/>
              <w:rPr>
                <w:rFonts w:eastAsia="Times New Roman"/>
                <w:color w:val="000000"/>
                <w:szCs w:val="24"/>
                <w:lang w:eastAsia="ca-ES"/>
              </w:rPr>
            </w:pPr>
            <w:r w:rsidRPr="0007329F">
              <w:rPr>
                <w:rFonts w:eastAsia="Times New Roman"/>
                <w:color w:val="000000"/>
                <w:szCs w:val="24"/>
                <w:lang w:eastAsia="ca-ES"/>
              </w:rPr>
              <w:t>15</w:t>
            </w:r>
          </w:p>
        </w:tc>
      </w:tr>
      <w:tr w:rsidR="00A94B43" w:rsidRPr="0007329F"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07329F" w:rsidRDefault="00A94B43" w:rsidP="00FA123D">
            <w:pPr>
              <w:pStyle w:val="Senseespaiat"/>
              <w:rPr>
                <w:rFonts w:eastAsia="Times New Roman"/>
                <w:b/>
                <w:bCs/>
                <w:color w:val="000000"/>
                <w:szCs w:val="24"/>
                <w:lang w:eastAsia="ca-ES"/>
              </w:rPr>
            </w:pPr>
            <w:r w:rsidRPr="0007329F">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4FBDDB7B" w:rsidR="00A94B43" w:rsidRPr="0007329F" w:rsidRDefault="00C6367E" w:rsidP="00FA123D">
            <w:pPr>
              <w:pStyle w:val="Senseespaiat"/>
              <w:rPr>
                <w:rFonts w:eastAsia="Times New Roman"/>
                <w:color w:val="000000"/>
                <w:szCs w:val="24"/>
                <w:lang w:eastAsia="ca-ES"/>
              </w:rPr>
            </w:pPr>
            <w:r w:rsidRPr="0007329F">
              <w:rPr>
                <w:rFonts w:eastAsia="Times New Roman"/>
                <w:b/>
                <w:bCs/>
                <w:color w:val="FFFFFF" w:themeColor="background1"/>
                <w:szCs w:val="24"/>
                <w:lang w:eastAsia="ca-ES"/>
              </w:rPr>
              <w:fldChar w:fldCharType="begin"/>
            </w:r>
            <w:r w:rsidRPr="0007329F">
              <w:rPr>
                <w:rFonts w:eastAsia="Times New Roman"/>
                <w:b/>
                <w:bCs/>
                <w:color w:val="FFFFFF" w:themeColor="background1"/>
                <w:szCs w:val="24"/>
                <w:lang w:eastAsia="ca-ES"/>
              </w:rPr>
              <w:instrText xml:space="preserve"> =SUM(ABOVE) </w:instrText>
            </w:r>
            <w:r w:rsidRPr="0007329F">
              <w:rPr>
                <w:rFonts w:eastAsia="Times New Roman"/>
                <w:b/>
                <w:bCs/>
                <w:color w:val="FFFFFF" w:themeColor="background1"/>
                <w:szCs w:val="24"/>
                <w:lang w:eastAsia="ca-ES"/>
              </w:rPr>
              <w:fldChar w:fldCharType="separate"/>
            </w:r>
            <w:r w:rsidR="002931D2">
              <w:rPr>
                <w:rFonts w:eastAsia="Times New Roman"/>
                <w:b/>
                <w:bCs/>
                <w:noProof/>
                <w:color w:val="FFFFFF" w:themeColor="background1"/>
                <w:szCs w:val="24"/>
                <w:lang w:eastAsia="ca-ES"/>
              </w:rPr>
              <w:t>159</w:t>
            </w:r>
            <w:r w:rsidRPr="0007329F">
              <w:rPr>
                <w:rFonts w:eastAsia="Times New Roman"/>
                <w:b/>
                <w:bCs/>
                <w:color w:val="FFFFFF" w:themeColor="background1"/>
                <w:szCs w:val="24"/>
                <w:lang w:eastAsia="ca-ES"/>
              </w:rPr>
              <w:fldChar w:fldCharType="end"/>
            </w:r>
          </w:p>
        </w:tc>
      </w:tr>
    </w:tbl>
    <w:p w14:paraId="21580C53" w14:textId="6F2C2EB5" w:rsidR="00F9297F" w:rsidRPr="0007329F" w:rsidRDefault="00495B62" w:rsidP="000C4003">
      <w:pPr>
        <w:pStyle w:val="Llegenda"/>
      </w:pPr>
      <w:bookmarkStart w:id="45" w:name="_Toc64015180"/>
      <w:r w:rsidRPr="0007329F">
        <w:t xml:space="preserve">Taula </w:t>
      </w:r>
      <w:fldSimple w:instr=" STYLEREF 1 \s ">
        <w:r w:rsidR="002931D2">
          <w:rPr>
            <w:noProof/>
          </w:rPr>
          <w:t>6</w:t>
        </w:r>
      </w:fldSimple>
      <w:r w:rsidR="00C958AF">
        <w:t>.</w:t>
      </w:r>
      <w:fldSimple w:instr=" SEQ Taula \* ARABIC \s 1 ">
        <w:r w:rsidR="002931D2">
          <w:rPr>
            <w:noProof/>
          </w:rPr>
          <w:t>2</w:t>
        </w:r>
      </w:fldSimple>
      <w:r w:rsidRPr="0007329F">
        <w:t>: Tasques del producte</w:t>
      </w:r>
      <w:bookmarkEnd w:id="45"/>
    </w:p>
    <w:p w14:paraId="3EA87D21" w14:textId="250ADD8F" w:rsidR="0079192B" w:rsidRPr="0007329F" w:rsidRDefault="00F70BBD" w:rsidP="003C31AD">
      <w:r w:rsidRPr="0007329F">
        <w:t>Com es veu en les tasques</w:t>
      </w:r>
      <w:r w:rsidR="00A46E59" w:rsidRPr="0007329F">
        <w:t>,</w:t>
      </w:r>
      <w:r w:rsidRPr="0007329F">
        <w:t xml:space="preserve"> el projecte està estimat que duri </w:t>
      </w:r>
      <w:r w:rsidR="00A46E59" w:rsidRPr="0007329F">
        <w:t>6</w:t>
      </w:r>
      <w:r w:rsidR="00C6367E" w:rsidRPr="0007329F">
        <w:t>26</w:t>
      </w:r>
      <w:r w:rsidRPr="0007329F">
        <w:t xml:space="preserve"> hores</w:t>
      </w:r>
      <w:r w:rsidR="003C31AD" w:rsidRPr="0007329F">
        <w:t>.</w:t>
      </w:r>
    </w:p>
    <w:p w14:paraId="2DC2D1D6" w14:textId="66E8D6B7" w:rsidR="0079192B" w:rsidRPr="0007329F" w:rsidRDefault="008C464C" w:rsidP="008C464C">
      <w:r w:rsidRPr="0007329F">
        <w:lastRenderedPageBreak/>
        <w:t>Com s’ha vist a les tasques, en les del producte, hi ha una tasca molt crítica. Que és la CS_01. Aquesta és l'única que no es té una estimació de temps exacte, ja que és l'única que s’ha d’aprendre la tecnologia i configurar-la. Sense aque</w:t>
      </w:r>
      <w:r w:rsidR="00150BEF">
        <w:t>st</w:t>
      </w:r>
      <w:r w:rsidRPr="0007329F">
        <w:t>a tasca l’aplicació mai podrà rebre les dades. Així que és la més crítica de totes.</w:t>
      </w:r>
    </w:p>
    <w:p w14:paraId="2C0580F5" w14:textId="785403BF" w:rsidR="008C464C" w:rsidRDefault="008C464C" w:rsidP="008C464C">
      <w:r w:rsidRPr="0007329F">
        <w:t>A continuació es veuran aquestes tasque</w:t>
      </w:r>
      <w:r w:rsidR="00150BEF">
        <w:t>s</w:t>
      </w:r>
      <w:r w:rsidRPr="0007329F">
        <w:t xml:space="preserve"> en un cronograma. Els dies marcats en vermell corresponen a les fites explicades en capítol de la metodologia.</w:t>
      </w:r>
    </w:p>
    <w:p w14:paraId="4A209D7D" w14:textId="77777777" w:rsidR="00692F29" w:rsidRDefault="00692F29" w:rsidP="008C464C"/>
    <w:tbl>
      <w:tblPr>
        <w:tblW w:w="5000" w:type="pct"/>
        <w:jc w:val="center"/>
        <w:tblCellMar>
          <w:left w:w="0" w:type="dxa"/>
          <w:right w:w="0" w:type="dxa"/>
        </w:tblCellMar>
        <w:tblLook w:val="04A0" w:firstRow="1" w:lastRow="0" w:firstColumn="1" w:lastColumn="0" w:noHBand="0" w:noVBand="1"/>
      </w:tblPr>
      <w:tblGrid>
        <w:gridCol w:w="382"/>
        <w:gridCol w:w="323"/>
        <w:gridCol w:w="509"/>
        <w:gridCol w:w="379"/>
        <w:gridCol w:w="379"/>
        <w:gridCol w:w="379"/>
        <w:gridCol w:w="377"/>
        <w:gridCol w:w="377"/>
        <w:gridCol w:w="377"/>
        <w:gridCol w:w="381"/>
        <w:gridCol w:w="377"/>
        <w:gridCol w:w="377"/>
        <w:gridCol w:w="377"/>
        <w:gridCol w:w="377"/>
        <w:gridCol w:w="377"/>
        <w:gridCol w:w="382"/>
        <w:gridCol w:w="377"/>
        <w:gridCol w:w="377"/>
        <w:gridCol w:w="377"/>
        <w:gridCol w:w="377"/>
        <w:gridCol w:w="377"/>
        <w:gridCol w:w="377"/>
        <w:gridCol w:w="379"/>
      </w:tblGrid>
      <w:tr w:rsidR="00692F29" w:rsidRPr="00692F29" w14:paraId="3518C0F6"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48B1525" w14:textId="77777777" w:rsidR="00692F29" w:rsidRPr="00692F29" w:rsidRDefault="00692F29" w:rsidP="00692F29">
            <w:pPr>
              <w:spacing w:before="0" w:line="240" w:lineRule="auto"/>
              <w:jc w:val="left"/>
              <w:rPr>
                <w:rFonts w:eastAsia="Times New Roman"/>
                <w:sz w:val="20"/>
                <w:szCs w:val="24"/>
                <w:lang w:eastAsia="ca-ES"/>
              </w:rPr>
            </w:pPr>
          </w:p>
        </w:tc>
        <w:tc>
          <w:tcPr>
            <w:tcW w:w="184" w:type="pct"/>
            <w:tcBorders>
              <w:top w:val="nil"/>
              <w:left w:val="nil"/>
              <w:bottom w:val="nil"/>
              <w:right w:val="nil"/>
            </w:tcBorders>
            <w:shd w:val="clear" w:color="auto" w:fill="auto"/>
            <w:noWrap/>
            <w:vAlign w:val="center"/>
            <w:hideMark/>
          </w:tcPr>
          <w:p w14:paraId="36B6DF18" w14:textId="77777777" w:rsidR="00692F29" w:rsidRPr="00692F29" w:rsidRDefault="00692F29" w:rsidP="00692F29">
            <w:pPr>
              <w:spacing w:before="0" w:line="240" w:lineRule="auto"/>
              <w:jc w:val="left"/>
              <w:rPr>
                <w:rFonts w:eastAsia="Times New Roman"/>
                <w:sz w:val="20"/>
                <w:szCs w:val="20"/>
                <w:lang w:eastAsia="ca-ES"/>
              </w:rPr>
            </w:pPr>
          </w:p>
        </w:tc>
        <w:tc>
          <w:tcPr>
            <w:tcW w:w="722" w:type="pct"/>
            <w:gridSpan w:val="3"/>
            <w:tcBorders>
              <w:top w:val="single" w:sz="12" w:space="0" w:color="auto"/>
              <w:left w:val="single" w:sz="12" w:space="0" w:color="auto"/>
              <w:bottom w:val="nil"/>
              <w:right w:val="single" w:sz="12" w:space="0" w:color="auto"/>
            </w:tcBorders>
            <w:shd w:val="clear" w:color="000000" w:fill="808080"/>
            <w:noWrap/>
            <w:vAlign w:val="center"/>
            <w:hideMark/>
          </w:tcPr>
          <w:p w14:paraId="20996D7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OCS</w:t>
            </w:r>
          </w:p>
        </w:tc>
        <w:tc>
          <w:tcPr>
            <w:tcW w:w="3878" w:type="pct"/>
            <w:gridSpan w:val="18"/>
            <w:tcBorders>
              <w:top w:val="single" w:sz="12" w:space="0" w:color="auto"/>
              <w:left w:val="nil"/>
              <w:bottom w:val="single" w:sz="12" w:space="0" w:color="auto"/>
              <w:right w:val="single" w:sz="12" w:space="0" w:color="auto"/>
            </w:tcBorders>
            <w:shd w:val="clear" w:color="000000" w:fill="808080"/>
            <w:noWrap/>
            <w:vAlign w:val="center"/>
            <w:hideMark/>
          </w:tcPr>
          <w:p w14:paraId="39094E97"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PRODUCTE</w:t>
            </w:r>
          </w:p>
        </w:tc>
      </w:tr>
      <w:tr w:rsidR="00692F29" w:rsidRPr="00692F29" w14:paraId="25846028" w14:textId="77777777" w:rsidTr="00C958AF">
        <w:trPr>
          <w:trHeight w:val="345"/>
          <w:tblHeader/>
          <w:jc w:val="center"/>
        </w:trPr>
        <w:tc>
          <w:tcPr>
            <w:tcW w:w="217" w:type="pct"/>
            <w:tcBorders>
              <w:top w:val="nil"/>
              <w:left w:val="nil"/>
              <w:bottom w:val="nil"/>
              <w:right w:val="nil"/>
            </w:tcBorders>
            <w:shd w:val="clear" w:color="auto" w:fill="auto"/>
            <w:noWrap/>
            <w:vAlign w:val="center"/>
            <w:hideMark/>
          </w:tcPr>
          <w:p w14:paraId="11AF697F"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noWrap/>
            <w:vAlign w:val="center"/>
            <w:hideMark/>
          </w:tcPr>
          <w:p w14:paraId="116EF598" w14:textId="77777777" w:rsidR="00692F29" w:rsidRPr="00692F29" w:rsidRDefault="00692F29" w:rsidP="00692F29">
            <w:pPr>
              <w:spacing w:before="0" w:line="240" w:lineRule="auto"/>
              <w:jc w:val="left"/>
              <w:rPr>
                <w:rFonts w:eastAsia="Times New Roman"/>
                <w:sz w:val="20"/>
                <w:szCs w:val="20"/>
                <w:lang w:eastAsia="ca-ES"/>
              </w:rPr>
            </w:pPr>
          </w:p>
        </w:tc>
        <w:tc>
          <w:tcPr>
            <w:tcW w:w="290" w:type="pct"/>
            <w:vMerge w:val="restart"/>
            <w:tcBorders>
              <w:top w:val="single" w:sz="12" w:space="0" w:color="auto"/>
              <w:left w:val="single" w:sz="12" w:space="0" w:color="auto"/>
              <w:right w:val="single" w:sz="12" w:space="0" w:color="auto"/>
            </w:tcBorders>
            <w:shd w:val="clear" w:color="000000" w:fill="BFBFBF"/>
            <w:noWrap/>
            <w:textDirection w:val="btLr"/>
            <w:vAlign w:val="center"/>
            <w:hideMark/>
          </w:tcPr>
          <w:p w14:paraId="3C5A4CF2" w14:textId="1AE0C6F5"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AV</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F46B76E" w14:textId="75880C5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MM</w:t>
            </w:r>
          </w:p>
        </w:tc>
        <w:tc>
          <w:tcPr>
            <w:tcW w:w="216" w:type="pct"/>
            <w:vMerge w:val="restart"/>
            <w:tcBorders>
              <w:top w:val="single" w:sz="12" w:space="0" w:color="auto"/>
              <w:left w:val="single" w:sz="12" w:space="0" w:color="auto"/>
              <w:right w:val="single" w:sz="12" w:space="0" w:color="auto"/>
            </w:tcBorders>
            <w:shd w:val="clear" w:color="000000" w:fill="BFBFBF"/>
            <w:textDirection w:val="btLr"/>
            <w:vAlign w:val="center"/>
          </w:tcPr>
          <w:p w14:paraId="68D0947E" w14:textId="209C9319" w:rsidR="00692F29" w:rsidRPr="00692F29" w:rsidRDefault="00692F29" w:rsidP="00692F29">
            <w:pPr>
              <w:spacing w:before="0" w:line="240" w:lineRule="auto"/>
              <w:ind w:left="113" w:right="113"/>
              <w:jc w:val="center"/>
              <w:rPr>
                <w:rFonts w:eastAsia="Times New Roman"/>
                <w:b/>
                <w:bCs/>
                <w:color w:val="000000"/>
                <w:szCs w:val="24"/>
                <w:lang w:eastAsia="ca-ES"/>
              </w:rPr>
            </w:pPr>
            <w:r>
              <w:rPr>
                <w:rFonts w:eastAsia="Times New Roman"/>
                <w:b/>
                <w:bCs/>
                <w:color w:val="000000"/>
                <w:szCs w:val="24"/>
                <w:lang w:eastAsia="ca-ES"/>
              </w:rPr>
              <w:t>PP</w:t>
            </w:r>
          </w:p>
        </w:tc>
        <w:tc>
          <w:tcPr>
            <w:tcW w:w="1078" w:type="pct"/>
            <w:gridSpan w:val="5"/>
            <w:tcBorders>
              <w:top w:val="single" w:sz="12" w:space="0" w:color="auto"/>
              <w:left w:val="nil"/>
              <w:bottom w:val="nil"/>
              <w:right w:val="single" w:sz="12" w:space="0" w:color="auto"/>
            </w:tcBorders>
            <w:shd w:val="clear" w:color="000000" w:fill="A6A6A6"/>
            <w:vAlign w:val="center"/>
            <w:hideMark/>
          </w:tcPr>
          <w:p w14:paraId="24DDA28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ISENY</w:t>
            </w:r>
          </w:p>
        </w:tc>
        <w:tc>
          <w:tcPr>
            <w:tcW w:w="1292" w:type="pct"/>
            <w:gridSpan w:val="6"/>
            <w:tcBorders>
              <w:top w:val="single" w:sz="12" w:space="0" w:color="auto"/>
              <w:left w:val="nil"/>
              <w:bottom w:val="nil"/>
              <w:right w:val="single" w:sz="12" w:space="0" w:color="auto"/>
            </w:tcBorders>
            <w:shd w:val="clear" w:color="000000" w:fill="A6A6A6"/>
            <w:vAlign w:val="center"/>
            <w:hideMark/>
          </w:tcPr>
          <w:p w14:paraId="65B0FF70"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SERVIDOR</w:t>
            </w:r>
          </w:p>
        </w:tc>
        <w:tc>
          <w:tcPr>
            <w:tcW w:w="1507" w:type="pct"/>
            <w:gridSpan w:val="7"/>
            <w:tcBorders>
              <w:top w:val="single" w:sz="12" w:space="0" w:color="auto"/>
              <w:left w:val="nil"/>
              <w:bottom w:val="nil"/>
              <w:right w:val="single" w:sz="12" w:space="0" w:color="auto"/>
            </w:tcBorders>
            <w:shd w:val="clear" w:color="000000" w:fill="A6A6A6"/>
            <w:vAlign w:val="center"/>
            <w:hideMark/>
          </w:tcPr>
          <w:p w14:paraId="5244693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PLICACIÓ</w:t>
            </w:r>
          </w:p>
        </w:tc>
      </w:tr>
      <w:tr w:rsidR="00692F29" w:rsidRPr="00692F29" w14:paraId="63B45346" w14:textId="77777777" w:rsidTr="00C958AF">
        <w:trPr>
          <w:trHeight w:val="855"/>
          <w:tblHeader/>
          <w:jc w:val="center"/>
        </w:trPr>
        <w:tc>
          <w:tcPr>
            <w:tcW w:w="217" w:type="pct"/>
            <w:tcBorders>
              <w:top w:val="nil"/>
              <w:left w:val="nil"/>
              <w:bottom w:val="nil"/>
              <w:right w:val="nil"/>
            </w:tcBorders>
            <w:shd w:val="clear" w:color="auto" w:fill="auto"/>
            <w:vAlign w:val="center"/>
            <w:hideMark/>
          </w:tcPr>
          <w:p w14:paraId="6269B2D3" w14:textId="77777777" w:rsidR="00692F29" w:rsidRPr="00692F29" w:rsidRDefault="00692F29" w:rsidP="00692F29">
            <w:pPr>
              <w:spacing w:before="0" w:line="240" w:lineRule="auto"/>
              <w:jc w:val="center"/>
              <w:rPr>
                <w:rFonts w:eastAsia="Times New Roman"/>
                <w:b/>
                <w:bCs/>
                <w:color w:val="000000"/>
                <w:szCs w:val="24"/>
                <w:lang w:eastAsia="ca-ES"/>
              </w:rPr>
            </w:pPr>
          </w:p>
        </w:tc>
        <w:tc>
          <w:tcPr>
            <w:tcW w:w="184" w:type="pct"/>
            <w:tcBorders>
              <w:top w:val="nil"/>
              <w:left w:val="nil"/>
              <w:bottom w:val="nil"/>
              <w:right w:val="nil"/>
            </w:tcBorders>
            <w:shd w:val="clear" w:color="auto" w:fill="auto"/>
            <w:vAlign w:val="center"/>
            <w:hideMark/>
          </w:tcPr>
          <w:p w14:paraId="0BFE2FC2" w14:textId="77777777" w:rsidR="00692F29" w:rsidRPr="00692F29" w:rsidRDefault="00692F29" w:rsidP="00692F29">
            <w:pPr>
              <w:spacing w:before="0" w:line="240" w:lineRule="auto"/>
              <w:jc w:val="center"/>
              <w:rPr>
                <w:rFonts w:eastAsia="Times New Roman"/>
                <w:sz w:val="20"/>
                <w:szCs w:val="20"/>
                <w:lang w:eastAsia="ca-ES"/>
              </w:rPr>
            </w:pPr>
          </w:p>
        </w:tc>
        <w:tc>
          <w:tcPr>
            <w:tcW w:w="290" w:type="pct"/>
            <w:vMerge/>
            <w:tcBorders>
              <w:left w:val="single" w:sz="12" w:space="0" w:color="auto"/>
              <w:bottom w:val="single" w:sz="12" w:space="0" w:color="auto"/>
              <w:right w:val="single" w:sz="12" w:space="0" w:color="auto"/>
            </w:tcBorders>
            <w:shd w:val="clear" w:color="000000" w:fill="BFBFBF"/>
            <w:textDirection w:val="btLr"/>
            <w:vAlign w:val="center"/>
            <w:hideMark/>
          </w:tcPr>
          <w:p w14:paraId="317AD68E" w14:textId="49976275"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5085DE73" w14:textId="498D4EFA" w:rsidR="00692F29" w:rsidRPr="00692F29" w:rsidRDefault="00692F29" w:rsidP="00692F29">
            <w:pPr>
              <w:spacing w:before="0" w:line="240" w:lineRule="auto"/>
              <w:jc w:val="center"/>
              <w:rPr>
                <w:rFonts w:eastAsia="Times New Roman"/>
                <w:b/>
                <w:bCs/>
                <w:color w:val="000000"/>
                <w:szCs w:val="24"/>
                <w:lang w:eastAsia="ca-ES"/>
              </w:rPr>
            </w:pPr>
          </w:p>
        </w:tc>
        <w:tc>
          <w:tcPr>
            <w:tcW w:w="216" w:type="pct"/>
            <w:vMerge/>
            <w:tcBorders>
              <w:left w:val="single" w:sz="12" w:space="0" w:color="auto"/>
              <w:bottom w:val="nil"/>
              <w:right w:val="single" w:sz="12" w:space="0" w:color="auto"/>
            </w:tcBorders>
            <w:shd w:val="clear" w:color="000000" w:fill="BFBFBF"/>
            <w:textDirection w:val="btLr"/>
            <w:vAlign w:val="center"/>
            <w:hideMark/>
          </w:tcPr>
          <w:p w14:paraId="3AB3CBF4" w14:textId="1032A180" w:rsidR="00692F29" w:rsidRPr="00692F29" w:rsidRDefault="00692F29" w:rsidP="00692F29">
            <w:pPr>
              <w:spacing w:before="0" w:line="240" w:lineRule="auto"/>
              <w:jc w:val="center"/>
              <w:rPr>
                <w:rFonts w:eastAsia="Times New Roman"/>
                <w:b/>
                <w:bCs/>
                <w:color w:val="000000"/>
                <w:szCs w:val="24"/>
                <w:lang w:eastAsia="ca-ES"/>
              </w:rPr>
            </w:pPr>
          </w:p>
        </w:tc>
        <w:tc>
          <w:tcPr>
            <w:tcW w:w="216" w:type="pct"/>
            <w:tcBorders>
              <w:top w:val="single" w:sz="12" w:space="0" w:color="auto"/>
              <w:left w:val="single" w:sz="12" w:space="0" w:color="auto"/>
              <w:bottom w:val="single" w:sz="12" w:space="0" w:color="auto"/>
              <w:right w:val="single" w:sz="8" w:space="0" w:color="auto"/>
            </w:tcBorders>
            <w:shd w:val="clear" w:color="000000" w:fill="BFBFBF"/>
            <w:noWrap/>
            <w:textDirection w:val="btLr"/>
            <w:vAlign w:val="center"/>
            <w:hideMark/>
          </w:tcPr>
          <w:p w14:paraId="1EA411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1</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74EAE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2</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4079A1E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3</w:t>
            </w:r>
          </w:p>
        </w:tc>
        <w:tc>
          <w:tcPr>
            <w:tcW w:w="215" w:type="pct"/>
            <w:tcBorders>
              <w:top w:val="single" w:sz="12" w:space="0" w:color="auto"/>
              <w:left w:val="nil"/>
              <w:bottom w:val="single" w:sz="12" w:space="0" w:color="auto"/>
              <w:right w:val="single" w:sz="8" w:space="0" w:color="auto"/>
            </w:tcBorders>
            <w:shd w:val="clear" w:color="000000" w:fill="BFBFBF"/>
            <w:noWrap/>
            <w:textDirection w:val="btLr"/>
            <w:vAlign w:val="center"/>
            <w:hideMark/>
          </w:tcPr>
          <w:p w14:paraId="15447322"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4</w:t>
            </w:r>
          </w:p>
        </w:tc>
        <w:tc>
          <w:tcPr>
            <w:tcW w:w="217"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E01A7E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DP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0925C5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29ED94AE"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A6DA297"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B034A5A"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4848542F"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5</w:t>
            </w:r>
          </w:p>
        </w:tc>
        <w:tc>
          <w:tcPr>
            <w:tcW w:w="218"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19D261B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S_06</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36FBB719"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1</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1ABF918"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2</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D8004B4"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3</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6341585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4</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5CE5D6B1"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5</w:t>
            </w:r>
          </w:p>
        </w:tc>
        <w:tc>
          <w:tcPr>
            <w:tcW w:w="215" w:type="pct"/>
            <w:tcBorders>
              <w:top w:val="single" w:sz="12" w:space="0" w:color="auto"/>
              <w:left w:val="nil"/>
              <w:bottom w:val="single" w:sz="12" w:space="0" w:color="auto"/>
              <w:right w:val="single" w:sz="8" w:space="0" w:color="auto"/>
            </w:tcBorders>
            <w:shd w:val="clear" w:color="000000" w:fill="BFBFBF"/>
            <w:textDirection w:val="btLr"/>
            <w:vAlign w:val="center"/>
            <w:hideMark/>
          </w:tcPr>
          <w:p w14:paraId="786A3823"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6</w:t>
            </w:r>
          </w:p>
        </w:tc>
        <w:tc>
          <w:tcPr>
            <w:tcW w:w="218" w:type="pct"/>
            <w:tcBorders>
              <w:top w:val="single" w:sz="12" w:space="0" w:color="auto"/>
              <w:left w:val="nil"/>
              <w:bottom w:val="single" w:sz="12" w:space="0" w:color="auto"/>
              <w:right w:val="single" w:sz="12" w:space="0" w:color="auto"/>
            </w:tcBorders>
            <w:shd w:val="clear" w:color="000000" w:fill="BFBFBF"/>
            <w:textDirection w:val="btLr"/>
            <w:vAlign w:val="center"/>
            <w:hideMark/>
          </w:tcPr>
          <w:p w14:paraId="1DF88FE0" w14:textId="77777777" w:rsidR="00692F29" w:rsidRPr="00692F29" w:rsidRDefault="00692F29" w:rsidP="00692F29">
            <w:pPr>
              <w:spacing w:before="0" w:line="240" w:lineRule="auto"/>
              <w:jc w:val="center"/>
              <w:rPr>
                <w:rFonts w:eastAsia="Times New Roman"/>
                <w:color w:val="000000"/>
                <w:szCs w:val="24"/>
                <w:lang w:eastAsia="ca-ES"/>
              </w:rPr>
            </w:pPr>
            <w:r w:rsidRPr="00692F29">
              <w:rPr>
                <w:rFonts w:eastAsia="Times New Roman"/>
                <w:color w:val="000000"/>
                <w:szCs w:val="24"/>
                <w:lang w:eastAsia="ca-ES"/>
              </w:rPr>
              <w:t>CA_07</w:t>
            </w:r>
          </w:p>
        </w:tc>
      </w:tr>
      <w:tr w:rsidR="00692F29" w:rsidRPr="00692F29" w14:paraId="5DC1681D" w14:textId="77777777" w:rsidTr="00C958AF">
        <w:trPr>
          <w:trHeight w:val="345"/>
          <w:jc w:val="center"/>
        </w:trPr>
        <w:tc>
          <w:tcPr>
            <w:tcW w:w="217" w:type="pct"/>
            <w:vMerge w:val="restart"/>
            <w:tcBorders>
              <w:top w:val="single" w:sz="12" w:space="0" w:color="auto"/>
              <w:left w:val="single" w:sz="12" w:space="0" w:color="auto"/>
              <w:bottom w:val="single" w:sz="12" w:space="0" w:color="auto"/>
              <w:right w:val="single" w:sz="12" w:space="0" w:color="auto"/>
            </w:tcBorders>
            <w:shd w:val="clear" w:color="000000" w:fill="A6A6A6"/>
            <w:noWrap/>
            <w:textDirection w:val="btLr"/>
            <w:vAlign w:val="center"/>
            <w:hideMark/>
          </w:tcPr>
          <w:p w14:paraId="17EB888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NOVEMBRE</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1E1BD0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0C1D4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5B228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6976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BA5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E4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1C5E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6360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D6B61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B883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8E86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D0D7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D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3C2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AB31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F0E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EB10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E2D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95C6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FC8F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086D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16C95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F54EB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FC3FC6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CB6A30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059A2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6C89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70E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B24E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4BF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EE9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B877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FC726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187F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DB76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6919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FD3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E290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D33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28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0E4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8DC8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1C6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0507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FEA3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C12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2CE239"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1DA13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62C19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14E2E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069CB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5BC6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7E3B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A621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72F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A56C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C3A2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467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CC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AC3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CDAB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296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758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D68C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CE2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D1D7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48D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C18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72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9D77E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19643D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3EF914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8A5324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14868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8E8D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A39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CA91A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6E0D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0661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E390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F3BB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6438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B6B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918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8F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F7C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2D6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5508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23F9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1D1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362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5BD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120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1B39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799462E"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B5B88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274943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12" w:space="0" w:color="auto"/>
              <w:right w:val="nil"/>
            </w:tcBorders>
            <w:shd w:val="clear" w:color="000000" w:fill="0000FF"/>
            <w:noWrap/>
            <w:vAlign w:val="center"/>
            <w:hideMark/>
          </w:tcPr>
          <w:p w14:paraId="7D67E4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5C00F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428A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75EA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30C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28FB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85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83586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80B5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C73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A4C1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ACC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B1EF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2409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B4F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3040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22B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3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D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914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6C32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330641"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1E2615E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623D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17D3B5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2FEAA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7CD5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B9DD1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643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D35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148A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B02DF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4D2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06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B4C9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FF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466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859C6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1163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7F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BAE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C8E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C97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80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98494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974047"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0683F7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FAC8F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69FF36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ECF4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00094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14BE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DB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7364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D4BA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F349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505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1F0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B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B31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90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16E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7A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A11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C16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B70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599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EF3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2417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F79F82"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7F8992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BCACB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0000FF"/>
            <w:noWrap/>
            <w:vAlign w:val="center"/>
            <w:hideMark/>
          </w:tcPr>
          <w:p w14:paraId="0DF7B4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E40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068C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FC5F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351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0EAE8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F5F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D1687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5C0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B10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AA9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01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25114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85F4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016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D69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DE0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02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A6E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6169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21B1B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454E9C"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2AAEE43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5EF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0000FF"/>
            <w:noWrap/>
            <w:vAlign w:val="center"/>
            <w:hideMark/>
          </w:tcPr>
          <w:p w14:paraId="516BC2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E202F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CFA0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F42D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7C7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AF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5F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A86B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2A6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3D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227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A085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686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F77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0C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66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254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E389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8D0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D3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8BA4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9DE01A"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54E582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3C39B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nil"/>
              <w:right w:val="nil"/>
            </w:tcBorders>
            <w:shd w:val="clear" w:color="000000" w:fill="0000FF"/>
            <w:noWrap/>
            <w:vAlign w:val="center"/>
            <w:hideMark/>
          </w:tcPr>
          <w:p w14:paraId="023E23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4E4D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B6426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C2761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C37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AE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BC39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BF18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E9CD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6906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BE984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949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48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B44ED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4DA8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36E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A0B6D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81C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05CF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F11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46E1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F66965" w14:textId="77777777" w:rsidTr="00C958AF">
        <w:trPr>
          <w:trHeight w:val="345"/>
          <w:jc w:val="center"/>
        </w:trPr>
        <w:tc>
          <w:tcPr>
            <w:tcW w:w="217" w:type="pct"/>
            <w:vMerge/>
            <w:tcBorders>
              <w:top w:val="single" w:sz="12" w:space="0" w:color="auto"/>
              <w:left w:val="single" w:sz="12" w:space="0" w:color="auto"/>
              <w:bottom w:val="single" w:sz="12" w:space="0" w:color="auto"/>
              <w:right w:val="single" w:sz="12" w:space="0" w:color="auto"/>
            </w:tcBorders>
            <w:vAlign w:val="center"/>
            <w:hideMark/>
          </w:tcPr>
          <w:p w14:paraId="4CAB16D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A9733C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single" w:sz="12" w:space="0" w:color="auto"/>
              <w:left w:val="nil"/>
              <w:bottom w:val="single" w:sz="8" w:space="0" w:color="auto"/>
              <w:right w:val="nil"/>
            </w:tcBorders>
            <w:shd w:val="clear" w:color="000000" w:fill="0000FF"/>
            <w:noWrap/>
            <w:vAlign w:val="center"/>
            <w:hideMark/>
          </w:tcPr>
          <w:p w14:paraId="75AB44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6717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A402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A3ED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8FEFE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824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50F71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C83F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47E1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98BB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701E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61C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20F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6CE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4959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017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449C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38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494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6794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50EE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25595A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3362773"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DESEMBRE</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F9445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0000FF"/>
            <w:noWrap/>
            <w:vAlign w:val="center"/>
            <w:hideMark/>
          </w:tcPr>
          <w:p w14:paraId="5648F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12E3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7A5D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178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A1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042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5384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3218D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39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21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1BC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0C5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8530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9C23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FEE1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18D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841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9BF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099A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6E9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F677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37058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5BB07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08D9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0000FF"/>
            <w:noWrap/>
            <w:vAlign w:val="center"/>
            <w:hideMark/>
          </w:tcPr>
          <w:p w14:paraId="43A38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74575C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56883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D015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C436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2657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AB09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E98F9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BAAA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248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1F49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489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3C3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BF5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AD3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17E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46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60A52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FDE3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173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C9C2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447E4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DB2C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50005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0000FF"/>
            <w:noWrap/>
            <w:vAlign w:val="center"/>
            <w:hideMark/>
          </w:tcPr>
          <w:p w14:paraId="4629CD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BD23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F1A1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4DF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335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AA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36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2BE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29C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4B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6E7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C1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D0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FC8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D784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C42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123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7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481C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262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0441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4DCB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AAD9FC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1D8107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0000FF"/>
            <w:noWrap/>
            <w:vAlign w:val="center"/>
            <w:hideMark/>
          </w:tcPr>
          <w:p w14:paraId="38FC06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37957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C097B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2E00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8F81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568F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BD1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266FB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C73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4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A6D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41A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C4F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6DD5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CA66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C1F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A29E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04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D9E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EBDE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AB46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B57B6D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7D33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2E5A6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0C4EAF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1BB4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9B0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3A37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7D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9D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65956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C4AF2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9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53EF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06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8DD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E73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5E2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928A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D874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009D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9639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2C3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C6BE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992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37B816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F0F53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FFF18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0000FF"/>
            <w:noWrap/>
            <w:vAlign w:val="center"/>
            <w:hideMark/>
          </w:tcPr>
          <w:p w14:paraId="0AE0E6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0F9F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F7C6A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14B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370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5DD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754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F63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95B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D35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93D7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C5C1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AD25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3824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074E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AA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C5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96D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DA9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D9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435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8A2B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20D34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55B90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35A866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869CE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E3509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3B99F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206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2AA1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75E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6925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D25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C29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83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C9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7E4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2DE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406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F904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309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3A3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9FF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9E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1A23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882C91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DC63ED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9664F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04FFB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A91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21333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5B33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B2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5AF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0EE6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89AF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AA81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3C72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337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B833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AD53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EDE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8A5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067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E09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DD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3D7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99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E2CD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75BD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6929B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6971E0F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0000FF"/>
            <w:noWrap/>
            <w:vAlign w:val="center"/>
            <w:hideMark/>
          </w:tcPr>
          <w:p w14:paraId="50D13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05CAA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A65C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D416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7DC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C38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502B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3FC6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439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6F3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E6D9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D3E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F832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DAA1D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2D2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35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A7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CA79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B1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881A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6693D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F2AD2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E5E0B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EEB007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0000FF"/>
            <w:noWrap/>
            <w:vAlign w:val="center"/>
            <w:hideMark/>
          </w:tcPr>
          <w:p w14:paraId="187D6D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ED47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FE84F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E2B9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5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9DB7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92F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4152C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69C7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1C6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B2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036F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E8A9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FCC3E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91C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7588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0569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ABA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95B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C8D1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B06CC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F90A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EA51B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E4DC6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0000FF"/>
            <w:noWrap/>
            <w:vAlign w:val="center"/>
            <w:hideMark/>
          </w:tcPr>
          <w:p w14:paraId="38C22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8B5C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F668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CA6A3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E02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26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9B3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15561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8DE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EB3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6340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B164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70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040B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FF48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58C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687B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4B32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D5F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A2DE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3D3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329976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CDA6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988709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0000FF"/>
            <w:noWrap/>
            <w:vAlign w:val="center"/>
            <w:hideMark/>
          </w:tcPr>
          <w:p w14:paraId="62532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B39B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14E71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97245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E25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97C88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903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DC43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0EC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79AFD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EF18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95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98B2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A9A4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7EF9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12A2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592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71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44E48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A52C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5C149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739D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A26A5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AD570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0000FF"/>
            <w:noWrap/>
            <w:vAlign w:val="center"/>
            <w:hideMark/>
          </w:tcPr>
          <w:p w14:paraId="69583E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95742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39B70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D40DE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9CE9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61A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D0E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A140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5D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294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5FA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FC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D12A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65B9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3B91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72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BD4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80A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39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D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D34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EDE7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17E3D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031B7D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0000FF"/>
            <w:noWrap/>
            <w:vAlign w:val="center"/>
            <w:hideMark/>
          </w:tcPr>
          <w:p w14:paraId="50AE4D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9D15F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044D0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B0B0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987D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186E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620B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5740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650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A75C1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2839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567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9DE5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2F8807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A23B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D9CF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FBEF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143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017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2BC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5A24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15AD4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C766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5B8D8F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4F68A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C18B0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A27C4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B70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078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139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6207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5B7D7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C2D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E014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888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B21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D3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6D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2E0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0F98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400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1A85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02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AF6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4EE7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E614E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A4E78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25276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0000FF"/>
            <w:noWrap/>
            <w:vAlign w:val="center"/>
            <w:hideMark/>
          </w:tcPr>
          <w:p w14:paraId="2091C0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287E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1AB9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C28A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50F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6DA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C3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3E74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EF2B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1B3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345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203D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59B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F4FD1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12D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354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0BE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2CE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D8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8CD2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7BE3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D1F86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1BD0AE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C574A9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0000FF"/>
            <w:noWrap/>
            <w:vAlign w:val="center"/>
            <w:hideMark/>
          </w:tcPr>
          <w:p w14:paraId="5BD4F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53D4C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BAD0B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8A83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931A1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0B8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B47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CDB48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864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9D31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79A8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B3E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EB2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C956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06B2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E9C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B0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2896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2657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EE3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52C3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5838E9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89A9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53FBD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0000FF"/>
            <w:noWrap/>
            <w:vAlign w:val="center"/>
            <w:hideMark/>
          </w:tcPr>
          <w:p w14:paraId="596114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C596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BE58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EA34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840A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89CD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9F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53EAA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1BD6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124E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6A6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D856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75D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1A06C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B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8FB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50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42A5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CA5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645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1AD6E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9E59D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033E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E7925C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0000FF"/>
            <w:noWrap/>
            <w:vAlign w:val="center"/>
            <w:hideMark/>
          </w:tcPr>
          <w:p w14:paraId="78ABF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7D1B6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348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3C71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98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1E0F9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ED70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85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8A2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DB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F7FB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6710D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103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AB14F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F484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3FCE4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DCD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23E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C21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B622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03BC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B88C5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EA48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EF3FD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0000FF"/>
            <w:noWrap/>
            <w:vAlign w:val="center"/>
            <w:hideMark/>
          </w:tcPr>
          <w:p w14:paraId="216153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2DCB4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99942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A44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CEE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A35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FBD5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1325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3C2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B86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DF2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C21C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BE03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6887E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61B1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7F3B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E020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43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95E6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C7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102D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3847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EBD42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037602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0000FF"/>
            <w:noWrap/>
            <w:vAlign w:val="center"/>
            <w:hideMark/>
          </w:tcPr>
          <w:p w14:paraId="077136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4C4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311D6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E5043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337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B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A6B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ED17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74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7827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7E0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C136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F459B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64A0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5F2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677D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66B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735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6EF4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E9DA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C4332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2C93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41199B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0000FF"/>
            <w:noWrap/>
            <w:vAlign w:val="center"/>
            <w:hideMark/>
          </w:tcPr>
          <w:p w14:paraId="12439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5F12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F818D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102E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DCE2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E614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A215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50FD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203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C35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F896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BE76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DE0D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2C9D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51252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EDD9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BB14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01B3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94495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359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EBCA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4FE60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E9F7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DC85E5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0000FF"/>
            <w:noWrap/>
            <w:vAlign w:val="center"/>
            <w:hideMark/>
          </w:tcPr>
          <w:p w14:paraId="4AD7E0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D09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93B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45BC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566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13F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A580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733FE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BDA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AE52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95E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6234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81C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F62E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570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95EF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241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9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3C8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ECB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01F4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449A33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5DCC3DD8"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GENER</w:t>
            </w: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6D824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12" w:space="0" w:color="auto"/>
              <w:right w:val="nil"/>
            </w:tcBorders>
            <w:shd w:val="clear" w:color="000000" w:fill="0000FF"/>
            <w:noWrap/>
            <w:vAlign w:val="center"/>
            <w:hideMark/>
          </w:tcPr>
          <w:p w14:paraId="272BAC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51844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5AA273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52687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22AE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88A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2E4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73B16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D98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C3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2B9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54B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B3244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74C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593C9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A5F6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EDF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1859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11E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89A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57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F60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8063F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2C4D3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0000FF"/>
            <w:noWrap/>
            <w:vAlign w:val="center"/>
            <w:hideMark/>
          </w:tcPr>
          <w:p w14:paraId="240587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32A0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E7D8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11A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95602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55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52EC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4B12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22FA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E45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71C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E4E9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DB5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0387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F3C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ADF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F1D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C35F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2C5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7EE4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71944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C2F70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674CDE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A0C90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0000FF"/>
            <w:noWrap/>
            <w:vAlign w:val="center"/>
            <w:hideMark/>
          </w:tcPr>
          <w:p w14:paraId="5F21BF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CC229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FBC5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7895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1F16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B1F5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20F8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BFA0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65C3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96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A0EF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14CA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EE0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136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6C8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A092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18F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20B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59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5BB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04972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287B80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E8C91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B2000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0000FF"/>
            <w:noWrap/>
            <w:vAlign w:val="center"/>
            <w:hideMark/>
          </w:tcPr>
          <w:p w14:paraId="14B87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4916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9E820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9377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1F9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5239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671D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11E3A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B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E277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17E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3966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235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62399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B1A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172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85C7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4430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0964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35CA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97FB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1D06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BABA7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34D466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0000FF"/>
            <w:noWrap/>
            <w:vAlign w:val="center"/>
            <w:hideMark/>
          </w:tcPr>
          <w:p w14:paraId="7693B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CFC6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A8FB9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6D1F1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4C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31C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9C6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00DE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798B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F72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E62B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D84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1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86325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A18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8675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5141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E7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782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6137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917A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278B3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9B0E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58C67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nil"/>
              <w:right w:val="nil"/>
            </w:tcBorders>
            <w:shd w:val="clear" w:color="000000" w:fill="0000FF"/>
            <w:noWrap/>
            <w:vAlign w:val="center"/>
            <w:hideMark/>
          </w:tcPr>
          <w:p w14:paraId="466ED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25E4E1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589AA4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3FA9D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753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F78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6A74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98A4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08D8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780F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FFDAC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CA9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6A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30EFD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248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53B3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160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81C43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F64AC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70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F5246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755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8C981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BB4686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single" w:sz="12" w:space="0" w:color="auto"/>
              <w:left w:val="nil"/>
              <w:bottom w:val="single" w:sz="8" w:space="0" w:color="auto"/>
              <w:right w:val="nil"/>
            </w:tcBorders>
            <w:shd w:val="clear" w:color="000000" w:fill="0000FF"/>
            <w:noWrap/>
            <w:vAlign w:val="center"/>
            <w:hideMark/>
          </w:tcPr>
          <w:p w14:paraId="5316F9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37E3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B2E2A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15E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45E24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AA3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CF8F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63354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2C81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8650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60C9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22A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AE02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0ABE8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E070A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F2C9C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D7B4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D5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E4B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EB3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AAF0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5ECBF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93985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47DD1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0000FF"/>
            <w:noWrap/>
            <w:vAlign w:val="center"/>
            <w:hideMark/>
          </w:tcPr>
          <w:p w14:paraId="00FA21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6EB1E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F82C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FC1A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0DF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2DC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C5E7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5AAA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4E6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36D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D56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BEF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CE9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FFA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0422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B021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01DD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A5F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0A92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B2E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C478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66234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C2EC5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CF18EE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0000FF"/>
            <w:noWrap/>
            <w:vAlign w:val="center"/>
            <w:hideMark/>
          </w:tcPr>
          <w:p w14:paraId="6A037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213FB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24C51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889B8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6FD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E9E2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9928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468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A6FA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EC9E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47A8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828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31CA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320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EF6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22CC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05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523B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BBB5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32626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9A00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50E65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864237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4B1BA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0000FF"/>
            <w:noWrap/>
            <w:vAlign w:val="center"/>
            <w:hideMark/>
          </w:tcPr>
          <w:p w14:paraId="613EC1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831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2AFCD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D69CD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EF9E8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60CD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B0F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2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3A7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A7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8F6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75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812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2E4A3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512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AF6D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01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2A6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EC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0CC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20971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03488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A19AF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6BC26C7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12" w:space="0" w:color="auto"/>
              <w:right w:val="nil"/>
            </w:tcBorders>
            <w:shd w:val="clear" w:color="000000" w:fill="0000FF"/>
            <w:noWrap/>
            <w:vAlign w:val="center"/>
            <w:hideMark/>
          </w:tcPr>
          <w:p w14:paraId="1CC6F0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171113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51BBD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430E7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331E2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BBDB8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85CDC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D71A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C6852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41EE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6357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146C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8AE7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0E25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467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52B78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AF7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A3D1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A588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E652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97AFB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4032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01AE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E9F50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0000FF"/>
            <w:noWrap/>
            <w:vAlign w:val="center"/>
            <w:hideMark/>
          </w:tcPr>
          <w:p w14:paraId="70ED5D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5D294B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4527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A56BA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313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6DD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2810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1B6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7E8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9978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A52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02E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E16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14ED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9968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5CD3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39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7B8F6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E62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2002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4186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8DF67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D1A1A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D6D17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0000FF"/>
            <w:noWrap/>
            <w:vAlign w:val="center"/>
            <w:hideMark/>
          </w:tcPr>
          <w:p w14:paraId="7D20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88714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11DFF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06D63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5F73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2DAA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561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7465D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83E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70A5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8FD4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D560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CF3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B8564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666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D4B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E96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2DAA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FA9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44E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4A70A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C3497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8A807F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0000FF"/>
            <w:noWrap/>
            <w:vAlign w:val="center"/>
            <w:hideMark/>
          </w:tcPr>
          <w:p w14:paraId="114785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D74F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1FF15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31F47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E3D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627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072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5DBD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E70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ADE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C08F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452B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2D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264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B1B4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72FB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2A89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F45A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3DFE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4E25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091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CBC6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8D078D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0B845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0000FF"/>
            <w:noWrap/>
            <w:vAlign w:val="center"/>
            <w:hideMark/>
          </w:tcPr>
          <w:p w14:paraId="785C2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5F0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2C10E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00"/>
            <w:noWrap/>
            <w:vAlign w:val="center"/>
            <w:hideMark/>
          </w:tcPr>
          <w:p w14:paraId="135656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345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E3B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CB2E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CD1E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415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676E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E5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DE0C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9A7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1F11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90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9369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3C4D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817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E1FA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5FE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04D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C093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9691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D6BB0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nil"/>
              <w:right w:val="nil"/>
            </w:tcBorders>
            <w:shd w:val="clear" w:color="000000" w:fill="0000FF"/>
            <w:noWrap/>
            <w:vAlign w:val="center"/>
            <w:hideMark/>
          </w:tcPr>
          <w:p w14:paraId="0753F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3BA62D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7119CB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FFFF00"/>
            <w:noWrap/>
            <w:vAlign w:val="center"/>
            <w:hideMark/>
          </w:tcPr>
          <w:p w14:paraId="05912C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77B4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45A8D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F5A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A739C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4197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F6AD7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C97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F758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11D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0BC6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9D38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3DE1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507C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7188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944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A8E0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34BFD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113E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AA2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231151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single" w:sz="12" w:space="0" w:color="auto"/>
              <w:left w:val="nil"/>
              <w:bottom w:val="single" w:sz="8" w:space="0" w:color="auto"/>
              <w:right w:val="nil"/>
            </w:tcBorders>
            <w:shd w:val="clear" w:color="000000" w:fill="FFFFFF"/>
            <w:noWrap/>
            <w:vAlign w:val="center"/>
            <w:hideMark/>
          </w:tcPr>
          <w:p w14:paraId="100246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424E0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6BB1E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396E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CC00"/>
            <w:noWrap/>
            <w:vAlign w:val="center"/>
            <w:hideMark/>
          </w:tcPr>
          <w:p w14:paraId="1F94B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3F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367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7F31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E62B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018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CA6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923B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B47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8D837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D553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7E50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96F2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D7B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AB2D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27F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11260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98C2B8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90E77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30BCC7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F2F2F2"/>
            <w:noWrap/>
            <w:vAlign w:val="center"/>
            <w:hideMark/>
          </w:tcPr>
          <w:p w14:paraId="36AFD9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327C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8A4A1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ED6D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734AA8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2DE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C543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8CBC4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3C3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5A6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81E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DBC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A2D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3213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28E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5FD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E84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F549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34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613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C96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EC8EF1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6F4D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5EB2E6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FFFFF"/>
            <w:noWrap/>
            <w:vAlign w:val="center"/>
            <w:hideMark/>
          </w:tcPr>
          <w:p w14:paraId="0A611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A75A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F8CA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30CA9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47E27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B05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9C040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0F6B5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419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6F94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AF63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7B2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E1E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0663C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1FFE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6C2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0A7F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3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6ED5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9AE0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297A6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A1E71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D887C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82C6B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F2F2F2"/>
            <w:noWrap/>
            <w:vAlign w:val="center"/>
            <w:hideMark/>
          </w:tcPr>
          <w:p w14:paraId="5B12E5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F0A9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4CB45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52C0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CC00"/>
            <w:noWrap/>
            <w:vAlign w:val="center"/>
            <w:hideMark/>
          </w:tcPr>
          <w:p w14:paraId="554B5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4AED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5F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0B8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02D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E71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CAF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7935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B5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4BD9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C0A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8905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9CAD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6EA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119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1186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C60F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C684BC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2A5A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7DA27F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12" w:space="0" w:color="auto"/>
              <w:right w:val="nil"/>
            </w:tcBorders>
            <w:shd w:val="clear" w:color="000000" w:fill="FFFFFF"/>
            <w:noWrap/>
            <w:vAlign w:val="center"/>
            <w:hideMark/>
          </w:tcPr>
          <w:p w14:paraId="173BD1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6CDB1A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C8238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1AAE91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CC00"/>
            <w:noWrap/>
            <w:vAlign w:val="center"/>
            <w:hideMark/>
          </w:tcPr>
          <w:p w14:paraId="35FE04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D107E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C34C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5B611B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57C7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838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A422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E66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BBB7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C79F7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1E3D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207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EA545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67B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03B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BC9C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9BB95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95083B"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83103AA"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lastRenderedPageBreak/>
              <w:t>FEBRER</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B6664D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3236EB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FEA5A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C9BB8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D141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B3C0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75F55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5170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C459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07FB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4F3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54FD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9F7D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9C1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95B8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266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B511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76ED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8175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8F40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A7B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D369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982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46972F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6D063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0D933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59D2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7E7B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F22B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9E5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419C2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AE86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749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81F0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F0BB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4F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004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ED7C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D6DF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73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C87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74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987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53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775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EAC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2DF4A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E1EFB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59AA9F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697619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B0CE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3DBE3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5B22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0F56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6D707E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B203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B3BB5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B20E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E95B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573D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C0C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C876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2692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1F3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946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D20D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569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1C8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CD20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97119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B9614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3186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60DF7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60EB91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8488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F58D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5326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E78F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9900"/>
            <w:noWrap/>
            <w:vAlign w:val="center"/>
            <w:hideMark/>
          </w:tcPr>
          <w:p w14:paraId="1D864A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E411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82F3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C12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08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3ECA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E393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916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F5CF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16CF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26C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D62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EFE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51D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D3B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6A9A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A4EB4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BD6CDF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4AA96F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611DC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4F31C9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41C94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7672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6259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FF9900"/>
            <w:noWrap/>
            <w:vAlign w:val="center"/>
            <w:hideMark/>
          </w:tcPr>
          <w:p w14:paraId="1417DF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D6AF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113DC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09C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39DB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AD1E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6832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168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E60F1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20D7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FB9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AA73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72A4F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D481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24C2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4A59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41252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87D0F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0D2ED1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0000FF"/>
            <w:noWrap/>
            <w:vAlign w:val="center"/>
            <w:hideMark/>
          </w:tcPr>
          <w:p w14:paraId="36DE03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E35C9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7084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97D39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0A5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268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6600"/>
            <w:noWrap/>
            <w:vAlign w:val="center"/>
            <w:hideMark/>
          </w:tcPr>
          <w:p w14:paraId="1FA972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28B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8B1C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D57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824D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E30A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A038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CC6C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45C0C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6A52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F25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BCF1B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6D5F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E1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0AE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BAA903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43A8DD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55FB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0000FF"/>
            <w:noWrap/>
            <w:vAlign w:val="center"/>
            <w:hideMark/>
          </w:tcPr>
          <w:p w14:paraId="13F7F7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AD0B6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06B1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DA7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29F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DC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2BF841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ED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CBB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EB0A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F48A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77B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80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B8EC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D14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00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5669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1E6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1E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BC09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AD2F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4870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6B668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2849D72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0000FF"/>
            <w:noWrap/>
            <w:vAlign w:val="center"/>
            <w:hideMark/>
          </w:tcPr>
          <w:p w14:paraId="33D01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5069D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08A1AB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3D4729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04E0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254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6600"/>
            <w:noWrap/>
            <w:vAlign w:val="center"/>
            <w:hideMark/>
          </w:tcPr>
          <w:p w14:paraId="4D1BBD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3C31CF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E132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3617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309E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03863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55A5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26AA4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E15BA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9DE2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DFADE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43E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2F66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282E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4295F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3E0969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013937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A0E055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0000FF"/>
            <w:noWrap/>
            <w:vAlign w:val="center"/>
            <w:hideMark/>
          </w:tcPr>
          <w:p w14:paraId="76EEC5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112E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5711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0488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EFEF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CC1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9809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3300"/>
            <w:noWrap/>
            <w:vAlign w:val="center"/>
            <w:hideMark/>
          </w:tcPr>
          <w:p w14:paraId="34A18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85A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34EC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6883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8CEA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FC0F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F50B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C5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154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9F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35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943A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9C3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7621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8DCD9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FE2F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76738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0000FF"/>
            <w:noWrap/>
            <w:vAlign w:val="center"/>
            <w:hideMark/>
          </w:tcPr>
          <w:p w14:paraId="6DE35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6283A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0606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5DE82D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F2D62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1842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CA9D9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3300"/>
            <w:noWrap/>
            <w:vAlign w:val="center"/>
            <w:hideMark/>
          </w:tcPr>
          <w:p w14:paraId="4AFDE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A973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3C63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CDE3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98B8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E29D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0B7F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96B2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4763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0F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066E5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8EDB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8CCB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1619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C03302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146CB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519CCE4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07A158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3CED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030B9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84796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5D9E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948E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2B8D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ADF7E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05C8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EAA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40EB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8B30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EC53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8F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F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264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B6A3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BD4B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80BB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9183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D60F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E1CE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15C304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8B4C5E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5A19B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6A8C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9C3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BFDE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605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E6C2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C6A5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AB9FE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5871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170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00B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4E5D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675B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A353F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D71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502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B9E6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D627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A89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A840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CC26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0A211D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ACFDB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C8EEEE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42704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E4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53C22E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B808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3093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669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CD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FE0A0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76992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81E8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B79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1F5A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F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4B2D3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6657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4499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B4B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95FCD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6AB6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E998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7916A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EFA8D4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4933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FA63E4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7B0F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A6DF2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6EC65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FF7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5F0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7D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44B0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241FA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8418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96D6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B61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9A0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74B1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BC33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8F6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7D7A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C63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D0E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6E69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D02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47A32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4CCB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0BA5B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2E1B9D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18A375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1D313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9AB21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52DFB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13AA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D919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26B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60452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4EE4D5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E9CA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30576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3966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6CE8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9241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9E03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CB26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A1E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CFE8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52842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4932B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CF439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A4226F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229FC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74586BD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7F2DC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993B5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52A7EE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F6866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F59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687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386D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6D79C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8ABB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8C52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33CE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74BE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AC3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4CE4D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98EC2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02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F7E6F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7C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8B1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BE0B0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5F10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76BB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6DD221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C711F0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3AC00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73E1A1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1F3C6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019B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9FC5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179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76BC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2DA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7CE6A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CB40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856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301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2B2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7A25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03F0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342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11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3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900B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18F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513E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8DF8C5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9DB51C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DDCD2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6B9498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E9FCF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13D5BB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097E38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524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8CCB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E74C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2192A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A7660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72D8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2F2CC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7AC14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9D8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0A30D4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E4B3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7212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E3D7B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C25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6E131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21D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5ACFF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2993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3177FC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78CF8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361370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2C8D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5D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52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8985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CD2D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539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5DE0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118DE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26E9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8A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1538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33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DE8F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258B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6E3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EFCB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6DEB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EEA4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1B11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26B0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624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0275C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56D65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40E38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2ED2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350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3D2A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28B9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017B4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832C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B54C1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2D8BA7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1ADEC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57B0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41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9CF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67879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7D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4C2F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C20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5545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8B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2E5D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71255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751AC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6072B5A4"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RÇ</w:t>
            </w: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BAF3A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D9D9D9"/>
            <w:noWrap/>
            <w:vAlign w:val="center"/>
            <w:hideMark/>
          </w:tcPr>
          <w:p w14:paraId="7C71B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222A7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689B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D34C8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F04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032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679C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9D02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F06C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339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3CB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D9A9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454A8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ED497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CE73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4CF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5E8E2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350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51FC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4BC0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34F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720A3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91F3F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7499EE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2F2F2"/>
            <w:noWrap/>
            <w:vAlign w:val="center"/>
            <w:hideMark/>
          </w:tcPr>
          <w:p w14:paraId="7E62D3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05984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54E9D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40579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07A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845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05CD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EA2F6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3CD063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808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3E1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9F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8209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4A29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684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E99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7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B188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C3D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6B1E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97BC6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8A11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DFF1F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F6DEF3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D9D9D9"/>
            <w:noWrap/>
            <w:vAlign w:val="center"/>
            <w:hideMark/>
          </w:tcPr>
          <w:p w14:paraId="077E9E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F86B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24C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583D62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FDF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6434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30B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92C3A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0C55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B392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164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266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8030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2C6B7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87E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F85E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54C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0FB2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C45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38A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2A4D5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4A39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6D31C8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BFA7BE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537109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2944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DF3AF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8A1F7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AA90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8906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075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1276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05DCB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4234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C34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1A5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2395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9262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4FF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3E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66D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5B2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7414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43B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8FA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9FBB6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9799D5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99746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nil"/>
              <w:right w:val="nil"/>
            </w:tcBorders>
            <w:shd w:val="clear" w:color="000000" w:fill="D9D9D9"/>
            <w:noWrap/>
            <w:vAlign w:val="center"/>
            <w:hideMark/>
          </w:tcPr>
          <w:p w14:paraId="3B828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A752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C99F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90CA1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938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B7309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37D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43B395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5B8235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527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84F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C1A6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BA60C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C3AC4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59309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4D5AB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42C6D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777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C2451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544B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4D092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21ADF5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5F7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3353C39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single" w:sz="12" w:space="0" w:color="auto"/>
              <w:left w:val="nil"/>
              <w:bottom w:val="single" w:sz="8" w:space="0" w:color="auto"/>
              <w:right w:val="nil"/>
            </w:tcBorders>
            <w:shd w:val="clear" w:color="000000" w:fill="FFFFFF"/>
            <w:noWrap/>
            <w:vAlign w:val="center"/>
            <w:hideMark/>
          </w:tcPr>
          <w:p w14:paraId="2F8417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979A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F53E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D6A92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C8623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118B9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C935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2ABDCC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4E6A8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78CD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0AA94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B031F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1DC17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38C5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95DC4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D4070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3B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560B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31069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7B126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21F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8CA13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BF68BB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C5A71B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F2F2F2"/>
            <w:noWrap/>
            <w:vAlign w:val="center"/>
            <w:hideMark/>
          </w:tcPr>
          <w:p w14:paraId="44C8BC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3FF66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80383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9E884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3D2E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2740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F0D4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C2646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36FF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030C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7D0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C86D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2986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81F70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BD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237B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83F61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9865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6DFF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E287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E83C7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4CDA9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E112E5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442AB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FFFFF"/>
            <w:noWrap/>
            <w:vAlign w:val="center"/>
            <w:hideMark/>
          </w:tcPr>
          <w:p w14:paraId="36E995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A129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7506B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63336B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AC5D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D8FE1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CD6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2A5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FAAB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393C7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75904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D14CA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98E5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BBD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F760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F594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459B9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1309B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0C20E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FB002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E6F09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468AFC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D97C3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27EC5D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47963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FDD0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CEA2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EDF2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77E3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5FA0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900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034EF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49CCE9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17C1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B6135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50EB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6354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FBB6D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680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306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AE0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724F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56A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E289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BE30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DB1A25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F2BFC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7500A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12" w:space="0" w:color="auto"/>
              <w:right w:val="nil"/>
            </w:tcBorders>
            <w:shd w:val="clear" w:color="000000" w:fill="FFFFFF"/>
            <w:noWrap/>
            <w:vAlign w:val="center"/>
            <w:hideMark/>
          </w:tcPr>
          <w:p w14:paraId="34A66E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FE2F1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06A6B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DADB9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A6A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098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C1D6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6E846E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699CBC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FAE2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FDA35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4CB1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382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2D6D3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7BE0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5373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90BF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90F5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DD54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B2F9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B43A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F839EF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2ACBF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83066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D9D9D9"/>
            <w:noWrap/>
            <w:vAlign w:val="center"/>
            <w:hideMark/>
          </w:tcPr>
          <w:p w14:paraId="43E7FE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615FE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4DE5B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17349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A5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E3FD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76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A46C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ADA86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7085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B80B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96B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E3AC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10D52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2320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99E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6D1C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EA22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30D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E8CC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BEC33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AF888E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7545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031FB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2F2F2"/>
            <w:noWrap/>
            <w:vAlign w:val="center"/>
            <w:hideMark/>
          </w:tcPr>
          <w:p w14:paraId="47E56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6F37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64FC8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DBC8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95F6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18EB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1C1E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4B7B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9DF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6FAF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BA9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EAEB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5DC4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575D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64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81F8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2972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129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AF0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0F14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4159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05A847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A8E91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0436F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D9D9D9"/>
            <w:noWrap/>
            <w:vAlign w:val="center"/>
            <w:hideMark/>
          </w:tcPr>
          <w:p w14:paraId="1EBE2A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07533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B499D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21C8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AB38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9E5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2810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40C9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5202DE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13BB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7071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12FA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1BAA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D5601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9648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86C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01D43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A6B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AA38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26C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4F4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87B875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98039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CFCE6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2C2EA8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509CB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3CF6D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79BFB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164C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7AAF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AC5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6AAF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6E46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32FA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4568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BA2D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A71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539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58C08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E24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36A3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3281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95B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AE04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DDED4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C2C07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60400A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2299DDA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nil"/>
              <w:right w:val="nil"/>
            </w:tcBorders>
            <w:shd w:val="clear" w:color="000000" w:fill="D9D9D9"/>
            <w:noWrap/>
            <w:vAlign w:val="center"/>
            <w:hideMark/>
          </w:tcPr>
          <w:p w14:paraId="03D971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7F01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0664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4EA8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DE5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B90F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840A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3A689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1703CA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76C8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ADA3A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320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A2B20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393A2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C6C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7FB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7FD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F8C1E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7923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B4769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DB228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CE860E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85F537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C114D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single" w:sz="12" w:space="0" w:color="auto"/>
              <w:left w:val="nil"/>
              <w:bottom w:val="single" w:sz="8" w:space="0" w:color="auto"/>
              <w:right w:val="nil"/>
            </w:tcBorders>
            <w:shd w:val="clear" w:color="000000" w:fill="FFFFFF"/>
            <w:noWrap/>
            <w:vAlign w:val="center"/>
            <w:hideMark/>
          </w:tcPr>
          <w:p w14:paraId="1EC4CE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F3C60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A6177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229B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B73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9DF1F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C42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730EB7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FF00"/>
            <w:noWrap/>
            <w:vAlign w:val="center"/>
            <w:hideMark/>
          </w:tcPr>
          <w:p w14:paraId="16B165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E8202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AC7B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12D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DD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3E30C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6EF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4CD0C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9713F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89C5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02B1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F57AE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1D82A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D8841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9D9F51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99BC97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F2F2F2"/>
            <w:noWrap/>
            <w:vAlign w:val="center"/>
            <w:hideMark/>
          </w:tcPr>
          <w:p w14:paraId="688CE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14DE7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B109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6B777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7CBA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2D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67F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40852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2E5085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18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EFB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0F0A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075C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841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B29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F731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2023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F9C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6A9C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F90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22E8C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CCDC3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34F86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3CEB702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FFFFF"/>
            <w:noWrap/>
            <w:vAlign w:val="center"/>
            <w:hideMark/>
          </w:tcPr>
          <w:p w14:paraId="2F3B4A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0B786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BA8F8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C52BC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04A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7AB94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7A4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9A437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BF9B8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2DA4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006E7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F320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2D1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B21F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016EF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F583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B76D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2ED1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ACBF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3034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3D6215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ECBF3B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C2A33A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A0C74B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7AE5A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6639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5E5F4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1F10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BA9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D2F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4D8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9A3CC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7BE962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870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911C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0F9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761E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98F9B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5674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C43B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1AF6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6CD2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D23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5E3F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AAE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94E36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152949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81C4E0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12" w:space="0" w:color="auto"/>
              <w:right w:val="nil"/>
            </w:tcBorders>
            <w:shd w:val="clear" w:color="000000" w:fill="FFFFFF"/>
            <w:noWrap/>
            <w:vAlign w:val="center"/>
            <w:hideMark/>
          </w:tcPr>
          <w:p w14:paraId="10E99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6B47F6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42D0F3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51267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E0EF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AF20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8A7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E949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FF00"/>
            <w:noWrap/>
            <w:vAlign w:val="center"/>
            <w:hideMark/>
          </w:tcPr>
          <w:p w14:paraId="762AD9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4EE7F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C8BB8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2A9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737B7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F78FF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E020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449D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584B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957BB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C26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E69B6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88B3C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6A405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E4142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AE5BE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D9D9D9"/>
            <w:noWrap/>
            <w:vAlign w:val="center"/>
            <w:hideMark/>
          </w:tcPr>
          <w:p w14:paraId="0AD21B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3982EB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E836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1A016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794B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649C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CDE2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6C05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170C04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0E8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E20F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176DA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9FF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60E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CB4E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9CB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334B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F718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A4C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1FE2C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EF43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F2A352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C3382E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F31B9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2F2F2"/>
            <w:noWrap/>
            <w:vAlign w:val="center"/>
            <w:hideMark/>
          </w:tcPr>
          <w:p w14:paraId="619F8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F9B1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D09C8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B66D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68B3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B5A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41C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7789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0D3F3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2216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D613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4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D0BC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7D2DC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6156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4D4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E12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156F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A536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3B0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BBD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C08678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146FC4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B481B9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nil"/>
              <w:left w:val="nil"/>
              <w:bottom w:val="single" w:sz="8" w:space="0" w:color="auto"/>
              <w:right w:val="nil"/>
            </w:tcBorders>
            <w:shd w:val="clear" w:color="000000" w:fill="D9D9D9"/>
            <w:noWrap/>
            <w:vAlign w:val="center"/>
            <w:hideMark/>
          </w:tcPr>
          <w:p w14:paraId="685718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04F98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3897A7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D0496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41766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B458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AA45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C2D8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099FE9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6C62F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2961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96F3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BF971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B845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0F4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B595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9241A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90EB1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CBE9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D41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B39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697C85C"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3979975D"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ABRI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B0B0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7D6BA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69EDF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7EAA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F70E9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CDB9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79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919CA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D6EC1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FF00"/>
            <w:noWrap/>
            <w:vAlign w:val="center"/>
            <w:hideMark/>
          </w:tcPr>
          <w:p w14:paraId="6CF39D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F7A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CC68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E07C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7B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FC51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BFCA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B747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47F0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367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FAE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5B7EE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C3BA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D96941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7EE25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5612FC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nil"/>
              <w:right w:val="nil"/>
            </w:tcBorders>
            <w:shd w:val="clear" w:color="000000" w:fill="D9D9D9"/>
            <w:noWrap/>
            <w:vAlign w:val="center"/>
            <w:hideMark/>
          </w:tcPr>
          <w:p w14:paraId="317A91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461E94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E3B7E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73C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CBC3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0B35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0FEBA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57444E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FF00"/>
            <w:noWrap/>
            <w:vAlign w:val="center"/>
            <w:hideMark/>
          </w:tcPr>
          <w:p w14:paraId="7280CA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1D98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23E5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C544B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8F259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46FEE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52525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D1EE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3B7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D9A1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0E41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3E417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05525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4A1691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4BBFF8F"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4B47FC8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single" w:sz="12" w:space="0" w:color="auto"/>
              <w:left w:val="nil"/>
              <w:bottom w:val="single" w:sz="8" w:space="0" w:color="auto"/>
              <w:right w:val="nil"/>
            </w:tcBorders>
            <w:shd w:val="clear" w:color="000000" w:fill="FFFFFF"/>
            <w:noWrap/>
            <w:vAlign w:val="center"/>
            <w:hideMark/>
          </w:tcPr>
          <w:p w14:paraId="23B05A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3F890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826E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56A9A6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5549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C4FA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CDDC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189A9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E4E3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D500"/>
            <w:noWrap/>
            <w:vAlign w:val="center"/>
            <w:hideMark/>
          </w:tcPr>
          <w:p w14:paraId="1979BC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E33A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E2F7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43692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AA9B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80A9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390F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0F29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B2D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42B8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A99A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19900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4E57D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4A695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4B8B08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1C584D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294E0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48400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10B2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A97B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F114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9C63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7AC0C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E6964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C5354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23D74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4D2F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3461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484B3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5F6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F45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8BA8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BC873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1506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75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8A43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62740B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C8C578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F06A50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FFFFFF"/>
            <w:noWrap/>
            <w:vAlign w:val="center"/>
            <w:hideMark/>
          </w:tcPr>
          <w:p w14:paraId="1CF57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FB04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850A1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84C78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A88A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D78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0BE7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2B942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84160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2723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5B8D4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610E4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1263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34DA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1332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F9790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9F30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1A7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4CA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F934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2E3E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E6A091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AE9E24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99B84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E3EDA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C4AF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25E03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BB21B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D43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C05F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26D4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9AEF9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ABBE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CA5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AB00"/>
            <w:noWrap/>
            <w:vAlign w:val="center"/>
            <w:hideMark/>
          </w:tcPr>
          <w:p w14:paraId="7FADA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9D0F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7347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98E67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1975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6BE94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DB2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DE0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CC0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0DF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57CC3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0DC576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4EAF4F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24C4AA7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FFFFFF"/>
            <w:noWrap/>
            <w:vAlign w:val="center"/>
            <w:hideMark/>
          </w:tcPr>
          <w:p w14:paraId="27CD0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FE2E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3F56E2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032F2C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3CB93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3F2F7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1263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1B8BB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9D0C6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961F3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00AB00"/>
            <w:noWrap/>
            <w:vAlign w:val="center"/>
            <w:hideMark/>
          </w:tcPr>
          <w:p w14:paraId="7DC823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1F400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8D498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EE6AC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8738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7D0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037D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6743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9E3A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34F5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DB200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4AD6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011E98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A37C09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57E47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21E3C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D0C4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A6E51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426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C11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3BB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E3355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6A19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577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ED3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5DA750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6C906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9125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C2AA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1222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B5B9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9BCE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5C6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3239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85454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1306C1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00A1A0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E959B5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3C7645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05B16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16A9A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1C100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4066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9953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348C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9096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1527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6B4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A010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4AA6A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A04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D8CF3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70D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D957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F9F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643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F0C6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F97E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8787B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DD43E8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9B055A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7CD2953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single" w:sz="8" w:space="0" w:color="auto"/>
              <w:right w:val="nil"/>
            </w:tcBorders>
            <w:shd w:val="clear" w:color="000000" w:fill="D9D9D9"/>
            <w:noWrap/>
            <w:vAlign w:val="center"/>
            <w:hideMark/>
          </w:tcPr>
          <w:p w14:paraId="35B39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59B0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6744B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674CE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286C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BE4C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273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02AC64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A4A1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C57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AF2BA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6CDABC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8FD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EF8A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7DED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0461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AB2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B9D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18B6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12577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559B7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06255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0192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18127D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62E2FC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8F097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0F2A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86B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3063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771D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2B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B33CC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28A4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2C8A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1CA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8100"/>
            <w:noWrap/>
            <w:vAlign w:val="center"/>
            <w:hideMark/>
          </w:tcPr>
          <w:p w14:paraId="037971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514D8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D30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A6EA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8ABC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C0E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94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AEAC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217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4A88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812C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8709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727C2B7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nil"/>
              <w:right w:val="nil"/>
            </w:tcBorders>
            <w:shd w:val="clear" w:color="000000" w:fill="D9D9D9"/>
            <w:noWrap/>
            <w:vAlign w:val="center"/>
            <w:hideMark/>
          </w:tcPr>
          <w:p w14:paraId="209C0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1D848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01092F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5868E9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BF9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FD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E7F4E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750266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14F0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64845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9E6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008100"/>
            <w:noWrap/>
            <w:vAlign w:val="center"/>
            <w:hideMark/>
          </w:tcPr>
          <w:p w14:paraId="310522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D0A3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AE3D2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01D5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96C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337A3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895FA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CB8CB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853CD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20938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83345E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A559D5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180CCF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single" w:sz="12" w:space="0" w:color="auto"/>
              <w:left w:val="nil"/>
              <w:bottom w:val="single" w:sz="8" w:space="0" w:color="auto"/>
              <w:right w:val="nil"/>
            </w:tcBorders>
            <w:shd w:val="clear" w:color="000000" w:fill="FFFFFF"/>
            <w:noWrap/>
            <w:vAlign w:val="center"/>
            <w:hideMark/>
          </w:tcPr>
          <w:p w14:paraId="254333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143D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0997CF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00C32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0AC2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AD5AE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29CEE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39826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9F0BC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3706F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B6047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A29D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005700"/>
            <w:noWrap/>
            <w:vAlign w:val="center"/>
            <w:hideMark/>
          </w:tcPr>
          <w:p w14:paraId="0492B8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BB3D0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57BF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D4A2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1FF5F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D0D1D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444D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4CB2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77B17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57A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0E4F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9FA35F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4EF4A1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9F36F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190D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B259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71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4595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9583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BE007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C7D3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F70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25FA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126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321F56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75578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2AF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3CE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0501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2278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36F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C0E0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778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54953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ECF569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73398B6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FFFFFF"/>
            <w:noWrap/>
            <w:vAlign w:val="center"/>
            <w:hideMark/>
          </w:tcPr>
          <w:p w14:paraId="01A72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043104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78AF6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591A58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2CB0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676C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AD9A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A154A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DD05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C439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7BE5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BE70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005700"/>
            <w:noWrap/>
            <w:vAlign w:val="center"/>
            <w:hideMark/>
          </w:tcPr>
          <w:p w14:paraId="7890AA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0F7F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48DBD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CAE2F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166FA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6A6C7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4C79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BE249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3C38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E7A08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FECF89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0A30C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3EFEB7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CD3C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3F19E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7661C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6BC7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0C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D2FB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60E8D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488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5F7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2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FC8EC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280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002D00"/>
            <w:noWrap/>
            <w:vAlign w:val="center"/>
            <w:hideMark/>
          </w:tcPr>
          <w:p w14:paraId="2CF524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8F70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0DFAD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023F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3EA0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A9792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CC75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5C23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5F5F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F069F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1C139C6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12" w:space="0" w:color="auto"/>
              <w:right w:val="nil"/>
            </w:tcBorders>
            <w:shd w:val="clear" w:color="000000" w:fill="FFFFFF"/>
            <w:noWrap/>
            <w:vAlign w:val="center"/>
            <w:hideMark/>
          </w:tcPr>
          <w:p w14:paraId="376375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7D9713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27D55A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EFB7B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0C30D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5DE80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3FFE4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ADDC8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962C7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7ECA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41A5F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C867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D487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002D00"/>
            <w:noWrap/>
            <w:vAlign w:val="center"/>
            <w:hideMark/>
          </w:tcPr>
          <w:p w14:paraId="3F5D6C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0CA6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6B1B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608BB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49A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3A65F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0A232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9822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9D085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5CC464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8B13C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272AB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42DB6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8C96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0A121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083DA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6BD2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6B5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E17C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12437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566F6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19A4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D14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C9CE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F35D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F59FD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A52E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AA8E2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C06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C4A8A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BB69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AD7F3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998F4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56D79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69A77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5EDCDA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9A96A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363A4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0A2B7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75C6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EDA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1F55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327B1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DB3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01F7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8C82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666C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76483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61DCC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304AE0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9E46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F80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69B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CAD5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69E3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646B4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65FE0A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B1A299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65BAC31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single" w:sz="8" w:space="0" w:color="auto"/>
              <w:right w:val="nil"/>
            </w:tcBorders>
            <w:shd w:val="clear" w:color="000000" w:fill="D9D9D9"/>
            <w:noWrap/>
            <w:vAlign w:val="center"/>
            <w:hideMark/>
          </w:tcPr>
          <w:p w14:paraId="48DC7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4CA2BE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A6ABA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B9210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7FC4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9D93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D2CD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B91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4B64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1519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7A6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62EC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A625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6FEB05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00FF"/>
            <w:noWrap/>
            <w:vAlign w:val="center"/>
            <w:hideMark/>
          </w:tcPr>
          <w:p w14:paraId="2648A1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B71CD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EFA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D655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C992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B695E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4665F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35D5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73A436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39A7D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3BE94E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07C46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A9816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7995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0A046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BA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8C31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2518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32BD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8BA3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0EEE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E340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1FE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2437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9B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500FF"/>
            <w:noWrap/>
            <w:vAlign w:val="center"/>
            <w:hideMark/>
          </w:tcPr>
          <w:p w14:paraId="43F660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F0D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438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F0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6F27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446F5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E784C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3D9E3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1BEC68C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nil"/>
              <w:right w:val="nil"/>
            </w:tcBorders>
            <w:shd w:val="clear" w:color="000000" w:fill="D9D9D9"/>
            <w:noWrap/>
            <w:vAlign w:val="center"/>
            <w:hideMark/>
          </w:tcPr>
          <w:p w14:paraId="577D28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7796C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6E37BA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B0751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CF5A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7DFD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03F2A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323CD5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2D61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B5E1B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44849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4813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C1109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4AD5E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A0E8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500FF"/>
            <w:noWrap/>
            <w:vAlign w:val="center"/>
            <w:hideMark/>
          </w:tcPr>
          <w:p w14:paraId="0992BB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262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B9048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92BD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13997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966DA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108462"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1DE02D1"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MAIG</w:t>
            </w: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D1EBFB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single" w:sz="12" w:space="0" w:color="auto"/>
              <w:left w:val="nil"/>
              <w:bottom w:val="single" w:sz="8" w:space="0" w:color="auto"/>
              <w:right w:val="nil"/>
            </w:tcBorders>
            <w:shd w:val="clear" w:color="000000" w:fill="FFFFFF"/>
            <w:noWrap/>
            <w:vAlign w:val="center"/>
            <w:hideMark/>
          </w:tcPr>
          <w:p w14:paraId="6FAD2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603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4065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185740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4440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79BA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FE63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4D88E6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F7E4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BF3A2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9BDD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285CF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2709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5B7B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1A88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1E9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AB00D5"/>
            <w:noWrap/>
            <w:vAlign w:val="center"/>
            <w:hideMark/>
          </w:tcPr>
          <w:p w14:paraId="738C2D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B7E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75F02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18B83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004B41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FD9C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B39B6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B5E046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8" w:space="0" w:color="auto"/>
              <w:right w:val="nil"/>
            </w:tcBorders>
            <w:shd w:val="clear" w:color="000000" w:fill="F2F2F2"/>
            <w:noWrap/>
            <w:vAlign w:val="center"/>
            <w:hideMark/>
          </w:tcPr>
          <w:p w14:paraId="20DAD30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EB2E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82D9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5DE2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198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EDA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F8A0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3AEE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CCB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CEF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04BA5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46E1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DB71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4656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20E5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5057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014BA2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92E3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22BF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07F2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ADD8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12D550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7172F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0553615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FFFFFF"/>
            <w:noWrap/>
            <w:vAlign w:val="center"/>
            <w:hideMark/>
          </w:tcPr>
          <w:p w14:paraId="6AC92B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428E2E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390C6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41396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E72CE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55D3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33088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27FA5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AFBC2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5182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D03D2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6BDBD1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0BA3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17BDE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816A2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76B7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AB00D5"/>
            <w:noWrap/>
            <w:vAlign w:val="center"/>
            <w:hideMark/>
          </w:tcPr>
          <w:p w14:paraId="60648E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AC3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659F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37964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31C56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7115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324439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3142B5D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6747418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33AA20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0B55D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8D0D5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FA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ECB8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8025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F392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508C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1FF2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A8B3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EDFE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4DBB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8158D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075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C5B5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C27F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8100D5"/>
            <w:noWrap/>
            <w:vAlign w:val="center"/>
            <w:hideMark/>
          </w:tcPr>
          <w:p w14:paraId="1BB308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6A7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75B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D41E0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2DC6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871EE6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5D2F8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12" w:space="0" w:color="auto"/>
              <w:right w:val="nil"/>
            </w:tcBorders>
            <w:shd w:val="clear" w:color="000000" w:fill="FFFFFF"/>
            <w:noWrap/>
            <w:vAlign w:val="center"/>
            <w:hideMark/>
          </w:tcPr>
          <w:p w14:paraId="4981D0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42996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1A7C7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34CA07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58B8C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A87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B8321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0A0E4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76B13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1E2E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8DDBF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FA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7D40F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D7613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5DDF1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E97B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CFFAE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8100D5"/>
            <w:noWrap/>
            <w:vAlign w:val="center"/>
            <w:hideMark/>
          </w:tcPr>
          <w:p w14:paraId="77D76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D5B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BF7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D8382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E46F30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C2852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1E9CD0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D9D9D9"/>
            <w:noWrap/>
            <w:vAlign w:val="center"/>
            <w:hideMark/>
          </w:tcPr>
          <w:p w14:paraId="716A7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D598A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0F1C44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A8584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411E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3F9D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382D5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6D4D84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D4B1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AA5E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E02EB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23E7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7157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43F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72FC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3881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BC8C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0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26C503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1C5C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E05C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95A719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2E5AE8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7065553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single" w:sz="8" w:space="0" w:color="auto"/>
              <w:right w:val="nil"/>
            </w:tcBorders>
            <w:shd w:val="clear" w:color="000000" w:fill="F2F2F2"/>
            <w:noWrap/>
            <w:vAlign w:val="center"/>
            <w:hideMark/>
          </w:tcPr>
          <w:p w14:paraId="7A834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83B2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5AC7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5B112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0FE2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BF8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EA21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2C1E1C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DA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69E1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DFFAD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9FA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1377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1EBCA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D6046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72BB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E7A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CDD0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6B955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34E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C3B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5DD4CD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C5599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709FF1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2</w:t>
            </w:r>
          </w:p>
        </w:tc>
        <w:tc>
          <w:tcPr>
            <w:tcW w:w="290" w:type="pct"/>
            <w:tcBorders>
              <w:top w:val="nil"/>
              <w:left w:val="nil"/>
              <w:bottom w:val="single" w:sz="8" w:space="0" w:color="auto"/>
              <w:right w:val="nil"/>
            </w:tcBorders>
            <w:shd w:val="clear" w:color="000000" w:fill="D9D9D9"/>
            <w:noWrap/>
            <w:vAlign w:val="center"/>
            <w:hideMark/>
          </w:tcPr>
          <w:p w14:paraId="258C1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AB67A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574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23D259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C959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7242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4729B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BB486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78DC3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807F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B19A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88C91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3AB2C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8D6A4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D8034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A5937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B226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8E0E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0D3E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47DF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C67D1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E4F235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A453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19E897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3</w:t>
            </w:r>
          </w:p>
        </w:tc>
        <w:tc>
          <w:tcPr>
            <w:tcW w:w="290" w:type="pct"/>
            <w:tcBorders>
              <w:top w:val="nil"/>
              <w:left w:val="nil"/>
              <w:bottom w:val="single" w:sz="8" w:space="0" w:color="auto"/>
              <w:right w:val="nil"/>
            </w:tcBorders>
            <w:shd w:val="clear" w:color="000000" w:fill="F2F2F2"/>
            <w:noWrap/>
            <w:vAlign w:val="center"/>
            <w:hideMark/>
          </w:tcPr>
          <w:p w14:paraId="7A0CEB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5CA53A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9CA3D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EA042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1186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C663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236A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C044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11060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606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169B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6239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4847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1DB6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777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90F9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BA58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45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46480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B48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E55D8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61B57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D0AF98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39126EE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nil"/>
              <w:left w:val="nil"/>
              <w:bottom w:val="nil"/>
              <w:right w:val="nil"/>
            </w:tcBorders>
            <w:shd w:val="clear" w:color="000000" w:fill="D9D9D9"/>
            <w:noWrap/>
            <w:vAlign w:val="center"/>
            <w:hideMark/>
          </w:tcPr>
          <w:p w14:paraId="13347D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5FB55C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BA22F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27F845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A8F71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C0617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0F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AA2C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0DBE8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F6A98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75EB7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C1A9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B89CC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708604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06182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7E1F7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DD54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FEE7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4BAE24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B188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1FDB4E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CC62E0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7B773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519847E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single" w:sz="12" w:space="0" w:color="auto"/>
              <w:left w:val="nil"/>
              <w:bottom w:val="single" w:sz="8" w:space="0" w:color="auto"/>
              <w:right w:val="nil"/>
            </w:tcBorders>
            <w:shd w:val="clear" w:color="000000" w:fill="FFFFFF"/>
            <w:noWrap/>
            <w:vAlign w:val="center"/>
            <w:hideMark/>
          </w:tcPr>
          <w:p w14:paraId="5A0C20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E4C3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6E21F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81EC1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FCE8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779F8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D3D2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5D11EE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0437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0CB2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D59E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C2DD9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5F07B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45C78C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37536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C57D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D5BE0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8BC8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AB"/>
            <w:noWrap/>
            <w:vAlign w:val="center"/>
            <w:hideMark/>
          </w:tcPr>
          <w:p w14:paraId="428C01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0281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CD61A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7945CE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DFA3A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6394DAB5"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8" w:space="0" w:color="auto"/>
              <w:right w:val="nil"/>
            </w:tcBorders>
            <w:shd w:val="clear" w:color="000000" w:fill="F2F2F2"/>
            <w:noWrap/>
            <w:vAlign w:val="center"/>
            <w:hideMark/>
          </w:tcPr>
          <w:p w14:paraId="60974A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192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A42A7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A2DD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C062F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696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9D4A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33FB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55F5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A95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82BD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B57A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BFD6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E7502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EBF2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BB5D67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F0E5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227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CC535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ADAE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5FEB5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F5B45AA"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1BD779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CA1BBF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9</w:t>
            </w:r>
          </w:p>
        </w:tc>
        <w:tc>
          <w:tcPr>
            <w:tcW w:w="290" w:type="pct"/>
            <w:tcBorders>
              <w:top w:val="nil"/>
              <w:left w:val="nil"/>
              <w:bottom w:val="single" w:sz="8" w:space="0" w:color="auto"/>
              <w:right w:val="nil"/>
            </w:tcBorders>
            <w:shd w:val="clear" w:color="000000" w:fill="FFFFFF"/>
            <w:noWrap/>
            <w:vAlign w:val="center"/>
            <w:hideMark/>
          </w:tcPr>
          <w:p w14:paraId="13B5B4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3CD95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7A0EE8D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2907C1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9A27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8CC02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57DB0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1DF7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3FB05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1809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3F33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4B456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60E0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09394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4C4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402A3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43FCD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EABB8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7CD036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AD3F9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111FE3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935A4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8C381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D50A01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0</w:t>
            </w:r>
          </w:p>
        </w:tc>
        <w:tc>
          <w:tcPr>
            <w:tcW w:w="290" w:type="pct"/>
            <w:tcBorders>
              <w:top w:val="nil"/>
              <w:left w:val="nil"/>
              <w:bottom w:val="single" w:sz="8" w:space="0" w:color="auto"/>
              <w:right w:val="nil"/>
            </w:tcBorders>
            <w:shd w:val="clear" w:color="000000" w:fill="F2F2F2"/>
            <w:noWrap/>
            <w:vAlign w:val="center"/>
            <w:hideMark/>
          </w:tcPr>
          <w:p w14:paraId="6919CA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1D8BA2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0D8456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3EC3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9C4F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A068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EDAEC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FB8D8F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6942F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39FA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8EC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779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9919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826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EB78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8549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6E1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0995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7B5AF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01A40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1BE7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0FB53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F9F58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464D49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12" w:space="0" w:color="auto"/>
              <w:right w:val="nil"/>
            </w:tcBorders>
            <w:shd w:val="clear" w:color="000000" w:fill="FFFFFF"/>
            <w:noWrap/>
            <w:vAlign w:val="center"/>
            <w:hideMark/>
          </w:tcPr>
          <w:p w14:paraId="1E0F9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573067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7709B5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4A766E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C6DC7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435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2E04C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71E71E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80CF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A9CA6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6AFD9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4568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CF43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3263D5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AFDD7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73DA3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2B8F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DB684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AB"/>
            <w:noWrap/>
            <w:vAlign w:val="center"/>
            <w:hideMark/>
          </w:tcPr>
          <w:p w14:paraId="7DFE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6F099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73916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34F8B02"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9A78CF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3BD8C4D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D9D9D9"/>
            <w:noWrap/>
            <w:vAlign w:val="center"/>
            <w:hideMark/>
          </w:tcPr>
          <w:p w14:paraId="06043A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B417A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4A056E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4D756A2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C7718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EC98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29D35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441269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164F7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7DEA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A4D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4240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A84B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F6BA6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FD4E7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BFD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C4A1F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2AB47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3FE259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9654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72CF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4784F7"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D949A7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08F7107E"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single" w:sz="8" w:space="0" w:color="auto"/>
              <w:right w:val="nil"/>
            </w:tcBorders>
            <w:shd w:val="clear" w:color="000000" w:fill="F2F2F2"/>
            <w:noWrap/>
            <w:vAlign w:val="center"/>
            <w:hideMark/>
          </w:tcPr>
          <w:p w14:paraId="094060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5D261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72F04E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7FF0A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E32EC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AF48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7A36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082AE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6E10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DF7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AFE8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65A3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2CCD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0E459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4D7F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167C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A8CB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282E0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41E6D2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29AD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CE51A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C0DF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6EC4C36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D89582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6</w:t>
            </w:r>
          </w:p>
        </w:tc>
        <w:tc>
          <w:tcPr>
            <w:tcW w:w="290" w:type="pct"/>
            <w:tcBorders>
              <w:top w:val="nil"/>
              <w:left w:val="nil"/>
              <w:bottom w:val="single" w:sz="8" w:space="0" w:color="auto"/>
              <w:right w:val="nil"/>
            </w:tcBorders>
            <w:shd w:val="clear" w:color="000000" w:fill="D9D9D9"/>
            <w:noWrap/>
            <w:vAlign w:val="center"/>
            <w:hideMark/>
          </w:tcPr>
          <w:p w14:paraId="6907B5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67C10C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741C8E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6821C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87B19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59AC4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73AD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9CFB0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B0B4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F9DC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9792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EAE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4925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125D6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924C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E9279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43CD8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D4F47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15759C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BF4BB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56CAA3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BF01A9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3119EB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601C8D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7</w:t>
            </w:r>
          </w:p>
        </w:tc>
        <w:tc>
          <w:tcPr>
            <w:tcW w:w="290" w:type="pct"/>
            <w:tcBorders>
              <w:top w:val="nil"/>
              <w:left w:val="nil"/>
              <w:bottom w:val="single" w:sz="8" w:space="0" w:color="auto"/>
              <w:right w:val="nil"/>
            </w:tcBorders>
            <w:shd w:val="clear" w:color="000000" w:fill="F2F2F2"/>
            <w:noWrap/>
            <w:vAlign w:val="center"/>
            <w:hideMark/>
          </w:tcPr>
          <w:p w14:paraId="4D82A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4497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D69819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39DD7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95C3C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9BA75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6EDB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FEDF1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5C9F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690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E029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9EF5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47A0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AF258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2FC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F8CC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B75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47558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AB"/>
            <w:noWrap/>
            <w:vAlign w:val="center"/>
            <w:hideMark/>
          </w:tcPr>
          <w:p w14:paraId="54DD7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F39D79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11D3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062692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98D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C0164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nil"/>
              <w:left w:val="nil"/>
              <w:bottom w:val="nil"/>
              <w:right w:val="nil"/>
            </w:tcBorders>
            <w:shd w:val="clear" w:color="000000" w:fill="D9D9D9"/>
            <w:noWrap/>
            <w:vAlign w:val="center"/>
            <w:hideMark/>
          </w:tcPr>
          <w:p w14:paraId="2C711F8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AD47F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1519ED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1EB3B6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F7291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94CCE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2A1C1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02969D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723A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EAA2F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1F168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3F5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FF9E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4B6F8F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1F251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81EB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E8681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922758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5700AB"/>
            <w:noWrap/>
            <w:vAlign w:val="center"/>
            <w:hideMark/>
          </w:tcPr>
          <w:p w14:paraId="7A044D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21694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073FA9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91C87ED"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A67E54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0ED41A9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1</w:t>
            </w:r>
          </w:p>
        </w:tc>
        <w:tc>
          <w:tcPr>
            <w:tcW w:w="290" w:type="pct"/>
            <w:tcBorders>
              <w:top w:val="single" w:sz="12" w:space="0" w:color="auto"/>
              <w:left w:val="nil"/>
              <w:bottom w:val="single" w:sz="8" w:space="0" w:color="auto"/>
              <w:right w:val="nil"/>
            </w:tcBorders>
            <w:shd w:val="clear" w:color="000000" w:fill="FFFFFF"/>
            <w:noWrap/>
            <w:vAlign w:val="center"/>
            <w:hideMark/>
          </w:tcPr>
          <w:p w14:paraId="7A0D74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712E50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18D3A91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0B19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DDE8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3395E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AFBDB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6B2D28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3E6A86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5C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EC1293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356BF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1F300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325E15A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70B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4DDAA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6EF66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93559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EC279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570081"/>
            <w:noWrap/>
            <w:vAlign w:val="center"/>
            <w:hideMark/>
          </w:tcPr>
          <w:p w14:paraId="65C91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E77E8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65FF70"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269738FC"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NY</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1271E3A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363667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02546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110F1E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0C1117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AEE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8D8A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FFC4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2BE1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7D81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D2E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DBFB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448CB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A57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2F72D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A3A5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0660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B33A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DEA1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E528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25FC5A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F2E11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83AF9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0531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5357FF9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8" w:space="0" w:color="auto"/>
              <w:right w:val="nil"/>
            </w:tcBorders>
            <w:shd w:val="clear" w:color="000000" w:fill="FFFFFF"/>
            <w:noWrap/>
            <w:vAlign w:val="center"/>
            <w:hideMark/>
          </w:tcPr>
          <w:p w14:paraId="71F56F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FC3FA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4C5EF8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726BBD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A4A8D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9279B1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74F5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550D5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C8F40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E9F84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8AA17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65F17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1ED25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1C237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2CF1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8CD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AF85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B2DC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AEB7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44B813F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64E3F5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16E72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979474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CB00A4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w:t>
            </w:r>
          </w:p>
        </w:tc>
        <w:tc>
          <w:tcPr>
            <w:tcW w:w="290" w:type="pct"/>
            <w:tcBorders>
              <w:top w:val="nil"/>
              <w:left w:val="nil"/>
              <w:bottom w:val="single" w:sz="8" w:space="0" w:color="auto"/>
              <w:right w:val="nil"/>
            </w:tcBorders>
            <w:shd w:val="clear" w:color="000000" w:fill="F2F2F2"/>
            <w:noWrap/>
            <w:vAlign w:val="center"/>
            <w:hideMark/>
          </w:tcPr>
          <w:p w14:paraId="7887AC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E309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2BDE8E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3FFB5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EF22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138F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7EF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EFE8D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8430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4143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B7D6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06E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07D5A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43F766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2AC7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53A0C1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EF82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55E5F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8C60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570081"/>
            <w:noWrap/>
            <w:vAlign w:val="center"/>
            <w:hideMark/>
          </w:tcPr>
          <w:p w14:paraId="2452A2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112632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BB402B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534127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9B432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4</w:t>
            </w:r>
          </w:p>
        </w:tc>
        <w:tc>
          <w:tcPr>
            <w:tcW w:w="290" w:type="pct"/>
            <w:tcBorders>
              <w:top w:val="nil"/>
              <w:left w:val="nil"/>
              <w:bottom w:val="single" w:sz="12" w:space="0" w:color="auto"/>
              <w:right w:val="nil"/>
            </w:tcBorders>
            <w:shd w:val="clear" w:color="000000" w:fill="FFFFFF"/>
            <w:noWrap/>
            <w:vAlign w:val="center"/>
            <w:hideMark/>
          </w:tcPr>
          <w:p w14:paraId="50F33A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007FFF"/>
            <w:noWrap/>
            <w:vAlign w:val="center"/>
            <w:hideMark/>
          </w:tcPr>
          <w:p w14:paraId="1E1B0C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FFFFFF"/>
            <w:noWrap/>
            <w:vAlign w:val="center"/>
            <w:hideMark/>
          </w:tcPr>
          <w:p w14:paraId="0EC976F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61E5C52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6C991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DD28E8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1B20F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3705DE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72747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E30D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98114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00B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D9C41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6E91A0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3CF25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CE199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5C1EB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B7805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68747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570081"/>
            <w:noWrap/>
            <w:vAlign w:val="center"/>
            <w:hideMark/>
          </w:tcPr>
          <w:p w14:paraId="1EBCEF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512E63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C36A4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3D96998"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06B4C5C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6013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67147A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179C911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6C76AC7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349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DE8F3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22A19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428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0A609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27EE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F84A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D604C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62D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5AC68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2FD2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F983C1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E4716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84570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AF06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3E5A5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5C15B4B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6A905E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D15221"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F488D23"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0D5B46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01B3B9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6CD71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27D55F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582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D550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A7A650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48256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74C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F7FB9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04D0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DC017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D4F37F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321EA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3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7FD808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3922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1FB9E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0423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C464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347057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969E1A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D559704"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78F423B"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8" w:space="0" w:color="auto"/>
              <w:right w:val="nil"/>
            </w:tcBorders>
            <w:shd w:val="clear" w:color="000000" w:fill="D9D9D9"/>
            <w:noWrap/>
            <w:vAlign w:val="center"/>
            <w:hideMark/>
          </w:tcPr>
          <w:p w14:paraId="5DEC99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8D2CC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29F6EA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08BF48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3070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158C4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57F09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559A00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09FC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A3945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2378F4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8818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C5565E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33246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B533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4851E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DE9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28CE88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C04D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7266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0DDEDA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1671ADE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021B5C"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1E0568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0</w:t>
            </w:r>
          </w:p>
        </w:tc>
        <w:tc>
          <w:tcPr>
            <w:tcW w:w="290" w:type="pct"/>
            <w:tcBorders>
              <w:top w:val="nil"/>
              <w:left w:val="nil"/>
              <w:bottom w:val="single" w:sz="8" w:space="0" w:color="auto"/>
              <w:right w:val="nil"/>
            </w:tcBorders>
            <w:shd w:val="clear" w:color="000000" w:fill="F2F2F2"/>
            <w:noWrap/>
            <w:vAlign w:val="center"/>
            <w:hideMark/>
          </w:tcPr>
          <w:p w14:paraId="3664B5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50A1AE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65C0E3E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33F345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C3D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465E7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4744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3CA2075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015F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B91D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29C18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6A50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E90C1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26B9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3DD8C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556C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271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3E12C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26470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24968D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2D0057"/>
            <w:noWrap/>
            <w:vAlign w:val="center"/>
            <w:hideMark/>
          </w:tcPr>
          <w:p w14:paraId="15486C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AAD600F"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28943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9CBB989"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1</w:t>
            </w:r>
          </w:p>
        </w:tc>
        <w:tc>
          <w:tcPr>
            <w:tcW w:w="290" w:type="pct"/>
            <w:tcBorders>
              <w:top w:val="nil"/>
              <w:left w:val="nil"/>
              <w:bottom w:val="nil"/>
              <w:right w:val="nil"/>
            </w:tcBorders>
            <w:shd w:val="clear" w:color="000000" w:fill="D9D9D9"/>
            <w:noWrap/>
            <w:vAlign w:val="center"/>
            <w:hideMark/>
          </w:tcPr>
          <w:p w14:paraId="67997A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007FFF"/>
            <w:noWrap/>
            <w:vAlign w:val="center"/>
            <w:hideMark/>
          </w:tcPr>
          <w:p w14:paraId="05F521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28089E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DBCA0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5306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43028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69CA3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2227A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655987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69EB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26DD2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BDD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59B5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62D96D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4A3F1E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289F62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1B4D4F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15AD4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492867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43DA5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2D0057"/>
            <w:noWrap/>
            <w:vAlign w:val="center"/>
            <w:hideMark/>
          </w:tcPr>
          <w:p w14:paraId="5C0C9B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2C4621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84B0FE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12AE768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4</w:t>
            </w:r>
          </w:p>
        </w:tc>
        <w:tc>
          <w:tcPr>
            <w:tcW w:w="290" w:type="pct"/>
            <w:tcBorders>
              <w:top w:val="single" w:sz="12" w:space="0" w:color="auto"/>
              <w:left w:val="nil"/>
              <w:bottom w:val="single" w:sz="8" w:space="0" w:color="auto"/>
              <w:right w:val="nil"/>
            </w:tcBorders>
            <w:shd w:val="clear" w:color="000000" w:fill="FFFFFF"/>
            <w:noWrap/>
            <w:vAlign w:val="center"/>
            <w:hideMark/>
          </w:tcPr>
          <w:p w14:paraId="4A04D4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66A8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FFFFFF"/>
            <w:noWrap/>
            <w:vAlign w:val="center"/>
            <w:hideMark/>
          </w:tcPr>
          <w:p w14:paraId="2FD4AB8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C604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39E2F1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68275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5D912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3B735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87C80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21226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D69B0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A9571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2292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7EC2FE9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9AE985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5A1721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45F2C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231B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7AFA4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83C84D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54BFF2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5F555D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2F4F1EA"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9F16FC2"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5</w:t>
            </w:r>
          </w:p>
        </w:tc>
        <w:tc>
          <w:tcPr>
            <w:tcW w:w="290" w:type="pct"/>
            <w:tcBorders>
              <w:top w:val="nil"/>
              <w:left w:val="nil"/>
              <w:bottom w:val="single" w:sz="8" w:space="0" w:color="auto"/>
              <w:right w:val="nil"/>
            </w:tcBorders>
            <w:shd w:val="clear" w:color="000000" w:fill="F2F2F2"/>
            <w:noWrap/>
            <w:vAlign w:val="center"/>
            <w:hideMark/>
          </w:tcPr>
          <w:p w14:paraId="2E591F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007FFF"/>
            <w:noWrap/>
            <w:vAlign w:val="center"/>
            <w:hideMark/>
          </w:tcPr>
          <w:p w14:paraId="2C192F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5D2F4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9749A0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9450B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C3FB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1A3C54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12D31D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8200E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0E08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FDE8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C42D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513700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5BEA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DCDAC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5206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3DF57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A3C3B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427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73785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81197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AB20A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FE9F7B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DD0D137"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6</w:t>
            </w:r>
          </w:p>
        </w:tc>
        <w:tc>
          <w:tcPr>
            <w:tcW w:w="290" w:type="pct"/>
            <w:tcBorders>
              <w:top w:val="nil"/>
              <w:left w:val="nil"/>
              <w:bottom w:val="single" w:sz="8" w:space="0" w:color="auto"/>
              <w:right w:val="nil"/>
            </w:tcBorders>
            <w:shd w:val="clear" w:color="000000" w:fill="FFFFFF"/>
            <w:noWrap/>
            <w:vAlign w:val="center"/>
            <w:hideMark/>
          </w:tcPr>
          <w:p w14:paraId="7EF70B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6680927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FFFFF"/>
            <w:noWrap/>
            <w:vAlign w:val="center"/>
            <w:hideMark/>
          </w:tcPr>
          <w:p w14:paraId="6D7F30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43652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A6106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730F6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C5B99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71226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F1A4F6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F64A85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9AD2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58A11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CC0D5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5CD691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E913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5269DB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57CB2F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BE9BC5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0EC1C7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D0C01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0904B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3BB35A9"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B384EC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A3392E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7</w:t>
            </w:r>
          </w:p>
        </w:tc>
        <w:tc>
          <w:tcPr>
            <w:tcW w:w="290" w:type="pct"/>
            <w:tcBorders>
              <w:top w:val="nil"/>
              <w:left w:val="nil"/>
              <w:bottom w:val="single" w:sz="8" w:space="0" w:color="auto"/>
              <w:right w:val="nil"/>
            </w:tcBorders>
            <w:shd w:val="clear" w:color="000000" w:fill="F2F2F2"/>
            <w:noWrap/>
            <w:vAlign w:val="center"/>
            <w:hideMark/>
          </w:tcPr>
          <w:p w14:paraId="07972A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D3978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30CA1E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54EE17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D02D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0CE07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B14DF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AD40D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0BC1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206B4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64E3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1803F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1D4A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EB98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72AF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D396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4174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30A74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68E4B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BFAE40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309A2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CADB1B4"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00661A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7FDCDB31"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8</w:t>
            </w:r>
          </w:p>
        </w:tc>
        <w:tc>
          <w:tcPr>
            <w:tcW w:w="290" w:type="pct"/>
            <w:tcBorders>
              <w:top w:val="nil"/>
              <w:left w:val="nil"/>
              <w:bottom w:val="single" w:sz="12" w:space="0" w:color="auto"/>
              <w:right w:val="nil"/>
            </w:tcBorders>
            <w:shd w:val="clear" w:color="000000" w:fill="FFFFFF"/>
            <w:noWrap/>
            <w:vAlign w:val="center"/>
            <w:hideMark/>
          </w:tcPr>
          <w:p w14:paraId="56D1E8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DCBA0C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7E3FB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203694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8DEC25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4D318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1642D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2B2058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2E6B9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63DE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A5775B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84C1A6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A9E37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02B24F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8DA1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6902D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109FA22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71D02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F02ED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55FB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438C693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6D0F3E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E874C37"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17839D5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1</w:t>
            </w:r>
          </w:p>
        </w:tc>
        <w:tc>
          <w:tcPr>
            <w:tcW w:w="290" w:type="pct"/>
            <w:tcBorders>
              <w:top w:val="nil"/>
              <w:left w:val="nil"/>
              <w:bottom w:val="single" w:sz="8" w:space="0" w:color="auto"/>
              <w:right w:val="nil"/>
            </w:tcBorders>
            <w:shd w:val="clear" w:color="000000" w:fill="D9D9D9"/>
            <w:noWrap/>
            <w:vAlign w:val="center"/>
            <w:hideMark/>
          </w:tcPr>
          <w:p w14:paraId="2F37F7C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128AF9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0E3D1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1EF738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3D3E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9309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0DD16B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CBCC02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0243F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99539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CC471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73E5C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6D62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577D1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09D6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095C0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C08C5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789D4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AF51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D09EE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436C8F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7984A99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929E220"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D4AD1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2</w:t>
            </w:r>
          </w:p>
        </w:tc>
        <w:tc>
          <w:tcPr>
            <w:tcW w:w="290" w:type="pct"/>
            <w:tcBorders>
              <w:top w:val="nil"/>
              <w:left w:val="nil"/>
              <w:bottom w:val="single" w:sz="8" w:space="0" w:color="auto"/>
              <w:right w:val="nil"/>
            </w:tcBorders>
            <w:shd w:val="clear" w:color="000000" w:fill="F2F2F2"/>
            <w:noWrap/>
            <w:vAlign w:val="center"/>
            <w:hideMark/>
          </w:tcPr>
          <w:p w14:paraId="4801C9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079F65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08F62F4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77F62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CF0921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42185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F91D0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03DAA9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B0C9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727992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2AD1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6C033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8DBA5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6319B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823A0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9CE3F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68E8C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B6EA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361DDC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86DE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0D225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D561A4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16ACDA2"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95FC0A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3</w:t>
            </w:r>
          </w:p>
        </w:tc>
        <w:tc>
          <w:tcPr>
            <w:tcW w:w="290" w:type="pct"/>
            <w:tcBorders>
              <w:top w:val="nil"/>
              <w:left w:val="nil"/>
              <w:bottom w:val="single" w:sz="8" w:space="0" w:color="auto"/>
              <w:right w:val="nil"/>
            </w:tcBorders>
            <w:shd w:val="clear" w:color="000000" w:fill="D9D9D9"/>
            <w:noWrap/>
            <w:vAlign w:val="center"/>
            <w:hideMark/>
          </w:tcPr>
          <w:p w14:paraId="596EA9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0574DCD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D9D9D9"/>
            <w:noWrap/>
            <w:vAlign w:val="center"/>
            <w:hideMark/>
          </w:tcPr>
          <w:p w14:paraId="6F49D76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7ED8C7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D61F8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28A6DD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3A447F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3069A2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F89055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69DC67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D3E5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524A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B72CD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3E4F91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D9AAB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1B95CD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F2AD4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939823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E4571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91DC0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56A62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4A69616"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3B3A9F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52F2F6A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4</w:t>
            </w:r>
          </w:p>
        </w:tc>
        <w:tc>
          <w:tcPr>
            <w:tcW w:w="290" w:type="pct"/>
            <w:tcBorders>
              <w:top w:val="nil"/>
              <w:left w:val="nil"/>
              <w:bottom w:val="single" w:sz="8" w:space="0" w:color="auto"/>
              <w:right w:val="nil"/>
            </w:tcBorders>
            <w:shd w:val="clear" w:color="000000" w:fill="F2F2F2"/>
            <w:noWrap/>
            <w:vAlign w:val="center"/>
            <w:hideMark/>
          </w:tcPr>
          <w:p w14:paraId="4DEE3A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474F5F9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F2F2F2"/>
            <w:noWrap/>
            <w:vAlign w:val="center"/>
            <w:hideMark/>
          </w:tcPr>
          <w:p w14:paraId="4B12E6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2F318EA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B3A68D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D6027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F284AD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77CC173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A43F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31523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A2B52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0AFE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C805C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793B1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FA9FA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CA87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8B58E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5FCA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5AAC0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871B3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B2C7C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080FC25"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25D89BBE"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nil"/>
              <w:right w:val="single" w:sz="12" w:space="0" w:color="auto"/>
            </w:tcBorders>
            <w:shd w:val="clear" w:color="000000" w:fill="D9D9D9"/>
            <w:noWrap/>
            <w:textDirection w:val="btLr"/>
            <w:vAlign w:val="center"/>
            <w:hideMark/>
          </w:tcPr>
          <w:p w14:paraId="01DB8206"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5</w:t>
            </w:r>
          </w:p>
        </w:tc>
        <w:tc>
          <w:tcPr>
            <w:tcW w:w="290" w:type="pct"/>
            <w:tcBorders>
              <w:top w:val="nil"/>
              <w:left w:val="nil"/>
              <w:bottom w:val="nil"/>
              <w:right w:val="nil"/>
            </w:tcBorders>
            <w:shd w:val="clear" w:color="000000" w:fill="D9D9D9"/>
            <w:noWrap/>
            <w:vAlign w:val="center"/>
            <w:hideMark/>
          </w:tcPr>
          <w:p w14:paraId="5D17C3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12" w:space="0" w:color="auto"/>
            </w:tcBorders>
            <w:shd w:val="clear" w:color="000000" w:fill="D9D9D9"/>
            <w:noWrap/>
            <w:vAlign w:val="center"/>
            <w:hideMark/>
          </w:tcPr>
          <w:p w14:paraId="73C400D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nil"/>
              <w:right w:val="nil"/>
            </w:tcBorders>
            <w:shd w:val="clear" w:color="000000" w:fill="D9D9D9"/>
            <w:noWrap/>
            <w:vAlign w:val="center"/>
            <w:hideMark/>
          </w:tcPr>
          <w:p w14:paraId="4161FD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nil"/>
              <w:right w:val="single" w:sz="8" w:space="0" w:color="auto"/>
            </w:tcBorders>
            <w:shd w:val="clear" w:color="000000" w:fill="D9D9D9"/>
            <w:noWrap/>
            <w:vAlign w:val="center"/>
            <w:hideMark/>
          </w:tcPr>
          <w:p w14:paraId="67504B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E76C3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D38673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7DC79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nil"/>
              <w:right w:val="single" w:sz="12" w:space="0" w:color="auto"/>
            </w:tcBorders>
            <w:shd w:val="clear" w:color="000000" w:fill="D9D9D9"/>
            <w:noWrap/>
            <w:vAlign w:val="center"/>
            <w:hideMark/>
          </w:tcPr>
          <w:p w14:paraId="603D735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307F14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64F717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00BFE72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D127F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9BBF3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2A82A3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0B9F4E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28F5CE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90CBE2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78E708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524784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nil"/>
              <w:right w:val="single" w:sz="8" w:space="0" w:color="auto"/>
            </w:tcBorders>
            <w:shd w:val="clear" w:color="000000" w:fill="D9D9D9"/>
            <w:noWrap/>
            <w:vAlign w:val="center"/>
            <w:hideMark/>
          </w:tcPr>
          <w:p w14:paraId="1CC2024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nil"/>
              <w:right w:val="single" w:sz="12" w:space="0" w:color="auto"/>
            </w:tcBorders>
            <w:shd w:val="clear" w:color="000000" w:fill="D9D9D9"/>
            <w:noWrap/>
            <w:vAlign w:val="center"/>
            <w:hideMark/>
          </w:tcPr>
          <w:p w14:paraId="59DD7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40F3ACE"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F55C8E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908CE8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8</w:t>
            </w:r>
          </w:p>
        </w:tc>
        <w:tc>
          <w:tcPr>
            <w:tcW w:w="290" w:type="pct"/>
            <w:tcBorders>
              <w:top w:val="single" w:sz="12" w:space="0" w:color="auto"/>
              <w:left w:val="nil"/>
              <w:bottom w:val="single" w:sz="8" w:space="0" w:color="auto"/>
              <w:right w:val="nil"/>
            </w:tcBorders>
            <w:shd w:val="clear" w:color="000000" w:fill="FFFFFF"/>
            <w:noWrap/>
            <w:vAlign w:val="center"/>
            <w:hideMark/>
          </w:tcPr>
          <w:p w14:paraId="11E8335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12" w:space="0" w:color="auto"/>
            </w:tcBorders>
            <w:shd w:val="clear" w:color="000000" w:fill="FFFFFF"/>
            <w:noWrap/>
            <w:vAlign w:val="center"/>
            <w:hideMark/>
          </w:tcPr>
          <w:p w14:paraId="140654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nil"/>
              <w:bottom w:val="single" w:sz="8" w:space="0" w:color="auto"/>
              <w:right w:val="nil"/>
            </w:tcBorders>
            <w:shd w:val="clear" w:color="000000" w:fill="00FFFF"/>
            <w:noWrap/>
            <w:vAlign w:val="center"/>
            <w:hideMark/>
          </w:tcPr>
          <w:p w14:paraId="51ECCE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4BE561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4F985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43711A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51C6DA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single" w:sz="12" w:space="0" w:color="auto"/>
              <w:left w:val="nil"/>
              <w:bottom w:val="single" w:sz="8" w:space="0" w:color="auto"/>
              <w:right w:val="single" w:sz="12" w:space="0" w:color="auto"/>
            </w:tcBorders>
            <w:shd w:val="clear" w:color="000000" w:fill="FFFFFF"/>
            <w:noWrap/>
            <w:vAlign w:val="center"/>
            <w:hideMark/>
          </w:tcPr>
          <w:p w14:paraId="0EA8609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C8E330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64994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6FDC5C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3D735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23357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26B8B29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16A729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25E2E4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C6433A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B1F4A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7A75B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single" w:sz="12" w:space="0" w:color="auto"/>
              <w:left w:val="nil"/>
              <w:bottom w:val="single" w:sz="8" w:space="0" w:color="auto"/>
              <w:right w:val="single" w:sz="8" w:space="0" w:color="auto"/>
            </w:tcBorders>
            <w:shd w:val="clear" w:color="000000" w:fill="FFFFFF"/>
            <w:noWrap/>
            <w:vAlign w:val="center"/>
            <w:hideMark/>
          </w:tcPr>
          <w:p w14:paraId="0FF949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single" w:sz="12" w:space="0" w:color="auto"/>
              <w:left w:val="nil"/>
              <w:bottom w:val="single" w:sz="8" w:space="0" w:color="auto"/>
              <w:right w:val="single" w:sz="12" w:space="0" w:color="auto"/>
            </w:tcBorders>
            <w:shd w:val="clear" w:color="000000" w:fill="FFFFFF"/>
            <w:noWrap/>
            <w:vAlign w:val="center"/>
            <w:hideMark/>
          </w:tcPr>
          <w:p w14:paraId="697336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7466590"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74FAB5B"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266D9694"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9</w:t>
            </w:r>
          </w:p>
        </w:tc>
        <w:tc>
          <w:tcPr>
            <w:tcW w:w="290" w:type="pct"/>
            <w:tcBorders>
              <w:top w:val="nil"/>
              <w:left w:val="nil"/>
              <w:bottom w:val="single" w:sz="8" w:space="0" w:color="auto"/>
              <w:right w:val="nil"/>
            </w:tcBorders>
            <w:shd w:val="clear" w:color="000000" w:fill="F2F2F2"/>
            <w:noWrap/>
            <w:vAlign w:val="center"/>
            <w:hideMark/>
          </w:tcPr>
          <w:p w14:paraId="5536816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70F64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484B8B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42AE64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49A29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EED6B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B0FB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5FB62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9A04E3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5E5DEB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E9EC01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B3B29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7C692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7E6463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820B4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B68A8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AECF0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EDCC6D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6C454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F0A0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E4279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596BFB0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42B32DD6"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FFFFF"/>
            <w:noWrap/>
            <w:textDirection w:val="btLr"/>
            <w:vAlign w:val="center"/>
            <w:hideMark/>
          </w:tcPr>
          <w:p w14:paraId="6EF2537D"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30</w:t>
            </w:r>
          </w:p>
        </w:tc>
        <w:tc>
          <w:tcPr>
            <w:tcW w:w="290" w:type="pct"/>
            <w:tcBorders>
              <w:top w:val="nil"/>
              <w:left w:val="nil"/>
              <w:bottom w:val="single" w:sz="8" w:space="0" w:color="auto"/>
              <w:right w:val="nil"/>
            </w:tcBorders>
            <w:shd w:val="clear" w:color="000000" w:fill="FFFFFF"/>
            <w:noWrap/>
            <w:vAlign w:val="center"/>
            <w:hideMark/>
          </w:tcPr>
          <w:p w14:paraId="6179E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FFFFF"/>
            <w:noWrap/>
            <w:vAlign w:val="center"/>
            <w:hideMark/>
          </w:tcPr>
          <w:p w14:paraId="1B95B7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59A132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FFFFF"/>
            <w:noWrap/>
            <w:vAlign w:val="center"/>
            <w:hideMark/>
          </w:tcPr>
          <w:p w14:paraId="182413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B1331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A6000E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00F77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FFFFF"/>
            <w:noWrap/>
            <w:vAlign w:val="center"/>
            <w:hideMark/>
          </w:tcPr>
          <w:p w14:paraId="6C5E00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D34E8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21D9FEC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430F26C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374F73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7DFC284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4DA33F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AD96B2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51F0862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356FE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0B60E74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1F96333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FFFFF"/>
            <w:noWrap/>
            <w:vAlign w:val="center"/>
            <w:hideMark/>
          </w:tcPr>
          <w:p w14:paraId="603882D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FFFFF"/>
            <w:noWrap/>
            <w:vAlign w:val="center"/>
            <w:hideMark/>
          </w:tcPr>
          <w:p w14:paraId="72FFC66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312F0AF8" w14:textId="77777777" w:rsidTr="00C958AF">
        <w:trPr>
          <w:trHeight w:val="345"/>
          <w:jc w:val="center"/>
        </w:trPr>
        <w:tc>
          <w:tcPr>
            <w:tcW w:w="217" w:type="pct"/>
            <w:vMerge w:val="restart"/>
            <w:tcBorders>
              <w:top w:val="nil"/>
              <w:left w:val="single" w:sz="12" w:space="0" w:color="auto"/>
              <w:bottom w:val="single" w:sz="12" w:space="0" w:color="auto"/>
              <w:right w:val="single" w:sz="12" w:space="0" w:color="auto"/>
            </w:tcBorders>
            <w:shd w:val="clear" w:color="000000" w:fill="A6A6A6"/>
            <w:noWrap/>
            <w:textDirection w:val="btLr"/>
            <w:vAlign w:val="center"/>
            <w:hideMark/>
          </w:tcPr>
          <w:p w14:paraId="1E8ABEB9" w14:textId="77777777" w:rsidR="00692F29" w:rsidRPr="00692F29" w:rsidRDefault="00692F29" w:rsidP="00692F29">
            <w:pPr>
              <w:spacing w:before="0" w:line="240" w:lineRule="auto"/>
              <w:jc w:val="center"/>
              <w:rPr>
                <w:rFonts w:eastAsia="Times New Roman"/>
                <w:b/>
                <w:bCs/>
                <w:color w:val="000000"/>
                <w:szCs w:val="24"/>
                <w:lang w:eastAsia="ca-ES"/>
              </w:rPr>
            </w:pPr>
            <w:r w:rsidRPr="00692F29">
              <w:rPr>
                <w:rFonts w:eastAsia="Times New Roman"/>
                <w:b/>
                <w:bCs/>
                <w:color w:val="000000"/>
                <w:szCs w:val="24"/>
                <w:lang w:eastAsia="ca-ES"/>
              </w:rPr>
              <w:t>JULIOL</w:t>
            </w: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C37DF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1</w:t>
            </w:r>
          </w:p>
        </w:tc>
        <w:tc>
          <w:tcPr>
            <w:tcW w:w="290" w:type="pct"/>
            <w:tcBorders>
              <w:top w:val="nil"/>
              <w:left w:val="nil"/>
              <w:bottom w:val="single" w:sz="8" w:space="0" w:color="auto"/>
              <w:right w:val="nil"/>
            </w:tcBorders>
            <w:shd w:val="clear" w:color="000000" w:fill="F2F2F2"/>
            <w:noWrap/>
            <w:vAlign w:val="center"/>
            <w:hideMark/>
          </w:tcPr>
          <w:p w14:paraId="25C581B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250E40C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2ED77F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1C48614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FC91B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3FC2A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61B962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B5C17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0FE36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793FF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3C907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243FDF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57338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0583B7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3EF0AC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7CF1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8501F9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4D9927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9D5B80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702A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2AEBBF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44C396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4C4891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FFFFFF"/>
            <w:noWrap/>
            <w:textDirection w:val="btLr"/>
            <w:vAlign w:val="center"/>
            <w:hideMark/>
          </w:tcPr>
          <w:p w14:paraId="32CBE54A"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2</w:t>
            </w:r>
          </w:p>
        </w:tc>
        <w:tc>
          <w:tcPr>
            <w:tcW w:w="290" w:type="pct"/>
            <w:tcBorders>
              <w:top w:val="nil"/>
              <w:left w:val="nil"/>
              <w:bottom w:val="single" w:sz="12" w:space="0" w:color="auto"/>
              <w:right w:val="nil"/>
            </w:tcBorders>
            <w:shd w:val="clear" w:color="000000" w:fill="FFFFFF"/>
            <w:noWrap/>
            <w:vAlign w:val="center"/>
            <w:hideMark/>
          </w:tcPr>
          <w:p w14:paraId="53280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FFFFFF"/>
            <w:noWrap/>
            <w:vAlign w:val="center"/>
            <w:hideMark/>
          </w:tcPr>
          <w:p w14:paraId="41E2731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276574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FFFFFF"/>
            <w:noWrap/>
            <w:vAlign w:val="center"/>
            <w:hideMark/>
          </w:tcPr>
          <w:p w14:paraId="7A38C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F70487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99BE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231CFA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FFFFFF"/>
            <w:noWrap/>
            <w:vAlign w:val="center"/>
            <w:hideMark/>
          </w:tcPr>
          <w:p w14:paraId="0BF8B6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F6BFB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C9804C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7EFCB4F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FB649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F225C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74409EF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6E1F034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36CDB8C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0D355E4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536E1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41CB1E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FFFFFF"/>
            <w:noWrap/>
            <w:vAlign w:val="center"/>
            <w:hideMark/>
          </w:tcPr>
          <w:p w14:paraId="2859A50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FFFFFF"/>
            <w:noWrap/>
            <w:vAlign w:val="center"/>
            <w:hideMark/>
          </w:tcPr>
          <w:p w14:paraId="121C574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C378C48"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5B43B1C9"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4F0845C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5</w:t>
            </w:r>
          </w:p>
        </w:tc>
        <w:tc>
          <w:tcPr>
            <w:tcW w:w="290" w:type="pct"/>
            <w:tcBorders>
              <w:top w:val="nil"/>
              <w:left w:val="nil"/>
              <w:bottom w:val="single" w:sz="8" w:space="0" w:color="auto"/>
              <w:right w:val="nil"/>
            </w:tcBorders>
            <w:shd w:val="clear" w:color="000000" w:fill="D9D9D9"/>
            <w:noWrap/>
            <w:vAlign w:val="center"/>
            <w:hideMark/>
          </w:tcPr>
          <w:p w14:paraId="0B69FAB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7BC468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38F228B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3D1004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76CE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AE2447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696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78F0455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4A1878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3D92D5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DAE5B7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4F8E3A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2B41CF8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16C2B2A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4B7C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8EFE11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59C1F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162152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AD2DB9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63F79A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0C2A422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66D458FC"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A0D8B0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49AB84C"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6</w:t>
            </w:r>
          </w:p>
        </w:tc>
        <w:tc>
          <w:tcPr>
            <w:tcW w:w="290" w:type="pct"/>
            <w:tcBorders>
              <w:top w:val="nil"/>
              <w:left w:val="nil"/>
              <w:bottom w:val="single" w:sz="8" w:space="0" w:color="auto"/>
              <w:right w:val="nil"/>
            </w:tcBorders>
            <w:shd w:val="clear" w:color="000000" w:fill="F2F2F2"/>
            <w:noWrap/>
            <w:vAlign w:val="center"/>
            <w:hideMark/>
          </w:tcPr>
          <w:p w14:paraId="7E9D1D0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C6F016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799512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66E803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DD258B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9A143F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B9F1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4A79D04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E38A1B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D9FD1F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747330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17D206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851FF1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5CB3FB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FB52E4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4BD09B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432BC7D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19D78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18AC6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A9B5CA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353FACC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47AEF1BB"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7B669DB3"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D9D9D9"/>
            <w:noWrap/>
            <w:textDirection w:val="btLr"/>
            <w:vAlign w:val="center"/>
            <w:hideMark/>
          </w:tcPr>
          <w:p w14:paraId="2ABCDA48"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7</w:t>
            </w:r>
          </w:p>
        </w:tc>
        <w:tc>
          <w:tcPr>
            <w:tcW w:w="290" w:type="pct"/>
            <w:tcBorders>
              <w:top w:val="nil"/>
              <w:left w:val="nil"/>
              <w:bottom w:val="single" w:sz="8" w:space="0" w:color="auto"/>
              <w:right w:val="nil"/>
            </w:tcBorders>
            <w:shd w:val="clear" w:color="000000" w:fill="D9D9D9"/>
            <w:noWrap/>
            <w:vAlign w:val="center"/>
            <w:hideMark/>
          </w:tcPr>
          <w:p w14:paraId="2A0ED88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D9D9D9"/>
            <w:noWrap/>
            <w:vAlign w:val="center"/>
            <w:hideMark/>
          </w:tcPr>
          <w:p w14:paraId="169624E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1912E5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D9D9D9"/>
            <w:noWrap/>
            <w:vAlign w:val="center"/>
            <w:hideMark/>
          </w:tcPr>
          <w:p w14:paraId="04F6487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747376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22638E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F61A36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D9D9D9"/>
            <w:noWrap/>
            <w:vAlign w:val="center"/>
            <w:hideMark/>
          </w:tcPr>
          <w:p w14:paraId="2FC663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8EC1DE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544DAA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D84EC1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6F61393D"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7FDDDD1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7D78501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0BA46E6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3E2B166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606D90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1FC11EE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4ECAC48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D9D9D9"/>
            <w:noWrap/>
            <w:vAlign w:val="center"/>
            <w:hideMark/>
          </w:tcPr>
          <w:p w14:paraId="53E2559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D9D9D9"/>
            <w:noWrap/>
            <w:vAlign w:val="center"/>
            <w:hideMark/>
          </w:tcPr>
          <w:p w14:paraId="2CFB81C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2250AD61"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1D7C7A7D"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8" w:space="0" w:color="auto"/>
              <w:right w:val="single" w:sz="12" w:space="0" w:color="auto"/>
            </w:tcBorders>
            <w:shd w:val="clear" w:color="000000" w:fill="F2F2F2"/>
            <w:noWrap/>
            <w:textDirection w:val="btLr"/>
            <w:vAlign w:val="center"/>
            <w:hideMark/>
          </w:tcPr>
          <w:p w14:paraId="4B73C1EF"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8</w:t>
            </w:r>
          </w:p>
        </w:tc>
        <w:tc>
          <w:tcPr>
            <w:tcW w:w="290" w:type="pct"/>
            <w:tcBorders>
              <w:top w:val="nil"/>
              <w:left w:val="nil"/>
              <w:bottom w:val="single" w:sz="8" w:space="0" w:color="auto"/>
              <w:right w:val="nil"/>
            </w:tcBorders>
            <w:shd w:val="clear" w:color="000000" w:fill="F2F2F2"/>
            <w:noWrap/>
            <w:vAlign w:val="center"/>
            <w:hideMark/>
          </w:tcPr>
          <w:p w14:paraId="32E3D45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12" w:space="0" w:color="auto"/>
            </w:tcBorders>
            <w:shd w:val="clear" w:color="000000" w:fill="F2F2F2"/>
            <w:noWrap/>
            <w:vAlign w:val="center"/>
            <w:hideMark/>
          </w:tcPr>
          <w:p w14:paraId="6955609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8" w:space="0" w:color="auto"/>
              <w:right w:val="nil"/>
            </w:tcBorders>
            <w:shd w:val="clear" w:color="000000" w:fill="00FFFF"/>
            <w:noWrap/>
            <w:vAlign w:val="center"/>
            <w:hideMark/>
          </w:tcPr>
          <w:p w14:paraId="0B66BAE0"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8" w:space="0" w:color="auto"/>
              <w:right w:val="single" w:sz="8" w:space="0" w:color="auto"/>
            </w:tcBorders>
            <w:shd w:val="clear" w:color="000000" w:fill="F2F2F2"/>
            <w:noWrap/>
            <w:vAlign w:val="center"/>
            <w:hideMark/>
          </w:tcPr>
          <w:p w14:paraId="7F1BE42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C0DE3D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BEAD09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A5082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8" w:space="0" w:color="auto"/>
              <w:right w:val="single" w:sz="12" w:space="0" w:color="auto"/>
            </w:tcBorders>
            <w:shd w:val="clear" w:color="000000" w:fill="F2F2F2"/>
            <w:noWrap/>
            <w:vAlign w:val="center"/>
            <w:hideMark/>
          </w:tcPr>
          <w:p w14:paraId="6D990C4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379C3EF"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115E794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705F36E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0FCA899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80D7D49"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688C370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627FB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6F210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2F797655"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61BD79E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3CF9DF9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8" w:space="0" w:color="auto"/>
              <w:right w:val="single" w:sz="8" w:space="0" w:color="auto"/>
            </w:tcBorders>
            <w:shd w:val="clear" w:color="000000" w:fill="F2F2F2"/>
            <w:noWrap/>
            <w:vAlign w:val="center"/>
            <w:hideMark/>
          </w:tcPr>
          <w:p w14:paraId="590393C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8" w:space="0" w:color="auto"/>
              <w:right w:val="single" w:sz="12" w:space="0" w:color="auto"/>
            </w:tcBorders>
            <w:shd w:val="clear" w:color="000000" w:fill="F2F2F2"/>
            <w:noWrap/>
            <w:vAlign w:val="center"/>
            <w:hideMark/>
          </w:tcPr>
          <w:p w14:paraId="7949E12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r w:rsidR="00692F29" w:rsidRPr="00692F29" w14:paraId="0BC86643" w14:textId="77777777" w:rsidTr="00C958AF">
        <w:trPr>
          <w:trHeight w:val="345"/>
          <w:jc w:val="center"/>
        </w:trPr>
        <w:tc>
          <w:tcPr>
            <w:tcW w:w="217" w:type="pct"/>
            <w:vMerge/>
            <w:tcBorders>
              <w:top w:val="nil"/>
              <w:left w:val="single" w:sz="12" w:space="0" w:color="auto"/>
              <w:bottom w:val="single" w:sz="12" w:space="0" w:color="auto"/>
              <w:right w:val="single" w:sz="12" w:space="0" w:color="auto"/>
            </w:tcBorders>
            <w:vAlign w:val="center"/>
            <w:hideMark/>
          </w:tcPr>
          <w:p w14:paraId="0C182BE5" w14:textId="77777777" w:rsidR="00692F29" w:rsidRPr="00692F29" w:rsidRDefault="00692F29" w:rsidP="00692F29">
            <w:pPr>
              <w:spacing w:before="0" w:line="240" w:lineRule="auto"/>
              <w:jc w:val="left"/>
              <w:rPr>
                <w:rFonts w:eastAsia="Times New Roman"/>
                <w:b/>
                <w:bCs/>
                <w:color w:val="000000"/>
                <w:szCs w:val="24"/>
                <w:lang w:eastAsia="ca-ES"/>
              </w:rPr>
            </w:pPr>
          </w:p>
        </w:tc>
        <w:tc>
          <w:tcPr>
            <w:tcW w:w="184" w:type="pct"/>
            <w:tcBorders>
              <w:top w:val="nil"/>
              <w:left w:val="nil"/>
              <w:bottom w:val="single" w:sz="12" w:space="0" w:color="auto"/>
              <w:right w:val="single" w:sz="12" w:space="0" w:color="auto"/>
            </w:tcBorders>
            <w:shd w:val="clear" w:color="000000" w:fill="D9D9D9"/>
            <w:noWrap/>
            <w:textDirection w:val="btLr"/>
            <w:vAlign w:val="center"/>
            <w:hideMark/>
          </w:tcPr>
          <w:p w14:paraId="1658B8E0" w14:textId="77777777" w:rsidR="00692F29" w:rsidRPr="00C958AF" w:rsidRDefault="00692F29" w:rsidP="00692F29">
            <w:pPr>
              <w:spacing w:before="0" w:line="240" w:lineRule="auto"/>
              <w:jc w:val="center"/>
              <w:rPr>
                <w:rFonts w:eastAsia="Times New Roman"/>
                <w:b/>
                <w:bCs/>
                <w:color w:val="000000"/>
                <w:sz w:val="18"/>
                <w:szCs w:val="18"/>
                <w:lang w:eastAsia="ca-ES"/>
              </w:rPr>
            </w:pPr>
            <w:r w:rsidRPr="00C958AF">
              <w:rPr>
                <w:rFonts w:eastAsia="Times New Roman"/>
                <w:b/>
                <w:bCs/>
                <w:color w:val="000000"/>
                <w:sz w:val="18"/>
                <w:szCs w:val="18"/>
                <w:lang w:eastAsia="ca-ES"/>
              </w:rPr>
              <w:t>9</w:t>
            </w:r>
          </w:p>
        </w:tc>
        <w:tc>
          <w:tcPr>
            <w:tcW w:w="290" w:type="pct"/>
            <w:tcBorders>
              <w:top w:val="nil"/>
              <w:left w:val="nil"/>
              <w:bottom w:val="single" w:sz="12" w:space="0" w:color="auto"/>
              <w:right w:val="nil"/>
            </w:tcBorders>
            <w:shd w:val="clear" w:color="000000" w:fill="D9D9D9"/>
            <w:noWrap/>
            <w:vAlign w:val="center"/>
            <w:hideMark/>
          </w:tcPr>
          <w:p w14:paraId="64B9243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12" w:space="0" w:color="auto"/>
            </w:tcBorders>
            <w:shd w:val="clear" w:color="000000" w:fill="D9D9D9"/>
            <w:noWrap/>
            <w:vAlign w:val="center"/>
            <w:hideMark/>
          </w:tcPr>
          <w:p w14:paraId="2DAE5C32"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nil"/>
              <w:bottom w:val="single" w:sz="12" w:space="0" w:color="auto"/>
              <w:right w:val="nil"/>
            </w:tcBorders>
            <w:shd w:val="clear" w:color="000000" w:fill="00FFFF"/>
            <w:noWrap/>
            <w:vAlign w:val="center"/>
            <w:hideMark/>
          </w:tcPr>
          <w:p w14:paraId="1513AF5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6" w:type="pct"/>
            <w:tcBorders>
              <w:top w:val="nil"/>
              <w:left w:val="single" w:sz="12" w:space="0" w:color="auto"/>
              <w:bottom w:val="single" w:sz="12" w:space="0" w:color="auto"/>
              <w:right w:val="single" w:sz="8" w:space="0" w:color="auto"/>
            </w:tcBorders>
            <w:shd w:val="clear" w:color="000000" w:fill="D9D9D9"/>
            <w:noWrap/>
            <w:vAlign w:val="center"/>
            <w:hideMark/>
          </w:tcPr>
          <w:p w14:paraId="2F39CFBB"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7E304D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B3D5FA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C8B88AC"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7" w:type="pct"/>
            <w:tcBorders>
              <w:top w:val="nil"/>
              <w:left w:val="nil"/>
              <w:bottom w:val="single" w:sz="12" w:space="0" w:color="auto"/>
              <w:right w:val="single" w:sz="12" w:space="0" w:color="auto"/>
            </w:tcBorders>
            <w:shd w:val="clear" w:color="000000" w:fill="D9D9D9"/>
            <w:noWrap/>
            <w:vAlign w:val="center"/>
            <w:hideMark/>
          </w:tcPr>
          <w:p w14:paraId="500703C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827D1B7"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AA521B6"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C0B20DA"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31F82D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1907AC8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56737EE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27D944E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553546F4"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77EFF433"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4B784881"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60825FFE"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5" w:type="pct"/>
            <w:tcBorders>
              <w:top w:val="nil"/>
              <w:left w:val="nil"/>
              <w:bottom w:val="single" w:sz="12" w:space="0" w:color="auto"/>
              <w:right w:val="single" w:sz="8" w:space="0" w:color="auto"/>
            </w:tcBorders>
            <w:shd w:val="clear" w:color="000000" w:fill="D9D9D9"/>
            <w:noWrap/>
            <w:vAlign w:val="center"/>
            <w:hideMark/>
          </w:tcPr>
          <w:p w14:paraId="04A97908" w14:textId="77777777" w:rsidR="00692F29" w:rsidRPr="00692F29" w:rsidRDefault="00692F29" w:rsidP="00692F29">
            <w:pPr>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c>
          <w:tcPr>
            <w:tcW w:w="218" w:type="pct"/>
            <w:tcBorders>
              <w:top w:val="nil"/>
              <w:left w:val="nil"/>
              <w:bottom w:val="single" w:sz="12" w:space="0" w:color="auto"/>
              <w:right w:val="single" w:sz="12" w:space="0" w:color="auto"/>
            </w:tcBorders>
            <w:shd w:val="clear" w:color="000000" w:fill="D9D9D9"/>
            <w:noWrap/>
            <w:vAlign w:val="center"/>
            <w:hideMark/>
          </w:tcPr>
          <w:p w14:paraId="7494CEA4" w14:textId="77777777" w:rsidR="00692F29" w:rsidRPr="00692F29" w:rsidRDefault="00692F29" w:rsidP="00C958AF">
            <w:pPr>
              <w:keepNext/>
              <w:spacing w:before="0" w:line="240" w:lineRule="auto"/>
              <w:jc w:val="left"/>
              <w:rPr>
                <w:rFonts w:eastAsia="Times New Roman"/>
                <w:color w:val="000000"/>
                <w:szCs w:val="24"/>
                <w:lang w:eastAsia="ca-ES"/>
              </w:rPr>
            </w:pPr>
            <w:r w:rsidRPr="00692F29">
              <w:rPr>
                <w:rFonts w:eastAsia="Times New Roman"/>
                <w:color w:val="000000"/>
                <w:szCs w:val="24"/>
                <w:lang w:eastAsia="ca-ES"/>
              </w:rPr>
              <w:t> </w:t>
            </w:r>
          </w:p>
        </w:tc>
      </w:tr>
    </w:tbl>
    <w:p w14:paraId="49C17E38" w14:textId="04A8697E" w:rsidR="00692F29" w:rsidRPr="0007329F" w:rsidRDefault="00C958AF" w:rsidP="000C4003">
      <w:pPr>
        <w:pStyle w:val="Llegenda"/>
      </w:pPr>
      <w:bookmarkStart w:id="46" w:name="_Toc64015181"/>
      <w:r>
        <w:t xml:space="preserve">Taula </w:t>
      </w:r>
      <w:fldSimple w:instr=" STYLEREF 1 \s ">
        <w:r w:rsidR="002931D2">
          <w:rPr>
            <w:noProof/>
          </w:rPr>
          <w:t>6</w:t>
        </w:r>
      </w:fldSimple>
      <w:r>
        <w:t>.</w:t>
      </w:r>
      <w:fldSimple w:instr=" SEQ Taula \* ARABIC \s 1 ">
        <w:r w:rsidR="002931D2">
          <w:rPr>
            <w:noProof/>
          </w:rPr>
          <w:t>3</w:t>
        </w:r>
      </w:fldSimple>
      <w:r>
        <w:t>:</w:t>
      </w:r>
      <w:r w:rsidRPr="00C958AF">
        <w:t xml:space="preserve"> </w:t>
      </w:r>
      <w:r w:rsidRPr="0007329F">
        <w:t>Cronograma del TFG</w:t>
      </w:r>
      <w:bookmarkEnd w:id="46"/>
    </w:p>
    <w:p w14:paraId="2BC7AB19" w14:textId="6777DDBA" w:rsidR="000652A4" w:rsidRPr="00BD7D30" w:rsidRDefault="00EC1059" w:rsidP="00EC1059">
      <w:pPr>
        <w:pStyle w:val="Ttol2"/>
        <w:numPr>
          <w:ilvl w:val="1"/>
          <w:numId w:val="29"/>
        </w:numPr>
      </w:pPr>
      <w:bookmarkStart w:id="47" w:name="_Toc55765602"/>
      <w:bookmarkStart w:id="48" w:name="_Toc64373942"/>
      <w:r w:rsidRPr="00BD7D30">
        <w:t>PRESSUPOST</w:t>
      </w:r>
      <w:bookmarkEnd w:id="47"/>
      <w:bookmarkEnd w:id="48"/>
    </w:p>
    <w:p w14:paraId="19BB2710" w14:textId="1AEE806F" w:rsidR="00C958AF" w:rsidRDefault="00F70BBD" w:rsidP="00A60F2C">
      <w:r w:rsidRPr="0007329F">
        <w:t xml:space="preserve">Com s’ha vist en l’apartat anterior, el TFG durarà </w:t>
      </w:r>
      <w:r w:rsidR="00045D88" w:rsidRPr="0007329F">
        <w:t xml:space="preserve">626 </w:t>
      </w:r>
      <w:r w:rsidRPr="0007329F">
        <w:t>hores, per tant a continuació s’adjuntarà una taula on sortirà el pressupost necessari per fer aquest producte.</w:t>
      </w:r>
    </w:p>
    <w:p w14:paraId="4AC1D700" w14:textId="77777777" w:rsidR="00C958AF" w:rsidRDefault="00C958AF" w:rsidP="00A60F2C"/>
    <w:tbl>
      <w:tblPr>
        <w:tblW w:w="9821" w:type="dxa"/>
        <w:jc w:val="center"/>
        <w:tblCellMar>
          <w:left w:w="70" w:type="dxa"/>
          <w:right w:w="70" w:type="dxa"/>
        </w:tblCellMar>
        <w:tblLook w:val="04A0" w:firstRow="1" w:lastRow="0" w:firstColumn="1" w:lastColumn="0" w:noHBand="0" w:noVBand="1"/>
      </w:tblPr>
      <w:tblGrid>
        <w:gridCol w:w="458"/>
        <w:gridCol w:w="469"/>
        <w:gridCol w:w="658"/>
        <w:gridCol w:w="1119"/>
        <w:gridCol w:w="674"/>
        <w:gridCol w:w="607"/>
        <w:gridCol w:w="661"/>
        <w:gridCol w:w="607"/>
        <w:gridCol w:w="714"/>
        <w:gridCol w:w="647"/>
        <w:gridCol w:w="634"/>
        <w:gridCol w:w="607"/>
        <w:gridCol w:w="594"/>
        <w:gridCol w:w="1400"/>
      </w:tblGrid>
      <w:tr w:rsidR="00045D88" w:rsidRPr="0007329F" w14:paraId="64B5CC57" w14:textId="77777777" w:rsidTr="00C958AF">
        <w:trPr>
          <w:trHeight w:val="107"/>
          <w:tblHeader/>
          <w:jc w:val="center"/>
        </w:trPr>
        <w:tc>
          <w:tcPr>
            <w:tcW w:w="1557" w:type="dxa"/>
            <w:gridSpan w:val="3"/>
            <w:vMerge w:val="restart"/>
            <w:tcBorders>
              <w:top w:val="nil"/>
              <w:left w:val="nil"/>
              <w:bottom w:val="single" w:sz="12" w:space="0" w:color="000000"/>
              <w:right w:val="single" w:sz="12" w:space="0" w:color="000000"/>
            </w:tcBorders>
            <w:shd w:val="clear" w:color="auto" w:fill="auto"/>
            <w:noWrap/>
            <w:vAlign w:val="center"/>
            <w:hideMark/>
          </w:tcPr>
          <w:p w14:paraId="4D0D59B8"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437D41E"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CD1486F" w14:textId="26DE0CAD"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 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43D4936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4D26CDE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COST</w:t>
            </w:r>
          </w:p>
        </w:tc>
      </w:tr>
      <w:tr w:rsidR="00C958AF" w:rsidRPr="0007329F" w14:paraId="1019FB28" w14:textId="77777777" w:rsidTr="00C958AF">
        <w:trPr>
          <w:trHeight w:val="107"/>
          <w:tblHeader/>
          <w:jc w:val="center"/>
        </w:trPr>
        <w:tc>
          <w:tcPr>
            <w:tcW w:w="1557" w:type="dxa"/>
            <w:gridSpan w:val="3"/>
            <w:vMerge/>
            <w:tcBorders>
              <w:top w:val="nil"/>
              <w:left w:val="nil"/>
              <w:bottom w:val="single" w:sz="12" w:space="0" w:color="000000"/>
              <w:right w:val="single" w:sz="12" w:space="0" w:color="000000"/>
            </w:tcBorders>
            <w:vAlign w:val="center"/>
            <w:hideMark/>
          </w:tcPr>
          <w:p w14:paraId="2D6D1301" w14:textId="77777777" w:rsidR="00045D88" w:rsidRPr="0007329F" w:rsidRDefault="00045D88" w:rsidP="00045D88">
            <w:pPr>
              <w:spacing w:before="0" w:line="240" w:lineRule="auto"/>
              <w:jc w:val="left"/>
              <w:rPr>
                <w:rFonts w:eastAsia="Times New Roman"/>
                <w:sz w:val="20"/>
                <w:szCs w:val="24"/>
                <w:lang w:eastAsia="ca-ES"/>
              </w:rPr>
            </w:pPr>
          </w:p>
        </w:tc>
        <w:tc>
          <w:tcPr>
            <w:tcW w:w="1119" w:type="dxa"/>
            <w:vMerge/>
            <w:tcBorders>
              <w:top w:val="single" w:sz="12" w:space="0" w:color="auto"/>
              <w:left w:val="single" w:sz="12" w:space="0" w:color="auto"/>
              <w:bottom w:val="single" w:sz="12" w:space="0" w:color="000000"/>
              <w:right w:val="single" w:sz="12" w:space="0" w:color="auto"/>
            </w:tcBorders>
            <w:vAlign w:val="center"/>
            <w:hideMark/>
          </w:tcPr>
          <w:p w14:paraId="4C7EC855"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36D83CD8"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A30DC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534C14"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589A602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356682B1"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38B09CB0"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6A77E45A"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1480376D"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5DB053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E633CA3" w14:textId="77777777" w:rsidR="00045D88" w:rsidRPr="0007329F" w:rsidRDefault="00045D88" w:rsidP="00045D88">
            <w:pPr>
              <w:spacing w:before="0" w:line="240" w:lineRule="auto"/>
              <w:jc w:val="left"/>
              <w:rPr>
                <w:rFonts w:eastAsia="Times New Roman"/>
                <w:b/>
                <w:bCs/>
                <w:color w:val="000000"/>
                <w:szCs w:val="24"/>
                <w:lang w:eastAsia="ca-ES"/>
              </w:rPr>
            </w:pPr>
          </w:p>
        </w:tc>
      </w:tr>
      <w:tr w:rsidR="00C958AF" w:rsidRPr="0007329F" w14:paraId="0342A1D8"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4FC4DB03"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Material</w:t>
            </w:r>
          </w:p>
        </w:tc>
        <w:tc>
          <w:tcPr>
            <w:tcW w:w="1127" w:type="dxa"/>
            <w:gridSpan w:val="2"/>
            <w:tcBorders>
              <w:top w:val="single" w:sz="12" w:space="0" w:color="auto"/>
              <w:left w:val="nil"/>
              <w:bottom w:val="single" w:sz="8" w:space="0" w:color="auto"/>
              <w:right w:val="single" w:sz="12" w:space="0" w:color="000000"/>
            </w:tcBorders>
            <w:shd w:val="clear" w:color="000000" w:fill="D9D9D9"/>
            <w:vAlign w:val="center"/>
            <w:hideMark/>
          </w:tcPr>
          <w:p w14:paraId="4E12E5B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Ordinador</w:t>
            </w:r>
          </w:p>
        </w:tc>
        <w:tc>
          <w:tcPr>
            <w:tcW w:w="1119" w:type="dxa"/>
            <w:tcBorders>
              <w:top w:val="single" w:sz="12" w:space="0" w:color="auto"/>
              <w:left w:val="nil"/>
              <w:bottom w:val="single" w:sz="8" w:space="0" w:color="auto"/>
              <w:right w:val="single" w:sz="12" w:space="0" w:color="auto"/>
            </w:tcBorders>
            <w:shd w:val="clear" w:color="auto" w:fill="auto"/>
            <w:vAlign w:val="center"/>
            <w:hideMark/>
          </w:tcPr>
          <w:p w14:paraId="46049A31" w14:textId="640E69F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29,00€</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99C20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59481D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D44D35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46C951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4A036B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16026D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0BF7C9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D1CAA2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FB8F5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45A5C350" w14:textId="234FF2B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76,33€</w:t>
            </w:r>
          </w:p>
        </w:tc>
      </w:tr>
      <w:tr w:rsidR="00C958AF" w:rsidRPr="0007329F" w14:paraId="228017EB"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2E477D6A"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07A309DB" w14:textId="4330AB60"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ndroid</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14BDBF79" w14:textId="18049F8C"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9,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E673F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9EF805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1C093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299400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39C1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EC23D5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CB848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4D4DA9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4D2B40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51ADA9" w14:textId="2C2BB1C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9,75€</w:t>
            </w:r>
          </w:p>
        </w:tc>
      </w:tr>
      <w:tr w:rsidR="00C958AF" w:rsidRPr="0007329F" w14:paraId="28F04DD9"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27225EF3"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CA15C2D" w14:textId="2B359F65" w:rsidR="00045D88" w:rsidRPr="0007329F" w:rsidRDefault="00045D88" w:rsidP="00045D88">
            <w:pPr>
              <w:spacing w:before="0" w:line="240" w:lineRule="auto"/>
              <w:jc w:val="center"/>
              <w:rPr>
                <w:rFonts w:eastAsia="Times New Roman"/>
                <w:color w:val="000000"/>
                <w:szCs w:val="24"/>
                <w:lang w:eastAsia="ca-ES"/>
              </w:rPr>
            </w:pPr>
            <w:proofErr w:type="spellStart"/>
            <w:r w:rsidRPr="0007329F">
              <w:rPr>
                <w:rFonts w:eastAsia="Times New Roman"/>
                <w:color w:val="000000"/>
                <w:szCs w:val="24"/>
                <w:lang w:eastAsia="ca-ES"/>
              </w:rPr>
              <w:t>Iphone</w:t>
            </w:r>
            <w:proofErr w:type="spellEnd"/>
          </w:p>
        </w:tc>
        <w:tc>
          <w:tcPr>
            <w:tcW w:w="1119" w:type="dxa"/>
            <w:tcBorders>
              <w:top w:val="single" w:sz="8" w:space="0" w:color="auto"/>
              <w:left w:val="nil"/>
              <w:bottom w:val="single" w:sz="12" w:space="0" w:color="auto"/>
              <w:right w:val="single" w:sz="12" w:space="0" w:color="auto"/>
            </w:tcBorders>
            <w:shd w:val="clear" w:color="auto" w:fill="auto"/>
            <w:noWrap/>
            <w:vAlign w:val="center"/>
            <w:hideMark/>
          </w:tcPr>
          <w:p w14:paraId="055A2AA1" w14:textId="0469893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89,00€</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F2214C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98378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3B188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CD65DE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DFC3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D22209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14889A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4EAC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140002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F53B269" w14:textId="45A37E29"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4,50€</w:t>
            </w:r>
          </w:p>
        </w:tc>
      </w:tr>
      <w:tr w:rsidR="00C958AF" w:rsidRPr="0007329F" w14:paraId="4C5ECE49" w14:textId="77777777" w:rsidTr="00C958AF">
        <w:trPr>
          <w:trHeight w:val="10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25E7404C"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lastRenderedPageBreak/>
              <w:t>Despeses</w:t>
            </w:r>
          </w:p>
        </w:tc>
        <w:tc>
          <w:tcPr>
            <w:tcW w:w="1127" w:type="dxa"/>
            <w:gridSpan w:val="2"/>
            <w:tcBorders>
              <w:top w:val="single" w:sz="12" w:space="0" w:color="auto"/>
              <w:left w:val="nil"/>
              <w:bottom w:val="nil"/>
              <w:right w:val="single" w:sz="12" w:space="0" w:color="000000"/>
            </w:tcBorders>
            <w:shd w:val="clear" w:color="000000" w:fill="D9D9D9"/>
            <w:vAlign w:val="center"/>
            <w:hideMark/>
          </w:tcPr>
          <w:p w14:paraId="339A5B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Llum</w:t>
            </w:r>
          </w:p>
        </w:tc>
        <w:tc>
          <w:tcPr>
            <w:tcW w:w="1119" w:type="dxa"/>
            <w:tcBorders>
              <w:top w:val="single" w:sz="12" w:space="0" w:color="auto"/>
              <w:left w:val="nil"/>
              <w:bottom w:val="nil"/>
              <w:right w:val="single" w:sz="12" w:space="0" w:color="auto"/>
            </w:tcBorders>
            <w:shd w:val="clear" w:color="000000" w:fill="F2F2F2"/>
            <w:noWrap/>
            <w:vAlign w:val="center"/>
            <w:hideMark/>
          </w:tcPr>
          <w:p w14:paraId="43B55109" w14:textId="5FC2B8A8"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5,48€</w:t>
            </w:r>
          </w:p>
        </w:tc>
        <w:tc>
          <w:tcPr>
            <w:tcW w:w="0" w:type="auto"/>
            <w:tcBorders>
              <w:top w:val="single" w:sz="12" w:space="0" w:color="auto"/>
              <w:left w:val="nil"/>
              <w:bottom w:val="nil"/>
              <w:right w:val="single" w:sz="8" w:space="0" w:color="auto"/>
            </w:tcBorders>
            <w:shd w:val="clear" w:color="000000" w:fill="F2F2F2"/>
            <w:noWrap/>
            <w:vAlign w:val="center"/>
            <w:hideMark/>
          </w:tcPr>
          <w:p w14:paraId="1DF292B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DF29AF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5F30E46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1B8280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0E3724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A2CA9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0436F7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26188D2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16EB4E2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5C232C13" w14:textId="0880860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9,66€</w:t>
            </w:r>
          </w:p>
        </w:tc>
      </w:tr>
      <w:tr w:rsidR="00C958AF" w:rsidRPr="0007329F" w14:paraId="3C2FDDAF"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C1CAA3F"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22BC2A0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igua</w:t>
            </w:r>
          </w:p>
        </w:tc>
        <w:tc>
          <w:tcPr>
            <w:tcW w:w="1119" w:type="dxa"/>
            <w:tcBorders>
              <w:top w:val="single" w:sz="8" w:space="0" w:color="auto"/>
              <w:left w:val="nil"/>
              <w:bottom w:val="single" w:sz="8" w:space="0" w:color="auto"/>
              <w:right w:val="single" w:sz="12" w:space="0" w:color="auto"/>
            </w:tcBorders>
            <w:shd w:val="clear" w:color="auto" w:fill="auto"/>
            <w:noWrap/>
            <w:vAlign w:val="center"/>
            <w:hideMark/>
          </w:tcPr>
          <w:p w14:paraId="27A4FAD4" w14:textId="4C32FA85"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1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3757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09341E4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2F7B1A4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0AD14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EDD2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0B18C1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658E19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D257E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282671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FB9F670" w14:textId="098D303F"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52,11€</w:t>
            </w:r>
          </w:p>
        </w:tc>
      </w:tr>
      <w:tr w:rsidR="00C958AF" w:rsidRPr="0007329F" w14:paraId="1CBE6425" w14:textId="77777777" w:rsidTr="00C958AF">
        <w:trPr>
          <w:trHeight w:val="10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35868DB"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8" w:space="0" w:color="auto"/>
              <w:right w:val="single" w:sz="12" w:space="0" w:color="000000"/>
            </w:tcBorders>
            <w:shd w:val="clear" w:color="000000" w:fill="D9D9D9"/>
            <w:vAlign w:val="center"/>
            <w:hideMark/>
          </w:tcPr>
          <w:p w14:paraId="41BB4AB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Internet</w:t>
            </w:r>
          </w:p>
        </w:tc>
        <w:tc>
          <w:tcPr>
            <w:tcW w:w="1119" w:type="dxa"/>
            <w:tcBorders>
              <w:top w:val="nil"/>
              <w:left w:val="nil"/>
              <w:bottom w:val="single" w:sz="8" w:space="0" w:color="auto"/>
              <w:right w:val="single" w:sz="12" w:space="0" w:color="auto"/>
            </w:tcBorders>
            <w:shd w:val="clear" w:color="000000" w:fill="F2F2F2"/>
            <w:noWrap/>
            <w:vAlign w:val="center"/>
            <w:hideMark/>
          </w:tcPr>
          <w:p w14:paraId="492E07F3" w14:textId="5AC192F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9,95€</w:t>
            </w:r>
          </w:p>
        </w:tc>
        <w:tc>
          <w:tcPr>
            <w:tcW w:w="0" w:type="auto"/>
            <w:tcBorders>
              <w:top w:val="nil"/>
              <w:left w:val="nil"/>
              <w:bottom w:val="single" w:sz="8" w:space="0" w:color="auto"/>
              <w:right w:val="single" w:sz="8" w:space="0" w:color="auto"/>
            </w:tcBorders>
            <w:shd w:val="clear" w:color="000000" w:fill="F2F2F2"/>
            <w:noWrap/>
            <w:vAlign w:val="center"/>
            <w:hideMark/>
          </w:tcPr>
          <w:p w14:paraId="05F3DB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7320E7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662BD9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510C8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FDE99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AD558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9B6FB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BD5875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09B5A7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8E177D2" w14:textId="1D816F0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79,78€</w:t>
            </w:r>
          </w:p>
        </w:tc>
      </w:tr>
      <w:tr w:rsidR="00C958AF" w:rsidRPr="0007329F" w14:paraId="7B2D0DE1" w14:textId="77777777" w:rsidTr="00C958AF">
        <w:trPr>
          <w:trHeight w:val="103"/>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F14A367" w14:textId="77777777" w:rsidR="00045D88" w:rsidRPr="0007329F" w:rsidRDefault="00045D88" w:rsidP="00045D88">
            <w:pPr>
              <w:spacing w:before="0" w:line="240" w:lineRule="auto"/>
              <w:jc w:val="left"/>
              <w:rPr>
                <w:rFonts w:eastAsia="Times New Roman"/>
                <w:b/>
                <w:bCs/>
                <w:color w:val="000000"/>
                <w:szCs w:val="24"/>
                <w:lang w:eastAsia="ca-ES"/>
              </w:rPr>
            </w:pPr>
          </w:p>
        </w:tc>
        <w:tc>
          <w:tcPr>
            <w:tcW w:w="1127" w:type="dxa"/>
            <w:gridSpan w:val="2"/>
            <w:tcBorders>
              <w:top w:val="single" w:sz="8" w:space="0" w:color="auto"/>
              <w:left w:val="nil"/>
              <w:bottom w:val="single" w:sz="12" w:space="0" w:color="auto"/>
              <w:right w:val="single" w:sz="12" w:space="0" w:color="000000"/>
            </w:tcBorders>
            <w:shd w:val="clear" w:color="000000" w:fill="D9D9D9"/>
            <w:vAlign w:val="center"/>
            <w:hideMark/>
          </w:tcPr>
          <w:p w14:paraId="65CD769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Habitatge</w:t>
            </w:r>
          </w:p>
        </w:tc>
        <w:tc>
          <w:tcPr>
            <w:tcW w:w="1119" w:type="dxa"/>
            <w:tcBorders>
              <w:top w:val="nil"/>
              <w:left w:val="nil"/>
              <w:bottom w:val="single" w:sz="12" w:space="0" w:color="auto"/>
              <w:right w:val="single" w:sz="12" w:space="0" w:color="auto"/>
            </w:tcBorders>
            <w:shd w:val="clear" w:color="auto" w:fill="auto"/>
            <w:noWrap/>
            <w:vAlign w:val="center"/>
            <w:hideMark/>
          </w:tcPr>
          <w:p w14:paraId="164B6656" w14:textId="4F2FCE9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0€</w:t>
            </w:r>
          </w:p>
        </w:tc>
        <w:tc>
          <w:tcPr>
            <w:tcW w:w="0" w:type="auto"/>
            <w:tcBorders>
              <w:top w:val="nil"/>
              <w:left w:val="nil"/>
              <w:bottom w:val="single" w:sz="12" w:space="0" w:color="auto"/>
              <w:right w:val="single" w:sz="8" w:space="0" w:color="auto"/>
            </w:tcBorders>
            <w:shd w:val="clear" w:color="auto" w:fill="auto"/>
            <w:noWrap/>
            <w:vAlign w:val="center"/>
            <w:hideMark/>
          </w:tcPr>
          <w:p w14:paraId="65A19E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0455E2B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DE80BF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A20732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9EF5AD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E7CCDA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4EB9BC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DC3D5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CE8D9B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BF4033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29,50 €</w:t>
            </w:r>
          </w:p>
        </w:tc>
      </w:tr>
      <w:tr w:rsidR="00C958AF" w:rsidRPr="0007329F" w14:paraId="63A61297" w14:textId="77777777" w:rsidTr="00C958AF">
        <w:trPr>
          <w:trHeight w:val="10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0A7A5EF6" w14:textId="77777777" w:rsidR="00045D88" w:rsidRPr="0007329F" w:rsidRDefault="00045D88" w:rsidP="00045D88">
            <w:pPr>
              <w:spacing w:before="0" w:line="240" w:lineRule="auto"/>
              <w:jc w:val="center"/>
              <w:rPr>
                <w:rFonts w:eastAsia="Times New Roman"/>
                <w:b/>
                <w:bCs/>
                <w:color w:val="000000"/>
                <w:szCs w:val="24"/>
                <w:lang w:eastAsia="ca-ES"/>
              </w:rPr>
            </w:pPr>
            <w:r w:rsidRPr="0007329F">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399BE5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ocumentació</w:t>
            </w:r>
          </w:p>
        </w:tc>
        <w:tc>
          <w:tcPr>
            <w:tcW w:w="641" w:type="dxa"/>
            <w:tcBorders>
              <w:top w:val="nil"/>
              <w:left w:val="nil"/>
              <w:bottom w:val="nil"/>
              <w:right w:val="single" w:sz="12" w:space="0" w:color="auto"/>
            </w:tcBorders>
            <w:shd w:val="clear" w:color="000000" w:fill="D9D9D9"/>
            <w:vAlign w:val="center"/>
            <w:hideMark/>
          </w:tcPr>
          <w:p w14:paraId="0C27C13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AV</w:t>
            </w:r>
          </w:p>
        </w:tc>
        <w:tc>
          <w:tcPr>
            <w:tcW w:w="1119" w:type="dxa"/>
            <w:tcBorders>
              <w:top w:val="nil"/>
              <w:left w:val="nil"/>
              <w:bottom w:val="nil"/>
              <w:right w:val="single" w:sz="12" w:space="0" w:color="auto"/>
            </w:tcBorders>
            <w:shd w:val="clear" w:color="auto" w:fill="auto"/>
            <w:noWrap/>
            <w:vAlign w:val="center"/>
            <w:hideMark/>
          </w:tcPr>
          <w:p w14:paraId="6C2BF188" w14:textId="781668C6"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nil"/>
              <w:right w:val="single" w:sz="8" w:space="0" w:color="auto"/>
            </w:tcBorders>
            <w:shd w:val="clear" w:color="auto" w:fill="auto"/>
            <w:noWrap/>
            <w:vAlign w:val="center"/>
            <w:hideMark/>
          </w:tcPr>
          <w:p w14:paraId="6CDDE21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7379DF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4BB2FDB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CBB52A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295ECB5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4AB16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228193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FF358F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15A84C74"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489C060" w14:textId="646BFAC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56,00€</w:t>
            </w:r>
          </w:p>
        </w:tc>
      </w:tr>
      <w:tr w:rsidR="00C958AF" w:rsidRPr="0007329F" w14:paraId="3BC63F61"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7524247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697BB81"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single" w:sz="8" w:space="0" w:color="auto"/>
              <w:left w:val="nil"/>
              <w:bottom w:val="single" w:sz="8" w:space="0" w:color="auto"/>
              <w:right w:val="single" w:sz="12" w:space="0" w:color="auto"/>
            </w:tcBorders>
            <w:shd w:val="clear" w:color="000000" w:fill="D9D9D9"/>
            <w:vAlign w:val="center"/>
            <w:hideMark/>
          </w:tcPr>
          <w:p w14:paraId="0601086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MM</w:t>
            </w:r>
          </w:p>
        </w:tc>
        <w:tc>
          <w:tcPr>
            <w:tcW w:w="1119" w:type="dxa"/>
            <w:tcBorders>
              <w:top w:val="single" w:sz="8" w:space="0" w:color="auto"/>
              <w:left w:val="nil"/>
              <w:bottom w:val="single" w:sz="8" w:space="0" w:color="auto"/>
              <w:right w:val="single" w:sz="12" w:space="0" w:color="auto"/>
            </w:tcBorders>
            <w:shd w:val="clear" w:color="000000" w:fill="F2F2F2"/>
            <w:noWrap/>
            <w:vAlign w:val="center"/>
            <w:hideMark/>
          </w:tcPr>
          <w:p w14:paraId="70ACF8CA" w14:textId="0EBE6AEB"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6D14A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61A769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44EDB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F60D51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DC532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6F2A6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B9A6F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46AA3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FC80F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1ED684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68,00 €</w:t>
            </w:r>
          </w:p>
        </w:tc>
      </w:tr>
      <w:tr w:rsidR="00C958AF" w:rsidRPr="0007329F" w14:paraId="16A2FA76"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3F7A2FE6"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D8C6538"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12" w:space="0" w:color="auto"/>
              <w:right w:val="single" w:sz="12" w:space="0" w:color="auto"/>
            </w:tcBorders>
            <w:shd w:val="clear" w:color="000000" w:fill="D9D9D9"/>
            <w:vAlign w:val="center"/>
            <w:hideMark/>
          </w:tcPr>
          <w:p w14:paraId="1E13E6F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P</w:t>
            </w:r>
          </w:p>
        </w:tc>
        <w:tc>
          <w:tcPr>
            <w:tcW w:w="1119" w:type="dxa"/>
            <w:tcBorders>
              <w:top w:val="nil"/>
              <w:left w:val="nil"/>
              <w:bottom w:val="single" w:sz="12" w:space="0" w:color="auto"/>
              <w:right w:val="single" w:sz="12" w:space="0" w:color="auto"/>
            </w:tcBorders>
            <w:shd w:val="clear" w:color="auto" w:fill="auto"/>
            <w:noWrap/>
            <w:vAlign w:val="center"/>
            <w:hideMark/>
          </w:tcPr>
          <w:p w14:paraId="7C8F7DF8" w14:textId="3A187DE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00€</w:t>
            </w:r>
          </w:p>
        </w:tc>
        <w:tc>
          <w:tcPr>
            <w:tcW w:w="0" w:type="auto"/>
            <w:tcBorders>
              <w:top w:val="nil"/>
              <w:left w:val="nil"/>
              <w:bottom w:val="single" w:sz="12" w:space="0" w:color="auto"/>
              <w:right w:val="single" w:sz="8" w:space="0" w:color="auto"/>
            </w:tcBorders>
            <w:shd w:val="clear" w:color="auto" w:fill="auto"/>
            <w:noWrap/>
            <w:vAlign w:val="center"/>
            <w:hideMark/>
          </w:tcPr>
          <w:p w14:paraId="27E08BC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C602949"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01CD25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CBE91D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5EE12C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953AAD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9CEFE8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507993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3F8DF62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4429E780" w14:textId="28F04AFE"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80,00€</w:t>
            </w:r>
          </w:p>
        </w:tc>
      </w:tr>
      <w:tr w:rsidR="00C958AF" w:rsidRPr="0007329F" w14:paraId="680E21B8" w14:textId="77777777" w:rsidTr="00C958AF">
        <w:trPr>
          <w:trHeight w:val="107"/>
          <w:jc w:val="center"/>
        </w:trPr>
        <w:tc>
          <w:tcPr>
            <w:tcW w:w="0" w:type="auto"/>
            <w:vMerge/>
            <w:tcBorders>
              <w:top w:val="nil"/>
              <w:left w:val="single" w:sz="12" w:space="0" w:color="auto"/>
              <w:bottom w:val="nil"/>
              <w:right w:val="single" w:sz="12" w:space="0" w:color="auto"/>
            </w:tcBorders>
            <w:vAlign w:val="center"/>
            <w:hideMark/>
          </w:tcPr>
          <w:p w14:paraId="056F35FF"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67722C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Producte</w:t>
            </w:r>
          </w:p>
        </w:tc>
        <w:tc>
          <w:tcPr>
            <w:tcW w:w="641" w:type="dxa"/>
            <w:tcBorders>
              <w:top w:val="nil"/>
              <w:left w:val="nil"/>
              <w:bottom w:val="single" w:sz="8" w:space="0" w:color="auto"/>
              <w:right w:val="single" w:sz="12" w:space="0" w:color="auto"/>
            </w:tcBorders>
            <w:shd w:val="clear" w:color="000000" w:fill="D9D9D9"/>
            <w:vAlign w:val="center"/>
            <w:hideMark/>
          </w:tcPr>
          <w:p w14:paraId="737EB78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DP</w:t>
            </w:r>
          </w:p>
        </w:tc>
        <w:tc>
          <w:tcPr>
            <w:tcW w:w="1119" w:type="dxa"/>
            <w:tcBorders>
              <w:top w:val="nil"/>
              <w:left w:val="nil"/>
              <w:bottom w:val="single" w:sz="8" w:space="0" w:color="auto"/>
              <w:right w:val="single" w:sz="12" w:space="0" w:color="auto"/>
            </w:tcBorders>
            <w:shd w:val="clear" w:color="000000" w:fill="F2F2F2"/>
            <w:noWrap/>
            <w:vAlign w:val="center"/>
            <w:hideMark/>
          </w:tcPr>
          <w:p w14:paraId="5F54E5C7" w14:textId="58A3F504"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5,00€</w:t>
            </w:r>
          </w:p>
        </w:tc>
        <w:tc>
          <w:tcPr>
            <w:tcW w:w="0" w:type="auto"/>
            <w:tcBorders>
              <w:top w:val="nil"/>
              <w:left w:val="nil"/>
              <w:bottom w:val="nil"/>
              <w:right w:val="single" w:sz="8" w:space="0" w:color="auto"/>
            </w:tcBorders>
            <w:shd w:val="clear" w:color="000000" w:fill="F2F2F2"/>
            <w:noWrap/>
            <w:vAlign w:val="center"/>
            <w:hideMark/>
          </w:tcPr>
          <w:p w14:paraId="56FFF4C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45F8A28"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043FC05"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5B281D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CFA5E0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BF73BE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6C2715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C8442E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19072EEC"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39FE482" w14:textId="2579AC92"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00,00€</w:t>
            </w:r>
          </w:p>
        </w:tc>
      </w:tr>
      <w:tr w:rsidR="00C958AF" w:rsidRPr="0007329F" w14:paraId="316883A5" w14:textId="77777777" w:rsidTr="00C958AF">
        <w:trPr>
          <w:trHeight w:val="103"/>
          <w:jc w:val="center"/>
        </w:trPr>
        <w:tc>
          <w:tcPr>
            <w:tcW w:w="0" w:type="auto"/>
            <w:vMerge/>
            <w:tcBorders>
              <w:top w:val="nil"/>
              <w:left w:val="single" w:sz="12" w:space="0" w:color="auto"/>
              <w:bottom w:val="nil"/>
              <w:right w:val="single" w:sz="12" w:space="0" w:color="auto"/>
            </w:tcBorders>
            <w:vAlign w:val="center"/>
            <w:hideMark/>
          </w:tcPr>
          <w:p w14:paraId="01308F87"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EFECEF0"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50559D1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S</w:t>
            </w:r>
          </w:p>
        </w:tc>
        <w:tc>
          <w:tcPr>
            <w:tcW w:w="1119" w:type="dxa"/>
            <w:tcBorders>
              <w:top w:val="nil"/>
              <w:left w:val="nil"/>
              <w:bottom w:val="single" w:sz="8" w:space="0" w:color="auto"/>
              <w:right w:val="single" w:sz="12" w:space="0" w:color="auto"/>
            </w:tcBorders>
            <w:shd w:val="clear" w:color="auto" w:fill="auto"/>
            <w:noWrap/>
            <w:vAlign w:val="center"/>
            <w:hideMark/>
          </w:tcPr>
          <w:p w14:paraId="7F7745E0" w14:textId="24FB8753"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0,00€</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C0A52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28B951F"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FE4673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85919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B9747"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C575A8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37ED4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297155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191A5BD6"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341E12F" w14:textId="47DE1CA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4.780,00€</w:t>
            </w:r>
          </w:p>
        </w:tc>
      </w:tr>
      <w:tr w:rsidR="00C958AF" w:rsidRPr="0007329F" w14:paraId="4C246EA6" w14:textId="77777777" w:rsidTr="00C958AF">
        <w:trPr>
          <w:trHeight w:val="126"/>
          <w:jc w:val="center"/>
        </w:trPr>
        <w:tc>
          <w:tcPr>
            <w:tcW w:w="0" w:type="auto"/>
            <w:vMerge/>
            <w:tcBorders>
              <w:top w:val="nil"/>
              <w:left w:val="single" w:sz="12" w:space="0" w:color="auto"/>
              <w:bottom w:val="nil"/>
              <w:right w:val="single" w:sz="12" w:space="0" w:color="auto"/>
            </w:tcBorders>
            <w:vAlign w:val="center"/>
            <w:hideMark/>
          </w:tcPr>
          <w:p w14:paraId="118F13EE" w14:textId="77777777" w:rsidR="00045D88" w:rsidRPr="0007329F"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8FC53C6" w14:textId="77777777" w:rsidR="00045D88" w:rsidRPr="0007329F" w:rsidRDefault="00045D88" w:rsidP="00045D88">
            <w:pPr>
              <w:spacing w:before="0" w:line="240" w:lineRule="auto"/>
              <w:jc w:val="left"/>
              <w:rPr>
                <w:rFonts w:eastAsia="Times New Roman"/>
                <w:color w:val="000000"/>
                <w:szCs w:val="24"/>
                <w:lang w:eastAsia="ca-ES"/>
              </w:rPr>
            </w:pPr>
          </w:p>
        </w:tc>
        <w:tc>
          <w:tcPr>
            <w:tcW w:w="641" w:type="dxa"/>
            <w:tcBorders>
              <w:top w:val="nil"/>
              <w:left w:val="nil"/>
              <w:bottom w:val="single" w:sz="8" w:space="0" w:color="auto"/>
              <w:right w:val="single" w:sz="12" w:space="0" w:color="auto"/>
            </w:tcBorders>
            <w:shd w:val="clear" w:color="000000" w:fill="D9D9D9"/>
            <w:vAlign w:val="center"/>
            <w:hideMark/>
          </w:tcPr>
          <w:p w14:paraId="4326A341"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CA</w:t>
            </w:r>
          </w:p>
        </w:tc>
        <w:tc>
          <w:tcPr>
            <w:tcW w:w="1119" w:type="dxa"/>
            <w:tcBorders>
              <w:top w:val="nil"/>
              <w:left w:val="nil"/>
              <w:bottom w:val="single" w:sz="12" w:space="0" w:color="auto"/>
              <w:right w:val="single" w:sz="12" w:space="0" w:color="auto"/>
            </w:tcBorders>
            <w:shd w:val="clear" w:color="000000" w:fill="F2F2F2"/>
            <w:noWrap/>
            <w:vAlign w:val="center"/>
            <w:hideMark/>
          </w:tcPr>
          <w:p w14:paraId="3C51C3AA" w14:textId="60835211"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5,00€</w:t>
            </w:r>
          </w:p>
        </w:tc>
        <w:tc>
          <w:tcPr>
            <w:tcW w:w="0" w:type="auto"/>
            <w:tcBorders>
              <w:top w:val="nil"/>
              <w:left w:val="nil"/>
              <w:bottom w:val="single" w:sz="12" w:space="0" w:color="auto"/>
              <w:right w:val="single" w:sz="8" w:space="0" w:color="auto"/>
            </w:tcBorders>
            <w:shd w:val="clear" w:color="000000" w:fill="F2F2F2"/>
            <w:noWrap/>
            <w:vAlign w:val="center"/>
            <w:hideMark/>
          </w:tcPr>
          <w:p w14:paraId="27CC1C70"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5C6BB9B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BBFC6A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356243"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607A3DE"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E265B7A"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09063BD"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E4F0C6B"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199C5F02" w14:textId="77777777"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1EF5860D" w14:textId="2EFE14AD" w:rsidR="00045D88" w:rsidRPr="0007329F" w:rsidRDefault="00045D88" w:rsidP="00045D88">
            <w:pPr>
              <w:spacing w:before="0" w:line="240" w:lineRule="auto"/>
              <w:jc w:val="center"/>
              <w:rPr>
                <w:rFonts w:eastAsia="Times New Roman"/>
                <w:color w:val="000000"/>
                <w:szCs w:val="24"/>
                <w:lang w:eastAsia="ca-ES"/>
              </w:rPr>
            </w:pPr>
            <w:r w:rsidRPr="0007329F">
              <w:rPr>
                <w:rFonts w:eastAsia="Times New Roman"/>
                <w:color w:val="000000"/>
                <w:szCs w:val="24"/>
                <w:lang w:eastAsia="ca-ES"/>
              </w:rPr>
              <w:t>2.385,00€</w:t>
            </w:r>
          </w:p>
        </w:tc>
      </w:tr>
      <w:tr w:rsidR="00045D88" w:rsidRPr="0007329F" w14:paraId="0AEE502D" w14:textId="77777777" w:rsidTr="00C958AF">
        <w:trPr>
          <w:trHeight w:val="126"/>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2CB5AC8C" w14:textId="77777777"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50A95352" w14:textId="4D1E2A25" w:rsidR="00045D88" w:rsidRPr="0007329F" w:rsidRDefault="00045D88" w:rsidP="00045D88">
            <w:pPr>
              <w:spacing w:before="0" w:line="240" w:lineRule="auto"/>
              <w:jc w:val="center"/>
              <w:rPr>
                <w:rFonts w:eastAsia="Times New Roman"/>
                <w:b/>
                <w:bCs/>
                <w:color w:val="FFFFFF"/>
                <w:sz w:val="28"/>
                <w:szCs w:val="28"/>
                <w:lang w:eastAsia="ca-ES"/>
              </w:rPr>
            </w:pPr>
            <w:r w:rsidRPr="0007329F">
              <w:rPr>
                <w:rFonts w:eastAsia="Times New Roman"/>
                <w:b/>
                <w:bCs/>
                <w:color w:val="FFFFFF"/>
                <w:sz w:val="28"/>
                <w:szCs w:val="28"/>
                <w:lang w:eastAsia="ca-ES"/>
              </w:rPr>
              <w:t>11.000,63€</w:t>
            </w:r>
          </w:p>
        </w:tc>
      </w:tr>
    </w:tbl>
    <w:p w14:paraId="0EA58405" w14:textId="4966A832" w:rsidR="00031191" w:rsidRPr="0007329F" w:rsidRDefault="00762B9A" w:rsidP="000C4003">
      <w:pPr>
        <w:pStyle w:val="Llegenda"/>
      </w:pPr>
      <w:bookmarkStart w:id="49" w:name="_Toc64015182"/>
      <w:r w:rsidRPr="0007329F">
        <w:t xml:space="preserve">Taula </w:t>
      </w:r>
      <w:fldSimple w:instr=" STYLEREF 1 \s ">
        <w:r w:rsidR="002931D2">
          <w:rPr>
            <w:noProof/>
          </w:rPr>
          <w:t>6</w:t>
        </w:r>
      </w:fldSimple>
      <w:r w:rsidR="00C958AF">
        <w:t>.</w:t>
      </w:r>
      <w:fldSimple w:instr=" SEQ Taula \* ARABIC \s 1 ">
        <w:r w:rsidR="002931D2">
          <w:rPr>
            <w:noProof/>
          </w:rPr>
          <w:t>4</w:t>
        </w:r>
      </w:fldSimple>
      <w:r w:rsidRPr="0007329F">
        <w:t>: Pressupost</w:t>
      </w:r>
      <w:bookmarkEnd w:id="49"/>
    </w:p>
    <w:p w14:paraId="0892778C" w14:textId="6B988458" w:rsidR="00F70BBD" w:rsidRPr="0007329F" w:rsidRDefault="00F70BBD" w:rsidP="00F70BBD">
      <w:r w:rsidRPr="0007329F">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w:t>
      </w:r>
      <w:r w:rsidR="00045D88" w:rsidRPr="0007329F">
        <w:t>el que es té, un ordinador amb sistema operatiu Windows</w:t>
      </w:r>
      <w:r w:rsidRPr="0007329F">
        <w:t>.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12462248" w:rsidR="00F70BBD" w:rsidRPr="0007329F" w:rsidRDefault="00F70BBD" w:rsidP="00F70BBD">
      <w:r w:rsidRPr="0007329F">
        <w:t>A continuació s’ha fet una estimació de despeses que es pot tenir en el desenvolupament. Aquestes són la llum, aigua i internet. S’han calculat el preu mitjà que té una persona en despeses bàsiques en aquests tres aspectes anteriorment esmentats.</w:t>
      </w:r>
      <w:r w:rsidR="00045D88" w:rsidRPr="0007329F">
        <w:t xml:space="preserve"> A més s’ha calculat el percentatge d’ús d’aquest preu </w:t>
      </w:r>
      <w:r w:rsidR="00C958AF">
        <w:t>mitjà</w:t>
      </w:r>
      <w:r w:rsidR="00045D88" w:rsidRPr="0007329F">
        <w:t xml:space="preserve"> que es tindrà en el desenvolupament. En tractar-se d’un treball a mitja jornada, la majoria dels percentatges són del cinquanta per cent.</w:t>
      </w:r>
    </w:p>
    <w:p w14:paraId="4789F2DA" w14:textId="07F6B17E" w:rsidR="000A0E22" w:rsidRPr="0007329F" w:rsidRDefault="00F70BBD" w:rsidP="00F70BBD">
      <w:r w:rsidRPr="0007329F">
        <w:t>Per acabar, venen les despeses del sou i se separen en dos àmbits principals. El primer en el redactat de la documentació, que s’ha pensat que el preu per hora treballada ha de ser de vuit</w:t>
      </w:r>
      <w:r w:rsidR="00045D88" w:rsidRPr="0007329F">
        <w:t xml:space="preserve"> euros</w:t>
      </w:r>
      <w:r w:rsidRPr="0007329F">
        <w:t xml:space="preserve">. En el cas del desenvolupament del producte s’ha separat el preu per hora treballada en, principalment els </w:t>
      </w:r>
      <w:r w:rsidR="00045D88" w:rsidRPr="0007329F">
        <w:t>tres</w:t>
      </w:r>
      <w:r w:rsidRPr="0007329F">
        <w:t xml:space="preserve"> grups de tasques, disseny, creació del servidor</w:t>
      </w:r>
      <w:r w:rsidR="00045D88" w:rsidRPr="0007329F">
        <w:t xml:space="preserve"> i</w:t>
      </w:r>
      <w:r w:rsidRPr="0007329F">
        <w:t xml:space="preserve"> creació de l’aplicació. S’ha establert un sou mitjà per hora treballada depenent de quin grup s’estigui treballant en aquell moment veien el sou mitjà que tenen els</w:t>
      </w:r>
      <w:r w:rsidR="00045D88" w:rsidRPr="0007329F">
        <w:t xml:space="preserve"> desenvolupadors</w:t>
      </w:r>
      <w:r w:rsidRPr="0007329F">
        <w:t xml:space="preserve"> júniors en aquell camp.</w:t>
      </w:r>
    </w:p>
    <w:p w14:paraId="649449EA" w14:textId="710344B5" w:rsidR="007C0E03" w:rsidRPr="00BD7D30" w:rsidRDefault="00EC1059" w:rsidP="00EC1059">
      <w:pPr>
        <w:pStyle w:val="Ttol2"/>
        <w:numPr>
          <w:ilvl w:val="1"/>
          <w:numId w:val="29"/>
        </w:numPr>
      </w:pPr>
      <w:bookmarkStart w:id="50" w:name="_Toc55765603"/>
      <w:bookmarkStart w:id="51" w:name="_Toc64373943"/>
      <w:r w:rsidRPr="00BD7D30">
        <w:lastRenderedPageBreak/>
        <w:t>ANÀLISI DE VIABILITAT</w:t>
      </w:r>
      <w:bookmarkEnd w:id="50"/>
      <w:bookmarkEnd w:id="51"/>
    </w:p>
    <w:p w14:paraId="275F90A2" w14:textId="2D0763E2" w:rsidR="000652A4" w:rsidRPr="00BD7D30" w:rsidRDefault="00EC1059" w:rsidP="00A60F2C">
      <w:pPr>
        <w:pStyle w:val="Ttol3"/>
        <w:numPr>
          <w:ilvl w:val="2"/>
          <w:numId w:val="29"/>
        </w:numPr>
      </w:pPr>
      <w:bookmarkStart w:id="52" w:name="_Toc55765604"/>
      <w:bookmarkStart w:id="53" w:name="_Toc64373944"/>
      <w:r w:rsidRPr="00BD7D30">
        <w:t>ANÀLISI DE LA VIABILITAT TÈCNICA</w:t>
      </w:r>
      <w:bookmarkEnd w:id="52"/>
      <w:bookmarkEnd w:id="53"/>
    </w:p>
    <w:p w14:paraId="437D6DB8" w14:textId="06370529" w:rsidR="00947725" w:rsidRPr="0007329F" w:rsidRDefault="00947725" w:rsidP="00A60F2C">
      <w:r w:rsidRPr="0007329F">
        <w:t>Aquest projecte pot tenir dos riscos principals. El primer</w:t>
      </w:r>
      <w:r w:rsidR="00C958AF">
        <w:t xml:space="preserve"> és</w:t>
      </w:r>
      <w:r w:rsidRPr="0007329F">
        <w:t xml:space="preserve"> el risc més gran que té el projecte, és la creació o aprenentatge del motor d’interoperabilitat d’IRIS. Sense aquesta part el projecte no tindria sentit, ja que si el servidor o l’aplicació no pot rebre les dades de l’hospital el producte no tindria la funcionalitat desitjada, i per tant, no podria funcionar. Aquest risc en principi no hauria d’haver existit, ja que tota aquesta </w:t>
      </w:r>
      <w:r w:rsidR="0027748E">
        <w:t>API</w:t>
      </w:r>
      <w:r w:rsidRPr="0007329F">
        <w:t xml:space="preserve"> l’hauria de proporcionar l’Hospital de Mataró, però en els temps de pandèmia que s’estan vivint l’hospital ha de centrar tots els recursos amb la cura dels pacients i per tant no poden proporcionar cap recurs a aquest projecte. Per tant s’haurà de construir una </w:t>
      </w:r>
      <w:r w:rsidR="0007329F">
        <w:t>màquina</w:t>
      </w:r>
      <w:r w:rsidRPr="0007329F">
        <w:t xml:space="preserve"> virtual </w:t>
      </w:r>
      <w:r w:rsidR="00C958AF">
        <w:t>construïda</w:t>
      </w:r>
      <w:r w:rsidRPr="0007329F">
        <w:t xml:space="preserve"> amb </w:t>
      </w:r>
      <w:proofErr w:type="spellStart"/>
      <w:r w:rsidRPr="0007329F">
        <w:t>Hyper</w:t>
      </w:r>
      <w:proofErr w:type="spellEnd"/>
      <w:r w:rsidRPr="0007329F">
        <w:t xml:space="preserve">-V </w:t>
      </w:r>
      <w:r w:rsidRPr="0007329F">
        <w:fldChar w:fldCharType="begin"/>
      </w:r>
      <w:r w:rsidR="00864253">
        <w:instrText xml:space="preserve"> ADDIN ZOTERO_ITEM CSL_CITATION {"citationID":"KjdCiDKV","properties":{"formattedCitation":"[18]","plainCitation":"[18]","noteIndex":0},"citationItems":[{"id":49,"uris":["http://zotero.org/users/local/eauejolH/items/PBIIMVDP"],"uri":["http://zotero.org/users/local/eauejolH/items/PBIIMVDP"],"itemData":{"id":49,"type":"book","event-place":"https://docs.microsoft.com/en-us/virtualization/hyper-v-on-windows/about/","ISBN":"https://docs.microsoft.com/en-us/virtualization/hyper-v-on-windows/about/","publisher-place":"https://docs.microsoft.com/en-us/virtualization/hyper-v-on-windows/about/","title":"Hyper-V","URL":"https://docs.microsoft.com/en-us/virtualization/hyper-v-on-windows/about/","author":[{"literal":"Microsoft"}],"issued":{"date-parts":[["2008"]]}}}],"schema":"https://github.com/citation-style-language/schema/raw/master/csl-citation.json"} </w:instrText>
      </w:r>
      <w:r w:rsidRPr="0007329F">
        <w:fldChar w:fldCharType="separate"/>
      </w:r>
      <w:r w:rsidR="00864253" w:rsidRPr="00864253">
        <w:t>[18]</w:t>
      </w:r>
      <w:r w:rsidRPr="0007329F">
        <w:fldChar w:fldCharType="end"/>
      </w:r>
      <w:r w:rsidRPr="0007329F">
        <w:t xml:space="preserve"> amb el sistema operatiu de Windows Server per a que el servidor IRIS i el servidor web funcionin i es puguin comunicar.</w:t>
      </w:r>
    </w:p>
    <w:p w14:paraId="1B48C228" w14:textId="18F25C18" w:rsidR="00C87E34" w:rsidRPr="0007329F" w:rsidRDefault="00947725" w:rsidP="00A60F2C">
      <w:r w:rsidRPr="0007329F">
        <w:t>El segon i últim risc arriba amb la creació de l’aplicació. En un inici es va voler optar per utilitzar</w:t>
      </w:r>
      <w:r w:rsidR="0007329F" w:rsidRPr="0007329F">
        <w:t xml:space="preserve"> Android Studio </w:t>
      </w:r>
      <w:r w:rsidR="0007329F" w:rsidRPr="0007329F">
        <w:fldChar w:fldCharType="begin"/>
      </w:r>
      <w:r w:rsidR="00864253">
        <w:instrText xml:space="preserve"> ADDIN ZOTERO_ITEM CSL_CITATION {"citationID":"CWY1sB4q","properties":{"formattedCitation":"[19]","plainCitation":"[19]","noteIndex":0},"citationItems":[{"id":51,"uris":["http://zotero.org/users/local/eauejolH/items/P3D7EX3U"],"uri":["http://zotero.org/users/local/eauejolH/items/P3D7EX3U"],"itemData":{"id":51,"type":"book","event-place":"https://developer.android.com/studio","ISBN":"https://developer.android.com/studio","publisher-place":"https://developer.android.com/studio","title":"Android Studio","URL":"https://developer.android.com/studio","author":[{"literal":"Google"}],"issued":{"date-parts":[["2013"]]}}}],"schema":"https://github.com/citation-style-language/schema/raw/master/csl-citation.json"} </w:instrText>
      </w:r>
      <w:r w:rsidR="0007329F" w:rsidRPr="0007329F">
        <w:fldChar w:fldCharType="separate"/>
      </w:r>
      <w:r w:rsidR="00864253" w:rsidRPr="00864253">
        <w:t>[19]</w:t>
      </w:r>
      <w:r w:rsidR="0007329F" w:rsidRPr="0007329F">
        <w:fldChar w:fldCharType="end"/>
      </w:r>
      <w:r w:rsidR="0007329F" w:rsidRPr="0007329F">
        <w:t xml:space="preserve"> per a desenvolupar l’aplicació. Però com es por veure en els objectius del TFG, Android Studio</w:t>
      </w:r>
      <w:r w:rsidR="0007329F">
        <w:t xml:space="preserve"> no és un framework de desenvolupament multiplataforma. Així que mirant les ofertes de frameworks del mercat es va optar per usar </w:t>
      </w:r>
      <w:proofErr w:type="spellStart"/>
      <w:r w:rsidR="0007329F">
        <w:t>React</w:t>
      </w:r>
      <w:proofErr w:type="spellEnd"/>
      <w:r w:rsidR="0007329F">
        <w:t xml:space="preserve"> </w:t>
      </w:r>
      <w:proofErr w:type="spellStart"/>
      <w:r w:rsidR="0007329F">
        <w:t>Native</w:t>
      </w:r>
      <w:proofErr w:type="spellEnd"/>
      <w:r w:rsidR="0007329F">
        <w:t xml:space="preserve"> </w:t>
      </w:r>
      <w:r w:rsidR="0007329F">
        <w:fldChar w:fldCharType="begin"/>
      </w:r>
      <w:r w:rsidR="00864253">
        <w:instrText xml:space="preserve"> ADDIN ZOTERO_ITEM CSL_CITATION {"citationID":"HPJXDinF","properties":{"formattedCitation":"[20]","plainCitation":"[20]","noteIndex":0},"citationItems":[{"id":23,"uris":["http://zotero.org/users/local/eauejolH/items/CTHDUXDD"],"uri":["http://zotero.org/users/local/eauejolH/items/CTHDUXDD"],"itemData":{"id":23,"type":"book","event-place":"https://reactnative.dev/","ISBN":"https://reactnative.dev/","publisher-place":"https://reactnative.dev/","title":"React Native","URL":"https://reactnative.dev/","author":[{"literal":"Facebook"}],"issued":{"date-parts":[["2015"]]}}}],"schema":"https://github.com/citation-style-language/schema/raw/master/csl-citation.json"} </w:instrText>
      </w:r>
      <w:r w:rsidR="0007329F">
        <w:fldChar w:fldCharType="separate"/>
      </w:r>
      <w:r w:rsidR="00864253" w:rsidRPr="00864253">
        <w:t>[20]</w:t>
      </w:r>
      <w:r w:rsidR="0007329F">
        <w:fldChar w:fldCharType="end"/>
      </w:r>
      <w:r w:rsidR="0007329F">
        <w:t>. Aquesta tecnologia té un risc ja que s’ha d’aprendre, en comparació a Android Studio, que ja s’ha après. Però no suposa un risc molt gran, ja que aquesta corba d’aprenentatge es farà fora de les hores del projecte per, quan s’hagi de començar a fer l’aplicació, es pugui desenvolupar sense esperar haver d’aconseguir els nivells bàsics per a elaborar l’aplicació.</w:t>
      </w:r>
    </w:p>
    <w:p w14:paraId="3671DB87" w14:textId="6BED0D26" w:rsidR="000652A4" w:rsidRPr="00BD7D30" w:rsidRDefault="00EC1059" w:rsidP="00A60F2C">
      <w:pPr>
        <w:pStyle w:val="Ttol3"/>
        <w:numPr>
          <w:ilvl w:val="2"/>
          <w:numId w:val="29"/>
        </w:numPr>
      </w:pPr>
      <w:bookmarkStart w:id="54" w:name="_Toc55765605"/>
      <w:bookmarkStart w:id="55" w:name="_Toc64373945"/>
      <w:r w:rsidRPr="00BD7D30">
        <w:t>ANÀLISI DE LA VIABILITAT ECONÒMICA</w:t>
      </w:r>
      <w:bookmarkEnd w:id="54"/>
      <w:bookmarkEnd w:id="55"/>
    </w:p>
    <w:p w14:paraId="001E68B0" w14:textId="0EF57D22" w:rsidR="00CF4B98" w:rsidRDefault="00C55672" w:rsidP="00CF4B98">
      <w:r w:rsidRPr="0007329F">
        <w:t xml:space="preserve">El producte de moment com </w:t>
      </w:r>
      <w:r w:rsidR="00C06FAE">
        <w:t>és</w:t>
      </w:r>
      <w:r w:rsidRPr="0007329F">
        <w:t xml:space="preserve"> desenvolupat</w:t>
      </w:r>
      <w:r w:rsidR="00242771">
        <w:t xml:space="preserve"> per a institucions </w:t>
      </w:r>
      <w:r w:rsidR="00C06FAE">
        <w:t>mèdiques</w:t>
      </w:r>
      <w:r w:rsidR="00242771">
        <w:t xml:space="preserve"> s’ha pensat </w:t>
      </w:r>
      <w:r w:rsidR="00C06FAE">
        <w:t>a</w:t>
      </w:r>
      <w:r w:rsidR="00242771">
        <w:t xml:space="preserve"> fer un model de negoci per subscripció. Per tant s’ha pensat que aquest preu podria rondar els mil euros mensuals o deu mil anuals. Ja que s’</w:t>
      </w:r>
      <w:r w:rsidR="00C06FAE">
        <w:t>hi ha</w:t>
      </w:r>
      <w:r w:rsidR="00242771">
        <w:t xml:space="preserve"> de </w:t>
      </w:r>
      <w:r w:rsidR="00C06FAE">
        <w:t>costejar</w:t>
      </w:r>
      <w:r w:rsidR="00242771">
        <w:t xml:space="preserve"> els costos que pugui tenir el servei web, els costos dels empleats que gestionin aquest producte.</w:t>
      </w:r>
    </w:p>
    <w:p w14:paraId="32136ACD" w14:textId="7EFCA148" w:rsidR="00242771" w:rsidRPr="0007329F" w:rsidRDefault="00242771" w:rsidP="00CF4B98">
      <w:r>
        <w:t xml:space="preserve">Per tant, </w:t>
      </w:r>
      <w:r w:rsidR="00150BEF">
        <w:t>n</w:t>
      </w:r>
      <w:r w:rsidR="00150BEF" w:rsidRPr="00150BEF">
        <w:t xml:space="preserve">o s’espera guanyar diners amb aquesta </w:t>
      </w:r>
      <w:r w:rsidR="00C958AF">
        <w:t>aplicació, ja que</w:t>
      </w:r>
      <w:r w:rsidR="00150BEF" w:rsidRPr="00150BEF">
        <w:t xml:space="preserve"> </w:t>
      </w:r>
      <w:r w:rsidR="00C958AF">
        <w:t>té</w:t>
      </w:r>
      <w:r w:rsidR="00150BEF" w:rsidRPr="00150BEF">
        <w:t xml:space="preserve"> un caràcter </w:t>
      </w:r>
      <w:r w:rsidR="00C958AF">
        <w:t>més</w:t>
      </w:r>
      <w:r w:rsidR="00150BEF" w:rsidRPr="00150BEF">
        <w:t xml:space="preserve"> social i </w:t>
      </w:r>
      <w:r w:rsidR="00C958AF">
        <w:t>està</w:t>
      </w:r>
      <w:r w:rsidR="00150BEF" w:rsidRPr="00150BEF">
        <w:t xml:space="preserve"> orientada a millorar el treball dels sanitaris</w:t>
      </w:r>
      <w:r w:rsidR="00150BEF">
        <w:t>.</w:t>
      </w:r>
    </w:p>
    <w:p w14:paraId="54AF3291" w14:textId="29D6DC6C" w:rsidR="00362DFA" w:rsidRPr="00BD7D30" w:rsidRDefault="00EC1059" w:rsidP="00A60F2C">
      <w:pPr>
        <w:pStyle w:val="Ttol3"/>
        <w:numPr>
          <w:ilvl w:val="2"/>
          <w:numId w:val="29"/>
        </w:numPr>
      </w:pPr>
      <w:bookmarkStart w:id="56" w:name="_Toc55765606"/>
      <w:bookmarkStart w:id="57" w:name="_Toc64373946"/>
      <w:r w:rsidRPr="00BD7D30">
        <w:lastRenderedPageBreak/>
        <w:t>ANÀLISI DE VIABILITAT MEDIAMBIENTAL</w:t>
      </w:r>
      <w:bookmarkEnd w:id="56"/>
      <w:bookmarkEnd w:id="57"/>
    </w:p>
    <w:p w14:paraId="32D2DDFF" w14:textId="14E9C39C" w:rsidR="0027748E" w:rsidRPr="00692F29" w:rsidRDefault="00C06FAE" w:rsidP="0027748E">
      <w:r w:rsidRPr="00692F29">
        <w:t>L’impacte</w:t>
      </w:r>
      <w:r w:rsidR="0027748E" w:rsidRPr="00692F29">
        <w:t xml:space="preserve"> mediambiental amb aquest projecte pot ser elevat, ja que, tot i que el producte a desenvolupar aquesta aplicació es fa utilitzant un sol ordinador. Això suposa que aquest ha tingut un procés de creació i ha suposat un impacte en les </w:t>
      </w:r>
      <w:r w:rsidRPr="00692F29">
        <w:t>fàbriques</w:t>
      </w:r>
      <w:r w:rsidR="0027748E" w:rsidRPr="00692F29">
        <w:t xml:space="preserve"> que s’ha creat.</w:t>
      </w:r>
    </w:p>
    <w:p w14:paraId="425CA2C1" w14:textId="5144CFDA" w:rsidR="0027748E" w:rsidRPr="00692F29" w:rsidRDefault="0027748E" w:rsidP="0027748E">
      <w:r w:rsidRPr="00692F29">
        <w:t xml:space="preserve">A més </w:t>
      </w:r>
      <w:r w:rsidR="00C06FAE" w:rsidRPr="00692F29">
        <w:t>en</w:t>
      </w:r>
      <w:r w:rsidRPr="00692F29">
        <w:t xml:space="preserve"> tractar-se d’una aplicació mòbil, requereix que els usuaris disposin d’aquesta tecnologia</w:t>
      </w:r>
      <w:r w:rsidR="00D1168E" w:rsidRPr="00692F29">
        <w:t xml:space="preserve"> i per tant la fabricació d’aquests dispositius també té un cost elevat en el medi ambient.</w:t>
      </w:r>
    </w:p>
    <w:p w14:paraId="6A82B742" w14:textId="454C03D3" w:rsidR="00D1168E" w:rsidRPr="00692F29" w:rsidRDefault="00D1168E" w:rsidP="0027748E">
      <w:r w:rsidRPr="00692F29">
        <w:t xml:space="preserve">Per acabar l’energia utilitzada per a fer funcionar, tant l’ordinador com el </w:t>
      </w:r>
      <w:r w:rsidR="00505212" w:rsidRPr="00692F29">
        <w:t>mòbil, i el servidor web i d’IRIS pot tenir un impacte mediambiental gran.</w:t>
      </w:r>
    </w:p>
    <w:p w14:paraId="103B8C0C" w14:textId="51B5DD60" w:rsidR="00505212" w:rsidRPr="0027748E" w:rsidRDefault="00505212" w:rsidP="0027748E">
      <w:r w:rsidRPr="00692F29">
        <w:t xml:space="preserve">Per acabar crec que aquest projecte </w:t>
      </w:r>
      <w:r w:rsidR="00C06FAE" w:rsidRPr="00692F29">
        <w:t>és</w:t>
      </w:r>
      <w:r w:rsidRPr="00692F29">
        <w:t xml:space="preserve"> viable, </w:t>
      </w:r>
      <w:r w:rsidR="00C06FAE" w:rsidRPr="00692F29">
        <w:t>mediambientalment</w:t>
      </w:r>
      <w:r w:rsidRPr="00692F29">
        <w:t xml:space="preserve"> parlant, ja que no requereix </w:t>
      </w:r>
      <w:r w:rsidR="00C958AF">
        <w:t>tecnologia</w:t>
      </w:r>
      <w:r w:rsidRPr="00692F29">
        <w:t xml:space="preserve"> que s’hagi de comprar o fabricar específicament per a usar aquest producte.</w:t>
      </w:r>
    </w:p>
    <w:p w14:paraId="13FE314A" w14:textId="4D877D25" w:rsidR="000652A4" w:rsidRPr="00BD7D30" w:rsidRDefault="00EC1059" w:rsidP="00A60F2C">
      <w:pPr>
        <w:pStyle w:val="Ttol3"/>
        <w:numPr>
          <w:ilvl w:val="2"/>
          <w:numId w:val="29"/>
        </w:numPr>
        <w:rPr>
          <w:rFonts w:eastAsia="Times New Roman"/>
        </w:rPr>
      </w:pPr>
      <w:bookmarkStart w:id="58" w:name="_Toc55765607"/>
      <w:bookmarkStart w:id="59" w:name="_Toc64373947"/>
      <w:r w:rsidRPr="00BD7D30">
        <w:rPr>
          <w:rFonts w:eastAsia="Times New Roman"/>
        </w:rPr>
        <w:t>ASPECTES LEGALS</w:t>
      </w:r>
      <w:bookmarkEnd w:id="58"/>
      <w:bookmarkEnd w:id="59"/>
    </w:p>
    <w:p w14:paraId="3D75DCE2" w14:textId="4D223813" w:rsidR="00C87E34" w:rsidRDefault="00505212" w:rsidP="00A60F2C">
      <w:r>
        <w:t xml:space="preserve">L’únic aspecte legal que té aquest producte és en el tema de </w:t>
      </w:r>
      <w:r w:rsidR="00242771">
        <w:t xml:space="preserve">la protecció de dades dels usuaris. Ja que segons la llei </w:t>
      </w:r>
      <w:r w:rsidR="00C06FAE" w:rsidRPr="00C06FAE">
        <w:t xml:space="preserve">2016/679 </w:t>
      </w:r>
      <w:r w:rsidR="00C06FAE">
        <w:t xml:space="preserve">de la Unió Europea, els usuaris han de ser conscients quin tipus de dades emmagatzema l’aplicació que es registren, tot i que en la nostra aplicació, els usuaris se li </w:t>
      </w:r>
      <w:r w:rsidR="00C958AF">
        <w:t>dona</w:t>
      </w:r>
      <w:r w:rsidR="00C06FAE">
        <w:t xml:space="preserve"> unes credencials per accedir-hi.</w:t>
      </w:r>
    </w:p>
    <w:p w14:paraId="03843524" w14:textId="4990FF87" w:rsidR="00C06FAE" w:rsidRPr="0007329F" w:rsidRDefault="00C06FAE" w:rsidP="00A60F2C">
      <w:r>
        <w:t>En tot moment l’usuari podrà demanar l’eliminació del compte.</w:t>
      </w:r>
    </w:p>
    <w:p w14:paraId="29A58D13" w14:textId="77777777" w:rsidR="009B251B" w:rsidRPr="0007329F" w:rsidRDefault="009B251B" w:rsidP="00A60F2C"/>
    <w:p w14:paraId="13A816D7" w14:textId="77777777" w:rsidR="00CF2C70" w:rsidRDefault="00CF2C70" w:rsidP="00A60F2C">
      <w:pPr>
        <w:sectPr w:rsidR="00CF2C70" w:rsidSect="0079192B">
          <w:headerReference w:type="default" r:id="rId22"/>
          <w:pgSz w:w="11906" w:h="16838" w:code="9"/>
          <w:pgMar w:top="1701" w:right="1418" w:bottom="1418" w:left="1418" w:header="709" w:footer="709" w:gutter="284"/>
          <w:cols w:space="708"/>
          <w:docGrid w:linePitch="360"/>
        </w:sectPr>
      </w:pPr>
    </w:p>
    <w:p w14:paraId="26A80E02" w14:textId="0CB8ECCC" w:rsidR="009B251B" w:rsidRPr="00121040" w:rsidRDefault="00CF2C70" w:rsidP="00CF2C70">
      <w:pPr>
        <w:pStyle w:val="Ttol1"/>
        <w:rPr>
          <w:highlight w:val="yellow"/>
        </w:rPr>
      </w:pPr>
      <w:bookmarkStart w:id="60" w:name="_Toc64373948"/>
      <w:r w:rsidRPr="00121040">
        <w:rPr>
          <w:highlight w:val="yellow"/>
        </w:rPr>
        <w:lastRenderedPageBreak/>
        <w:t>DESENVOLUPAMENT</w:t>
      </w:r>
      <w:bookmarkEnd w:id="60"/>
    </w:p>
    <w:p w14:paraId="5050DB4F" w14:textId="195F0AC9" w:rsidR="00121040" w:rsidRPr="00121040" w:rsidRDefault="00121040" w:rsidP="00566630">
      <w:bookmarkStart w:id="61" w:name="_Toc64373949"/>
      <w:r>
        <w:rPr>
          <w:lang w:val="ca"/>
        </w:rPr>
        <w:t>En aquesta secció s'explicarà tota la producció del producte a produir en aquest TFG. Aquesta secció s'ha separat en quatre subapartats. Aquests corresponen a les quatre tasques principals per fer aquest producte, disseny, servidor d’IRIS, servidor web i aplicació.</w:t>
      </w:r>
    </w:p>
    <w:p w14:paraId="7369A39F" w14:textId="496D4C70" w:rsidR="00CF2C70" w:rsidRPr="00121040" w:rsidRDefault="00215814" w:rsidP="00CF2C70">
      <w:pPr>
        <w:pStyle w:val="Ttol2"/>
        <w:rPr>
          <w:highlight w:val="yellow"/>
        </w:rPr>
      </w:pPr>
      <w:r w:rsidRPr="00121040">
        <w:rPr>
          <w:highlight w:val="yellow"/>
        </w:rPr>
        <w:t>DISSENY</w:t>
      </w:r>
      <w:bookmarkEnd w:id="61"/>
    </w:p>
    <w:p w14:paraId="011A4FC4" w14:textId="445E9249" w:rsidR="00215814" w:rsidRPr="00215814" w:rsidRDefault="00121040" w:rsidP="00215814">
      <w:r>
        <w:t xml:space="preserve">Abans de començar a la producció del producte s’ha de dissenyar alguns aspectes. </w:t>
      </w:r>
      <w:r w:rsidR="00A8298C">
        <w:t xml:space="preserve">L’element </w:t>
      </w:r>
      <w:r>
        <w:t>principal</w:t>
      </w:r>
      <w:r w:rsidR="00A8298C">
        <w:t xml:space="preserve"> a dissenyar</w:t>
      </w:r>
      <w:r>
        <w:t xml:space="preserve"> és la base de dades</w:t>
      </w:r>
      <w:r w:rsidR="00A8298C">
        <w:t>, ja que serà la que unifiqui l’aplicació i els dos servidors</w:t>
      </w:r>
      <w:r>
        <w:t>.</w:t>
      </w:r>
      <w:r w:rsidR="00A8298C">
        <w:t xml:space="preserve"> A més s’ha de dissenyar bé el servidor web i l’aplicació, per això s’han elaborat uns diagrames de classe i flux UML.</w:t>
      </w:r>
      <w:r w:rsidR="000C4003">
        <w:t xml:space="preserve"> A més en el producte s’ha dissenyat una UI.</w:t>
      </w:r>
    </w:p>
    <w:p w14:paraId="6A7E2602" w14:textId="0B9871B2" w:rsidR="00215814" w:rsidRPr="000C4003" w:rsidRDefault="00215814" w:rsidP="00215814">
      <w:pPr>
        <w:pStyle w:val="Ttol3"/>
      </w:pPr>
      <w:bookmarkStart w:id="62" w:name="_Toc64373950"/>
      <w:r w:rsidRPr="000C4003">
        <w:t>BASES DE DADES</w:t>
      </w:r>
      <w:bookmarkEnd w:id="62"/>
    </w:p>
    <w:p w14:paraId="3B3442C9" w14:textId="77777777" w:rsidR="00566630" w:rsidRDefault="00A8298C" w:rsidP="00A8298C">
      <w:r w:rsidRPr="00A8298C">
        <w:t xml:space="preserve">Per poder fer la base de dades s’ha pensat en </w:t>
      </w:r>
      <w:r>
        <w:t xml:space="preserve">el futur i si l’aplicació creix bastant. </w:t>
      </w:r>
    </w:p>
    <w:p w14:paraId="724E71A2" w14:textId="22602BF7" w:rsidR="00A8298C" w:rsidRDefault="00A8298C" w:rsidP="00A8298C">
      <w:r>
        <w:t xml:space="preserve">Així que aquest diagrama relacional, té </w:t>
      </w:r>
      <w:r w:rsidR="00566630">
        <w:t xml:space="preserve">constància de les diferents institucions mèdiques que puguin usar l’aplicació. Per a fer això per cada institució mèdica es guarda la ubicació, només el país on </w:t>
      </w:r>
      <w:r w:rsidR="000C4003">
        <w:t>està</w:t>
      </w:r>
      <w:r w:rsidR="00566630">
        <w:t xml:space="preserve"> situada, el seu nom, per exemple “Hospital de Mataró”, i per acabar les dades </w:t>
      </w:r>
      <w:r w:rsidR="000C4003">
        <w:t>perquè</w:t>
      </w:r>
      <w:r w:rsidR="00566630">
        <w:t xml:space="preserve"> l’aplicació mòbil pugui accedir a l’API que es generarà al seu motor d’interoperabilitat. Aquestes dades de l’API, només es guardarà l’URL, és a dir, la part comuna de totes les API que tingui aquella institució. Per exemple, com es veurà més endavant, aquesta URL </w:t>
      </w:r>
      <w:r w:rsidR="000C4003">
        <w:t>pot</w:t>
      </w:r>
      <w:r w:rsidR="00566630">
        <w:t xml:space="preserve"> ser “</w:t>
      </w:r>
      <w:r w:rsidR="00566630" w:rsidRPr="00566630">
        <w:t>https://www.tfginformatica.dev/rest/</w:t>
      </w:r>
      <w:r w:rsidR="00566630">
        <w:t>”. A més s’haurà de tenir desat per a cada institució les credencials per a poder accedir a aquella API.</w:t>
      </w:r>
    </w:p>
    <w:p w14:paraId="49D42B56" w14:textId="082FA4C6" w:rsidR="00566630" w:rsidRDefault="00566630" w:rsidP="00A8298C">
      <w:r>
        <w:t xml:space="preserve">A continuació hi ha la taula de rols, aquests rols poden ser els diferents serveis o grups de treballadors de cada institució mèdica que facin </w:t>
      </w:r>
      <w:r w:rsidR="000C4003">
        <w:t>ús</w:t>
      </w:r>
      <w:r>
        <w:t xml:space="preserve"> de les mateixes alertes. Per exemple, pot </w:t>
      </w:r>
      <w:r w:rsidR="000C4003">
        <w:t>haver-hi</w:t>
      </w:r>
      <w:r>
        <w:t xml:space="preserve"> un rol que sigui “</w:t>
      </w:r>
      <w:r w:rsidR="000C4003">
        <w:t>Infermeria</w:t>
      </w:r>
      <w:r>
        <w:t>”, aquest rol tindrà un conjunt d’alertes exclusives per aquest rol i uns empleats.</w:t>
      </w:r>
    </w:p>
    <w:p w14:paraId="1A230D9C" w14:textId="3B8C3222" w:rsidR="00566630" w:rsidRDefault="00566630" w:rsidP="00A8298C">
      <w:r>
        <w:t xml:space="preserve">En la taula d’empleats, només es tindrà constància </w:t>
      </w:r>
      <w:r w:rsidR="000C4003">
        <w:t>de</w:t>
      </w:r>
      <w:r>
        <w:t xml:space="preserve"> quin rol estan, les seves credencials d’accés al producte i, per acabar, algunes dades personals, com pot ser el nom i cognoms.</w:t>
      </w:r>
    </w:p>
    <w:p w14:paraId="6ADD6663" w14:textId="76C9CCC4" w:rsidR="00566630" w:rsidRDefault="00566630" w:rsidP="00A8298C">
      <w:r>
        <w:t xml:space="preserve">En la taula d’alertes es necessita saber a quin rol pertany, i a continuació com poder accedir </w:t>
      </w:r>
      <w:r w:rsidR="000C4003">
        <w:t xml:space="preserve">a l’URL de l’API especifica per aquell rol, en aquest cas ha de ser una continuació de l’URL </w:t>
      </w:r>
      <w:r w:rsidR="000C4003">
        <w:lastRenderedPageBreak/>
        <w:t>de l’URL proporcionada per la institució mèdica. Per acabar l’alerta també ha de saber quan un valor és correcte o incorrecte i també ha de tenir dades per a l’aplicació mòbil.</w:t>
      </w:r>
    </w:p>
    <w:p w14:paraId="1EBBA0FC" w14:textId="58318C34" w:rsidR="000C4003" w:rsidRPr="00A8298C" w:rsidRDefault="000C4003" w:rsidP="00A8298C">
      <w:r>
        <w:t>Aquesta alerta tindrà guardat un historial dels valors que ha proporcionat en el passat.</w:t>
      </w:r>
    </w:p>
    <w:p w14:paraId="23FBF61B" w14:textId="77777777" w:rsidR="00121040" w:rsidRDefault="00CF2B89" w:rsidP="00121040">
      <w:pPr>
        <w:keepNext/>
      </w:pPr>
      <w:r>
        <w:rPr>
          <w:noProof/>
        </w:rPr>
        <w:drawing>
          <wp:inline distT="0" distB="0" distL="0" distR="0" wp14:anchorId="69A86849" wp14:editId="3320CA16">
            <wp:extent cx="5578235" cy="4459605"/>
            <wp:effectExtent l="0" t="0" r="3810" b="0"/>
            <wp:docPr id="7" name="Imat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tge 7"/>
                    <pic:cNvPicPr/>
                  </pic:nvPicPr>
                  <pic:blipFill>
                    <a:blip r:embed="rId23">
                      <a:extLst>
                        <a:ext uri="{28A0092B-C50C-407E-A947-70E740481C1C}">
                          <a14:useLocalDpi xmlns:a14="http://schemas.microsoft.com/office/drawing/2010/main" val="0"/>
                        </a:ext>
                      </a:extLst>
                    </a:blip>
                    <a:stretch>
                      <a:fillRect/>
                    </a:stretch>
                  </pic:blipFill>
                  <pic:spPr>
                    <a:xfrm>
                      <a:off x="0" y="0"/>
                      <a:ext cx="5578235" cy="4459605"/>
                    </a:xfrm>
                    <a:prstGeom prst="rect">
                      <a:avLst/>
                    </a:prstGeom>
                  </pic:spPr>
                </pic:pic>
              </a:graphicData>
            </a:graphic>
          </wp:inline>
        </w:drawing>
      </w:r>
    </w:p>
    <w:p w14:paraId="0BDF0006" w14:textId="78BFC69E" w:rsidR="00CF2B89" w:rsidRPr="000C4003" w:rsidRDefault="00121040" w:rsidP="000C4003">
      <w:pPr>
        <w:pStyle w:val="Llegenda"/>
        <w:rPr>
          <w:highlight w:val="yellow"/>
        </w:rPr>
      </w:pPr>
      <w:r w:rsidRPr="000C4003">
        <w:t xml:space="preserve">Figura </w:t>
      </w:r>
      <w:fldSimple w:instr=" STYLEREF 1 \s ">
        <w:r w:rsidR="00EC5A2B">
          <w:rPr>
            <w:noProof/>
          </w:rPr>
          <w:t>7</w:t>
        </w:r>
      </w:fldSimple>
      <w:r w:rsidR="00EC5A2B">
        <w:t>.</w:t>
      </w:r>
      <w:fldSimple w:instr=" SEQ Figura \* ARABIC \s 1 ">
        <w:r w:rsidR="00EC5A2B">
          <w:rPr>
            <w:noProof/>
          </w:rPr>
          <w:t>1</w:t>
        </w:r>
      </w:fldSimple>
      <w:r w:rsidRPr="000C4003">
        <w:t>: Diagrama ERD de la base de dades.</w:t>
      </w:r>
    </w:p>
    <w:p w14:paraId="0C6404A7" w14:textId="3AA9DFE1" w:rsidR="00215814" w:rsidRPr="00EC5A2B" w:rsidRDefault="00215814" w:rsidP="00215814">
      <w:pPr>
        <w:pStyle w:val="Ttol3"/>
      </w:pPr>
      <w:bookmarkStart w:id="63" w:name="_Toc64373952"/>
      <w:r w:rsidRPr="00EC5A2B">
        <w:t>SERVIDOR</w:t>
      </w:r>
      <w:bookmarkEnd w:id="63"/>
      <w:r w:rsidR="000C4003" w:rsidRPr="00EC5A2B">
        <w:t xml:space="preserve"> WEB</w:t>
      </w:r>
    </w:p>
    <w:p w14:paraId="6A2BB4CA" w14:textId="114D448F" w:rsidR="00BE0EA8" w:rsidRDefault="00866106" w:rsidP="00215814">
      <w:r>
        <w:t xml:space="preserve">El servidor estarà fet usant el framework </w:t>
      </w:r>
      <w:proofErr w:type="spellStart"/>
      <w:r>
        <w:t>Spring</w:t>
      </w:r>
      <w:proofErr w:type="spellEnd"/>
      <w:r w:rsidR="00BE0EA8">
        <w:t xml:space="preserve">. El motiu d’utilitzar aquest framework és perquè </w:t>
      </w:r>
      <w:r w:rsidR="00EC5A2B">
        <w:t>és</w:t>
      </w:r>
      <w:r w:rsidR="00BE0EA8">
        <w:t xml:space="preserve"> bastant utilitzat en el </w:t>
      </w:r>
      <w:r w:rsidR="00EC5A2B">
        <w:t>món</w:t>
      </w:r>
      <w:r w:rsidR="00BE0EA8">
        <w:t xml:space="preserve"> de les </w:t>
      </w:r>
      <w:r w:rsidR="00EC5A2B">
        <w:t>pàgines</w:t>
      </w:r>
      <w:r w:rsidR="00BE0EA8">
        <w:t xml:space="preserve"> web, és fàcil de trobar recursos que ajudin el desenvolupament d’un servidor web i, per acabar, utilitza el llenguatge de programació Java. </w:t>
      </w:r>
    </w:p>
    <w:p w14:paraId="7E1702AB" w14:textId="29279BAD" w:rsidR="00215814" w:rsidRDefault="00BE0EA8" w:rsidP="00215814">
      <w:r>
        <w:t xml:space="preserve">Per a poder programar aquest servidor, s’utilitzarà el IDE </w:t>
      </w:r>
      <w:proofErr w:type="spellStart"/>
      <w:r>
        <w:t>InteliJ</w:t>
      </w:r>
      <w:proofErr w:type="spellEnd"/>
      <w:r>
        <w:t xml:space="preserve"> de </w:t>
      </w:r>
      <w:proofErr w:type="spellStart"/>
      <w:r w:rsidR="00EC5A2B">
        <w:t>JetBrains</w:t>
      </w:r>
      <w:proofErr w:type="spellEnd"/>
      <w:r>
        <w:t>. Aquest IDE és l’</w:t>
      </w:r>
      <w:r w:rsidR="00EC5A2B">
        <w:t>escollit, ja que</w:t>
      </w:r>
      <w:r>
        <w:t xml:space="preserve"> és un dels IDE més utilitzats per a programar en Java i a més té una gran oferta d’IDE de diferents llenguatges que fa que canviar d’un llenguatge a un altre no suposi </w:t>
      </w:r>
      <w:r>
        <w:lastRenderedPageBreak/>
        <w:t xml:space="preserve">un canvi molt gran. Ja que les dreceres del teclat </w:t>
      </w:r>
      <w:r w:rsidR="00EC5A2B">
        <w:t>són</w:t>
      </w:r>
      <w:r>
        <w:t xml:space="preserve"> </w:t>
      </w:r>
      <w:r w:rsidR="00EC5A2B">
        <w:t>comunes</w:t>
      </w:r>
      <w:r>
        <w:t xml:space="preserve"> en tots els IDE d’aquesta empresa.</w:t>
      </w:r>
    </w:p>
    <w:p w14:paraId="5016DEA2" w14:textId="637F331F" w:rsidR="00BE0EA8" w:rsidRDefault="00BE0EA8" w:rsidP="00215814">
      <w:r>
        <w:t xml:space="preserve">El servidor web serà l’encarregat de gestionar la configuració de l’aplicació. Això significa que serà </w:t>
      </w:r>
      <w:r w:rsidR="00E67356">
        <w:t>l’únic</w:t>
      </w:r>
      <w:r>
        <w:t xml:space="preserve"> que tindrà </w:t>
      </w:r>
      <w:r w:rsidR="00E67356">
        <w:t>accés</w:t>
      </w:r>
      <w:r>
        <w:t xml:space="preserve"> a la base de dades</w:t>
      </w:r>
      <w:r w:rsidR="00E67356">
        <w:t>. Així que qualsevol canvi, o inserció d’alguna fila a la base de dades ho haurà de fer el servidor.</w:t>
      </w:r>
    </w:p>
    <w:p w14:paraId="21D90E1F" w14:textId="3960B2CE" w:rsidR="00E67356" w:rsidRPr="00215814" w:rsidRDefault="00EC5A2B" w:rsidP="00215814">
      <w:r>
        <w:t>A més el servidor serà l’encarregat d’enviar les notificacions al mòbil del</w:t>
      </w:r>
      <w:r w:rsidR="00E67356">
        <w:t>s usuaris</w:t>
      </w:r>
      <w:r w:rsidR="0054310E">
        <w:t xml:space="preserve">. Per a poder fer això el servidor tindrà un </w:t>
      </w:r>
      <w:proofErr w:type="spellStart"/>
      <w:r w:rsidR="0054310E">
        <w:t>thread</w:t>
      </w:r>
      <w:proofErr w:type="spellEnd"/>
      <w:r w:rsidR="0054310E">
        <w:t xml:space="preserve"> per a cada alerta que hi hagi i aquest </w:t>
      </w:r>
      <w:proofErr w:type="spellStart"/>
      <w:r w:rsidR="0054310E">
        <w:t>thread</w:t>
      </w:r>
      <w:proofErr w:type="spellEnd"/>
      <w:r w:rsidR="0054310E">
        <w:t xml:space="preserve"> anirà </w:t>
      </w:r>
      <w:r>
        <w:t>informant els</w:t>
      </w:r>
      <w:r w:rsidR="0054310E">
        <w:t xml:space="preserve"> usuaris que estiguin assignats a aquesta alerta de si hi ha hagut un canvi de color. En el cas que hi hagi, s’enviarà una notificació a l’usuari.</w:t>
      </w:r>
    </w:p>
    <w:p w14:paraId="4F4E9F3C" w14:textId="571FC4B8" w:rsidR="00215814" w:rsidRPr="000C4003" w:rsidRDefault="008236E7" w:rsidP="00215814">
      <w:pPr>
        <w:pStyle w:val="Ttol4"/>
        <w:rPr>
          <w:highlight w:val="yellow"/>
        </w:rPr>
      </w:pPr>
      <w:r>
        <w:rPr>
          <w:highlight w:val="yellow"/>
        </w:rPr>
        <w:t>DIAGRAMES</w:t>
      </w:r>
    </w:p>
    <w:p w14:paraId="6F77EC91" w14:textId="36E96789" w:rsidR="00215814" w:rsidRDefault="000C4003" w:rsidP="000C4003">
      <w:pPr>
        <w:pStyle w:val="Ttol5"/>
        <w:rPr>
          <w:highlight w:val="yellow"/>
        </w:rPr>
      </w:pPr>
      <w:r w:rsidRPr="000C4003">
        <w:rPr>
          <w:highlight w:val="yellow"/>
        </w:rPr>
        <w:t>DIAGRAMA</w:t>
      </w:r>
      <w:r w:rsidR="008236E7">
        <w:rPr>
          <w:highlight w:val="yellow"/>
        </w:rPr>
        <w:t xml:space="preserve"> UML</w:t>
      </w:r>
      <w:r w:rsidRPr="000C4003">
        <w:rPr>
          <w:highlight w:val="yellow"/>
        </w:rPr>
        <w:t xml:space="preserve"> DE CLASSES</w:t>
      </w:r>
    </w:p>
    <w:p w14:paraId="40C924B3" w14:textId="77777777" w:rsidR="0054310E" w:rsidRPr="0054310E" w:rsidRDefault="0054310E" w:rsidP="0054310E">
      <w:pPr>
        <w:rPr>
          <w:highlight w:val="yellow"/>
        </w:rPr>
      </w:pPr>
    </w:p>
    <w:p w14:paraId="5ACBA25C" w14:textId="45A76ED3" w:rsidR="000C4003" w:rsidRPr="008236E7" w:rsidRDefault="000C4003" w:rsidP="000C4003">
      <w:pPr>
        <w:pStyle w:val="Ttol5"/>
      </w:pPr>
      <w:r w:rsidRPr="008236E7">
        <w:t xml:space="preserve">DIAGRAMES </w:t>
      </w:r>
      <w:r w:rsidR="008236E7" w:rsidRPr="008236E7">
        <w:t>BPMN</w:t>
      </w:r>
    </w:p>
    <w:p w14:paraId="15AC55CE" w14:textId="5DEBAD47" w:rsidR="0054310E" w:rsidRPr="008236E7" w:rsidRDefault="0054310E" w:rsidP="0054310E">
      <w:r w:rsidRPr="008236E7">
        <w:t xml:space="preserve">A continuació es mostraran dos diagrames </w:t>
      </w:r>
      <w:r w:rsidR="008236E7" w:rsidRPr="008236E7">
        <w:t>BPMN</w:t>
      </w:r>
      <w:r w:rsidRPr="008236E7">
        <w:t xml:space="preserve">. El primer </w:t>
      </w:r>
      <w:r w:rsidR="00EC5A2B">
        <w:t>és</w:t>
      </w:r>
      <w:r w:rsidRPr="008236E7">
        <w:t xml:space="preserve"> per mostrar com funciona una creació d’un</w:t>
      </w:r>
      <w:r w:rsidR="008236E7" w:rsidRPr="008236E7">
        <w:t>a institució mèdica</w:t>
      </w:r>
      <w:r w:rsidRPr="008236E7">
        <w:t xml:space="preserve">. S’ensenyarà només la </w:t>
      </w:r>
      <w:r w:rsidR="00EC5A2B">
        <w:t>creació, ja que</w:t>
      </w:r>
      <w:r w:rsidRPr="008236E7">
        <w:t xml:space="preserve"> per a tots els elements que utilitzen la base de dades des </w:t>
      </w:r>
      <w:r w:rsidR="00EC5A2B">
        <w:t>del</w:t>
      </w:r>
      <w:r w:rsidRPr="008236E7">
        <w:t xml:space="preserve"> servidor té el mateix funcionament.</w:t>
      </w:r>
    </w:p>
    <w:p w14:paraId="7285EC21" w14:textId="77777777" w:rsidR="008236E7" w:rsidRDefault="008236E7" w:rsidP="008236E7">
      <w:pPr>
        <w:keepNext/>
        <w:jc w:val="center"/>
      </w:pPr>
      <w:r>
        <w:rPr>
          <w:noProof/>
        </w:rPr>
        <w:lastRenderedPageBreak/>
        <w:drawing>
          <wp:inline distT="0" distB="0" distL="0" distR="0" wp14:anchorId="4EB191A9" wp14:editId="5179342F">
            <wp:extent cx="2646000" cy="7200000"/>
            <wp:effectExtent l="0" t="0" r="2540" b="127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tge 6"/>
                    <pic:cNvPicPr/>
                  </pic:nvPicPr>
                  <pic:blipFill>
                    <a:blip r:embed="rId24">
                      <a:extLst>
                        <a:ext uri="{28A0092B-C50C-407E-A947-70E740481C1C}">
                          <a14:useLocalDpi xmlns:a14="http://schemas.microsoft.com/office/drawing/2010/main" val="0"/>
                        </a:ext>
                      </a:extLst>
                    </a:blip>
                    <a:stretch>
                      <a:fillRect/>
                    </a:stretch>
                  </pic:blipFill>
                  <pic:spPr>
                    <a:xfrm>
                      <a:off x="0" y="0"/>
                      <a:ext cx="2646000" cy="7200000"/>
                    </a:xfrm>
                    <a:prstGeom prst="rect">
                      <a:avLst/>
                    </a:prstGeom>
                  </pic:spPr>
                </pic:pic>
              </a:graphicData>
            </a:graphic>
          </wp:inline>
        </w:drawing>
      </w:r>
    </w:p>
    <w:p w14:paraId="2EFB7C24" w14:textId="797E2CBE" w:rsidR="0054310E" w:rsidRDefault="008236E7" w:rsidP="008236E7">
      <w:pPr>
        <w:pStyle w:val="Llegenda"/>
        <w:rPr>
          <w:highlight w:val="yellow"/>
        </w:rPr>
      </w:pPr>
      <w:r>
        <w:t xml:space="preserve">Figura </w:t>
      </w:r>
      <w:fldSimple w:instr=" STYLEREF 1 \s ">
        <w:r w:rsidR="00EC5A2B">
          <w:rPr>
            <w:noProof/>
          </w:rPr>
          <w:t>7</w:t>
        </w:r>
      </w:fldSimple>
      <w:r w:rsidR="00EC5A2B">
        <w:t>.</w:t>
      </w:r>
      <w:fldSimple w:instr=" SEQ Figura \* ARABIC \s 1 ">
        <w:r w:rsidR="00EC5A2B">
          <w:rPr>
            <w:noProof/>
          </w:rPr>
          <w:t>2</w:t>
        </w:r>
      </w:fldSimple>
      <w:r>
        <w:t>: Diagrama BPMN de la creació d’una institució mèdica.</w:t>
      </w:r>
    </w:p>
    <w:p w14:paraId="242C9B2E" w14:textId="3F6C919C" w:rsidR="0054310E" w:rsidRDefault="0054310E" w:rsidP="0054310E">
      <w:r w:rsidRPr="008236E7">
        <w:t xml:space="preserve">El segon diagrama </w:t>
      </w:r>
      <w:r w:rsidR="00EC5A2B">
        <w:t>és</w:t>
      </w:r>
      <w:r w:rsidRPr="008236E7">
        <w:t xml:space="preserve"> referent a com es gestionen les notificacions. Com el diagrama anterior, només es </w:t>
      </w:r>
      <w:r w:rsidR="008236E7" w:rsidRPr="008236E7">
        <w:t>mostrarà com funciona en una alerta.</w:t>
      </w:r>
    </w:p>
    <w:p w14:paraId="6A825A1C" w14:textId="77777777" w:rsidR="005D4490" w:rsidRDefault="005D4490" w:rsidP="005D4490">
      <w:pPr>
        <w:keepNext/>
        <w:jc w:val="center"/>
      </w:pPr>
      <w:r>
        <w:rPr>
          <w:noProof/>
        </w:rPr>
        <w:lastRenderedPageBreak/>
        <w:drawing>
          <wp:inline distT="0" distB="0" distL="0" distR="0" wp14:anchorId="537EE3BD" wp14:editId="7BDA1AA6">
            <wp:extent cx="4885200" cy="7200000"/>
            <wp:effectExtent l="0" t="0" r="0" b="127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pic:nvPicPr>
                  <pic:blipFill>
                    <a:blip r:embed="rId25">
                      <a:extLst>
                        <a:ext uri="{28A0092B-C50C-407E-A947-70E740481C1C}">
                          <a14:useLocalDpi xmlns:a14="http://schemas.microsoft.com/office/drawing/2010/main" val="0"/>
                        </a:ext>
                      </a:extLst>
                    </a:blip>
                    <a:stretch>
                      <a:fillRect/>
                    </a:stretch>
                  </pic:blipFill>
                  <pic:spPr>
                    <a:xfrm>
                      <a:off x="0" y="0"/>
                      <a:ext cx="4885200" cy="7200000"/>
                    </a:xfrm>
                    <a:prstGeom prst="rect">
                      <a:avLst/>
                    </a:prstGeom>
                  </pic:spPr>
                </pic:pic>
              </a:graphicData>
            </a:graphic>
          </wp:inline>
        </w:drawing>
      </w:r>
    </w:p>
    <w:p w14:paraId="5C124118" w14:textId="2E59C5F1" w:rsidR="008236E7" w:rsidRPr="008236E7" w:rsidRDefault="005D4490" w:rsidP="005D4490">
      <w:pPr>
        <w:pStyle w:val="Llegenda"/>
      </w:pPr>
      <w:r>
        <w:t xml:space="preserve">Figura </w:t>
      </w:r>
      <w:fldSimple w:instr=" STYLEREF 1 \s ">
        <w:r w:rsidR="00EC5A2B">
          <w:rPr>
            <w:noProof/>
          </w:rPr>
          <w:t>7</w:t>
        </w:r>
      </w:fldSimple>
      <w:r w:rsidR="00EC5A2B">
        <w:t>.</w:t>
      </w:r>
      <w:fldSimple w:instr=" SEQ Figura \* ARABIC \s 1 ">
        <w:r w:rsidR="00EC5A2B">
          <w:rPr>
            <w:noProof/>
          </w:rPr>
          <w:t>3</w:t>
        </w:r>
      </w:fldSimple>
      <w:r>
        <w:t xml:space="preserve">: Diagrama BPMN de </w:t>
      </w:r>
      <w:r>
        <w:t>la gestió de les notificacions.</w:t>
      </w:r>
    </w:p>
    <w:p w14:paraId="68C4CA87" w14:textId="609B2242" w:rsidR="00215814" w:rsidRPr="00EC5A2B" w:rsidRDefault="00215814" w:rsidP="00215814">
      <w:pPr>
        <w:pStyle w:val="Ttol4"/>
      </w:pPr>
      <w:bookmarkStart w:id="64" w:name="_Toc64373955"/>
      <w:r w:rsidRPr="00EC5A2B">
        <w:lastRenderedPageBreak/>
        <w:t>UI</w:t>
      </w:r>
      <w:bookmarkEnd w:id="64"/>
    </w:p>
    <w:p w14:paraId="3A7E394F" w14:textId="79A66477" w:rsidR="009C1D6B" w:rsidRDefault="009C1D6B" w:rsidP="009C1D6B">
      <w:r w:rsidRPr="009C1D6B">
        <w:t xml:space="preserve">Per la UI s’han pensat en colors que fossin semblants als mèdics, aquests colors, després de buscar algunes </w:t>
      </w:r>
      <w:r w:rsidR="00EC5A2B">
        <w:t>referències</w:t>
      </w:r>
      <w:r w:rsidRPr="009C1D6B">
        <w:t>, s’ha optat per un blau cel i blanc.</w:t>
      </w:r>
      <w:r>
        <w:t xml:space="preserve"> En l’aplicació també seran els mateixos colors.</w:t>
      </w:r>
    </w:p>
    <w:p w14:paraId="7C879B6D" w14:textId="33526F5C" w:rsidR="009C1D6B" w:rsidRDefault="009C1D6B" w:rsidP="009C1D6B">
      <w:r>
        <w:t>Per poder donar contrast en la creació o eliminació de dades, s’ha optat pel color verd i vermell respectivament.</w:t>
      </w:r>
    </w:p>
    <w:p w14:paraId="7C86DCDB" w14:textId="5A21C267" w:rsidR="009C1D6B" w:rsidRPr="009C1D6B" w:rsidRDefault="009C1D6B" w:rsidP="009C1D6B">
      <w:r>
        <w:t>Per a diferenciar els camps de textos amb els textos no editables, hi haurà un rectangle blanc i el text serà en negre. Com es pot veure a la imatge següent.</w:t>
      </w:r>
    </w:p>
    <w:p w14:paraId="14EB9710" w14:textId="77777777" w:rsidR="009C1D6B" w:rsidRDefault="009C1D6B" w:rsidP="009C1D6B">
      <w:pPr>
        <w:keepNext/>
        <w:jc w:val="center"/>
      </w:pPr>
      <w:r>
        <w:rPr>
          <w:noProof/>
        </w:rPr>
        <w:drawing>
          <wp:inline distT="0" distB="0" distL="0" distR="0" wp14:anchorId="3B6A42DF" wp14:editId="3DE27294">
            <wp:extent cx="5400000" cy="3059767"/>
            <wp:effectExtent l="0" t="0" r="0" b="7620"/>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6">
                      <a:extLst>
                        <a:ext uri="{28A0092B-C50C-407E-A947-70E740481C1C}">
                          <a14:useLocalDpi xmlns:a14="http://schemas.microsoft.com/office/drawing/2010/main" val="0"/>
                        </a:ext>
                      </a:extLst>
                    </a:blip>
                    <a:stretch>
                      <a:fillRect/>
                    </a:stretch>
                  </pic:blipFill>
                  <pic:spPr>
                    <a:xfrm>
                      <a:off x="0" y="0"/>
                      <a:ext cx="5400000" cy="3059767"/>
                    </a:xfrm>
                    <a:prstGeom prst="rect">
                      <a:avLst/>
                    </a:prstGeom>
                  </pic:spPr>
                </pic:pic>
              </a:graphicData>
            </a:graphic>
          </wp:inline>
        </w:drawing>
      </w:r>
    </w:p>
    <w:p w14:paraId="51823F51" w14:textId="542AC0D0" w:rsidR="009C1D6B" w:rsidRDefault="009C1D6B" w:rsidP="009C1D6B">
      <w:pPr>
        <w:pStyle w:val="Llegenda"/>
      </w:pPr>
      <w:r>
        <w:t xml:space="preserve">Figura </w:t>
      </w:r>
      <w:fldSimple w:instr=" STYLEREF 1 \s ">
        <w:r w:rsidR="00EC5A2B">
          <w:rPr>
            <w:noProof/>
          </w:rPr>
          <w:t>7</w:t>
        </w:r>
      </w:fldSimple>
      <w:r w:rsidR="00EC5A2B">
        <w:t>.</w:t>
      </w:r>
      <w:fldSimple w:instr=" SEQ Figura \* ARABIC \s 1 ">
        <w:r w:rsidR="00EC5A2B">
          <w:rPr>
            <w:noProof/>
          </w:rPr>
          <w:t>4</w:t>
        </w:r>
      </w:fldSimple>
      <w:r>
        <w:t>: Disseny</w:t>
      </w:r>
      <w:r w:rsidR="00EC5A2B">
        <w:t xml:space="preserve"> de la UI</w:t>
      </w:r>
      <w:r>
        <w:t xml:space="preserve"> de l’inici de sessió.</w:t>
      </w:r>
    </w:p>
    <w:p w14:paraId="400EA050" w14:textId="3FB67E00" w:rsidR="00EC5A2B" w:rsidRDefault="00EC5A2B" w:rsidP="00EC5A2B">
      <w:r>
        <w:t>Una vegada iniciada la sessió es mostrarà la capçalera de la pàgina web, que constarà de quatre botons de navegació per a facilitar l’ús de l’aplicació.</w:t>
      </w:r>
    </w:p>
    <w:p w14:paraId="570C9A25" w14:textId="0533DACD" w:rsidR="00EC5A2B" w:rsidRPr="00EC5A2B" w:rsidRDefault="00EC5A2B" w:rsidP="00EC5A2B">
      <w:r>
        <w:t>El següent disseny és de la pàgina d’inici, una vegada s’hagi iniciat sessió.</w:t>
      </w:r>
    </w:p>
    <w:p w14:paraId="41B9E55E" w14:textId="77777777" w:rsidR="00EC5A2B" w:rsidRDefault="004132B2" w:rsidP="00EC5A2B">
      <w:pPr>
        <w:keepNext/>
        <w:jc w:val="center"/>
      </w:pPr>
      <w:r>
        <w:rPr>
          <w:noProof/>
        </w:rPr>
        <w:lastRenderedPageBreak/>
        <w:drawing>
          <wp:inline distT="0" distB="0" distL="0" distR="0" wp14:anchorId="6E0BCBD7" wp14:editId="196BA5CD">
            <wp:extent cx="5400000" cy="3063852"/>
            <wp:effectExtent l="0" t="0" r="0" b="3810"/>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tge 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00" cy="3063852"/>
                    </a:xfrm>
                    <a:prstGeom prst="rect">
                      <a:avLst/>
                    </a:prstGeom>
                  </pic:spPr>
                </pic:pic>
              </a:graphicData>
            </a:graphic>
          </wp:inline>
        </w:drawing>
      </w:r>
    </w:p>
    <w:p w14:paraId="77BE0A76" w14:textId="2960BC32" w:rsidR="009C1D6B" w:rsidRDefault="00EC5A2B" w:rsidP="00EC5A2B">
      <w:pPr>
        <w:pStyle w:val="Llegenda"/>
      </w:pPr>
      <w:r>
        <w:t xml:space="preserve">Figura </w:t>
      </w:r>
      <w:fldSimple w:instr=" STYLEREF 1 \s ">
        <w:r>
          <w:rPr>
            <w:noProof/>
          </w:rPr>
          <w:t>7</w:t>
        </w:r>
      </w:fldSimple>
      <w:r>
        <w:t>.</w:t>
      </w:r>
      <w:fldSimple w:instr=" SEQ Figura \* ARABIC \s 1 ">
        <w:r>
          <w:rPr>
            <w:noProof/>
          </w:rPr>
          <w:t>5</w:t>
        </w:r>
      </w:fldSimple>
      <w:r>
        <w:t>:</w:t>
      </w:r>
      <w:r w:rsidRPr="00EC5A2B">
        <w:t xml:space="preserve"> </w:t>
      </w:r>
      <w:r>
        <w:t>Disseny de la UI de l</w:t>
      </w:r>
      <w:r>
        <w:t>a pagina d’inici.</w:t>
      </w:r>
    </w:p>
    <w:p w14:paraId="58CAE3FF" w14:textId="5DCDFF7F" w:rsidR="00EC5A2B" w:rsidRDefault="009C1D6B" w:rsidP="009C1D6B">
      <w:r>
        <w:t xml:space="preserve">A continuació es veurà com </w:t>
      </w:r>
      <w:r w:rsidR="00EC5A2B">
        <w:t>són</w:t>
      </w:r>
      <w:r>
        <w:t xml:space="preserve"> els dissenys per llistar, crear i veure, individualment, les dades. Així que </w:t>
      </w:r>
      <w:r w:rsidR="00EC5A2B">
        <w:t>perquè</w:t>
      </w:r>
      <w:r>
        <w:t xml:space="preserve"> sigui més senzill, </w:t>
      </w:r>
      <w:r w:rsidR="00EC5A2B">
        <w:t>només</w:t>
      </w:r>
      <w:r>
        <w:t xml:space="preserve"> es </w:t>
      </w:r>
      <w:r w:rsidR="00EC5A2B">
        <w:t>mostrarà</w:t>
      </w:r>
      <w:r>
        <w:t xml:space="preserve"> els dissenys de les institucions mèdiques. </w:t>
      </w:r>
    </w:p>
    <w:p w14:paraId="47E152A7" w14:textId="31C5131C" w:rsidR="009C1D6B" w:rsidRDefault="009C1D6B" w:rsidP="009C1D6B">
      <w:r>
        <w:t xml:space="preserve">La primera imatge de l’esquerra </w:t>
      </w:r>
      <w:r w:rsidR="00EC5A2B">
        <w:t>és</w:t>
      </w:r>
      <w:r>
        <w:t xml:space="preserve"> la llista de les institucions mèdiques. Aquesta llista serà en un format de taula i a la capçalera d’aquesta taula hi haurà les eines de filtratge al costat del nom de la columna.</w:t>
      </w:r>
    </w:p>
    <w:p w14:paraId="47497C27" w14:textId="3590655F" w:rsidR="00EC5A2B" w:rsidRDefault="00EC5A2B" w:rsidP="009C1D6B">
      <w:r>
        <w:t>La següent imatge és de la visualització d’una institució mèdica en detall. Aquí hi haurà totes les dades necessàries i a més es mostrarà els usuaris que pertanyen a aquella institució mèdica.</w:t>
      </w:r>
    </w:p>
    <w:p w14:paraId="50F35D6D" w14:textId="78E14A82" w:rsidR="00EC5A2B" w:rsidRDefault="00EC5A2B" w:rsidP="009C1D6B">
      <w:r>
        <w:t>Per acabar hi ha el disseny de la creació d’una institució mèdica. Aquí hi haurà tots els camps que es necessitin omplir per a poder crear la institució.</w:t>
      </w:r>
    </w:p>
    <w:p w14:paraId="1A1B5159" w14:textId="7F209876" w:rsidR="00EC5A2B" w:rsidRDefault="004132B2" w:rsidP="00EC5A2B">
      <w:pPr>
        <w:jc w:val="center"/>
      </w:pPr>
      <w:r>
        <w:rPr>
          <w:noProof/>
        </w:rPr>
        <w:lastRenderedPageBreak/>
        <w:drawing>
          <wp:inline distT="0" distB="0" distL="0" distR="0" wp14:anchorId="43135C84" wp14:editId="38F6518E">
            <wp:extent cx="2700000" cy="1526394"/>
            <wp:effectExtent l="0" t="0" r="5715" b="0"/>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tge 1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00000" cy="1526394"/>
                    </a:xfrm>
                    <a:prstGeom prst="rect">
                      <a:avLst/>
                    </a:prstGeom>
                  </pic:spPr>
                </pic:pic>
              </a:graphicData>
            </a:graphic>
          </wp:inline>
        </w:drawing>
      </w:r>
      <w:r>
        <w:rPr>
          <w:noProof/>
        </w:rPr>
        <w:drawing>
          <wp:inline distT="0" distB="0" distL="0" distR="0" wp14:anchorId="287721FC" wp14:editId="73748848">
            <wp:extent cx="2700000" cy="1523628"/>
            <wp:effectExtent l="0" t="0" r="5715" b="63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00000" cy="1523628"/>
                    </a:xfrm>
                    <a:prstGeom prst="rect">
                      <a:avLst/>
                    </a:prstGeom>
                  </pic:spPr>
                </pic:pic>
              </a:graphicData>
            </a:graphic>
          </wp:inline>
        </w:drawing>
      </w:r>
      <w:r>
        <w:rPr>
          <w:noProof/>
        </w:rPr>
        <w:drawing>
          <wp:inline distT="0" distB="0" distL="0" distR="0" wp14:anchorId="1D8D5F39" wp14:editId="1BD1F470">
            <wp:extent cx="2700000" cy="1533462"/>
            <wp:effectExtent l="0" t="0" r="5715"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00000" cy="1533462"/>
                    </a:xfrm>
                    <a:prstGeom prst="rect">
                      <a:avLst/>
                    </a:prstGeom>
                  </pic:spPr>
                </pic:pic>
              </a:graphicData>
            </a:graphic>
          </wp:inline>
        </w:drawing>
      </w:r>
    </w:p>
    <w:p w14:paraId="4CCDDCC4" w14:textId="1FB8BC08" w:rsidR="00866106" w:rsidRPr="00866106" w:rsidRDefault="00EC5A2B" w:rsidP="00EC5A2B">
      <w:pPr>
        <w:pStyle w:val="Llegenda"/>
        <w:rPr>
          <w:highlight w:val="yellow"/>
        </w:rPr>
      </w:pPr>
      <w:r>
        <w:t xml:space="preserve">Figura </w:t>
      </w:r>
      <w:fldSimple w:instr=" STYLEREF 1 \s ">
        <w:r>
          <w:rPr>
            <w:noProof/>
          </w:rPr>
          <w:t>7</w:t>
        </w:r>
      </w:fldSimple>
      <w:r>
        <w:t>.</w:t>
      </w:r>
      <w:fldSimple w:instr=" SEQ Figura \* ARABIC \s 1 ">
        <w:r>
          <w:rPr>
            <w:noProof/>
          </w:rPr>
          <w:t>6</w:t>
        </w:r>
      </w:fldSimple>
      <w:r>
        <w:t>: Dissenys de la UI de la llista, visualització i creació d’una institució mèdica.</w:t>
      </w:r>
    </w:p>
    <w:p w14:paraId="325E65ED" w14:textId="77777777" w:rsidR="00CF2B89" w:rsidRPr="000C4003" w:rsidRDefault="00CF2B89" w:rsidP="00CF2B89">
      <w:pPr>
        <w:pStyle w:val="Ttol3"/>
        <w:rPr>
          <w:highlight w:val="yellow"/>
        </w:rPr>
      </w:pPr>
      <w:bookmarkStart w:id="65" w:name="_Toc64373951"/>
      <w:r w:rsidRPr="000C4003">
        <w:rPr>
          <w:highlight w:val="yellow"/>
        </w:rPr>
        <w:t>APLICACIÓ</w:t>
      </w:r>
      <w:bookmarkEnd w:id="65"/>
    </w:p>
    <w:p w14:paraId="4B6F8A53" w14:textId="28A1236C" w:rsidR="00CF2B89" w:rsidRPr="000C4003" w:rsidRDefault="00CF2B89" w:rsidP="000D58E1">
      <w:pPr>
        <w:pStyle w:val="Ttol4"/>
        <w:rPr>
          <w:highlight w:val="yellow"/>
        </w:rPr>
      </w:pPr>
      <w:r w:rsidRPr="000C4003">
        <w:rPr>
          <w:highlight w:val="yellow"/>
        </w:rPr>
        <w:t>UML</w:t>
      </w:r>
    </w:p>
    <w:p w14:paraId="4FF2A240" w14:textId="77777777" w:rsidR="000C4003" w:rsidRPr="000C4003" w:rsidRDefault="000C4003" w:rsidP="000C4003">
      <w:pPr>
        <w:pStyle w:val="Ttol5"/>
        <w:rPr>
          <w:highlight w:val="yellow"/>
        </w:rPr>
      </w:pPr>
      <w:r w:rsidRPr="000C4003">
        <w:rPr>
          <w:highlight w:val="yellow"/>
        </w:rPr>
        <w:t>DIAGRAMA DE CLASSES</w:t>
      </w:r>
    </w:p>
    <w:p w14:paraId="111A6DDE" w14:textId="5E3A8327" w:rsidR="00CF2B89" w:rsidRPr="000C4003" w:rsidRDefault="000C4003" w:rsidP="00CF2B89">
      <w:pPr>
        <w:pStyle w:val="Ttol5"/>
        <w:rPr>
          <w:highlight w:val="yellow"/>
        </w:rPr>
      </w:pPr>
      <w:r w:rsidRPr="000C4003">
        <w:rPr>
          <w:highlight w:val="yellow"/>
        </w:rPr>
        <w:t>DIAGRAMES DE FLUX</w:t>
      </w:r>
    </w:p>
    <w:p w14:paraId="3DF59DB6" w14:textId="77777777" w:rsidR="00CF2B89" w:rsidRPr="000C4003" w:rsidRDefault="00CF2B89" w:rsidP="00CF2B89">
      <w:pPr>
        <w:pStyle w:val="Ttol4"/>
        <w:rPr>
          <w:highlight w:val="yellow"/>
        </w:rPr>
      </w:pPr>
      <w:r w:rsidRPr="000C4003">
        <w:rPr>
          <w:highlight w:val="yellow"/>
        </w:rPr>
        <w:t>UI</w:t>
      </w:r>
    </w:p>
    <w:p w14:paraId="3EEC5D02" w14:textId="6DD352AA" w:rsidR="00215814" w:rsidRDefault="00215814" w:rsidP="00215814"/>
    <w:p w14:paraId="5F17374C" w14:textId="563407DE" w:rsidR="00215814" w:rsidRDefault="00215814" w:rsidP="00215814">
      <w:pPr>
        <w:pStyle w:val="Ttol2"/>
        <w:rPr>
          <w:highlight w:val="yellow"/>
        </w:rPr>
      </w:pPr>
      <w:bookmarkStart w:id="66" w:name="_Toc64373956"/>
      <w:r w:rsidRPr="00FE2FDF">
        <w:rPr>
          <w:highlight w:val="yellow"/>
        </w:rPr>
        <w:t>SERVIDOR IRIS</w:t>
      </w:r>
      <w:bookmarkEnd w:id="66"/>
    </w:p>
    <w:p w14:paraId="251EB242" w14:textId="632B4D2E" w:rsidR="00D34C6F" w:rsidRPr="00D34C6F" w:rsidRDefault="00D34C6F" w:rsidP="00D34C6F">
      <w:r w:rsidRPr="00D34C6F">
        <w:t xml:space="preserve">El primer pas en el procés de producció d’aquest TFG, és crear el servidor on estarà el motor d’interoperabilitat </w:t>
      </w:r>
      <w:proofErr w:type="spellStart"/>
      <w:r w:rsidRPr="00D34C6F">
        <w:t>Intersystems</w:t>
      </w:r>
      <w:proofErr w:type="spellEnd"/>
      <w:r w:rsidRPr="00D34C6F">
        <w:t xml:space="preserve"> IRIS for Health.</w:t>
      </w:r>
    </w:p>
    <w:p w14:paraId="06AE395B" w14:textId="3368CAAC" w:rsidR="00D34C6F" w:rsidRPr="00D34C6F" w:rsidRDefault="00D34C6F" w:rsidP="00D34C6F">
      <w:pPr>
        <w:pStyle w:val="Ttol3"/>
        <w:rPr>
          <w:highlight w:val="yellow"/>
        </w:rPr>
      </w:pPr>
      <w:r>
        <w:rPr>
          <w:highlight w:val="yellow"/>
        </w:rPr>
        <w:lastRenderedPageBreak/>
        <w:t>CONFIGURACIÓ</w:t>
      </w:r>
    </w:p>
    <w:p w14:paraId="68FC16EA" w14:textId="2013351A" w:rsidR="006C072F" w:rsidRDefault="006C072F" w:rsidP="006C072F">
      <w:r w:rsidRPr="00D34C6F">
        <w:t>Per poder començar a implementar el servidor d’IRIS</w:t>
      </w:r>
      <w:r w:rsidR="00D34C6F">
        <w:t xml:space="preserve">, </w:t>
      </w:r>
      <w:r w:rsidR="00E156F2">
        <w:t xml:space="preserve">primer </w:t>
      </w:r>
      <w:r w:rsidR="00D34C6F">
        <w:t xml:space="preserve">s’ha </w:t>
      </w:r>
      <w:r w:rsidR="00E156F2">
        <w:t xml:space="preserve">de </w:t>
      </w:r>
      <w:r w:rsidR="00D34C6F">
        <w:t>configura</w:t>
      </w:r>
      <w:r w:rsidR="00E156F2">
        <w:t>r l’entorn de desenvolupament.</w:t>
      </w:r>
      <w:r w:rsidR="0019221B">
        <w:t xml:space="preserve"> A l’inici s’ha creat</w:t>
      </w:r>
      <w:r w:rsidR="00D34C6F">
        <w:t xml:space="preserve"> una maquina virtual amb el programa </w:t>
      </w:r>
      <w:proofErr w:type="spellStart"/>
      <w:r w:rsidR="00D34C6F">
        <w:t>Hyper</w:t>
      </w:r>
      <w:proofErr w:type="spellEnd"/>
      <w:r w:rsidR="00D34C6F">
        <w:t>-V, que ja ve instal·lat amb el sistema operatiu Windows 10.</w:t>
      </w:r>
    </w:p>
    <w:p w14:paraId="43217D77" w14:textId="7872A1EE" w:rsidR="00D34C6F" w:rsidRPr="00D34C6F" w:rsidRDefault="00D34C6F" w:rsidP="006C072F">
      <w:r>
        <w:t>Aquesta maquina virtual té el sistema operatiu de Windows Server 2019</w:t>
      </w:r>
    </w:p>
    <w:p w14:paraId="66149A25" w14:textId="1DCE425B" w:rsidR="00215814" w:rsidRPr="00846F69" w:rsidRDefault="00215814" w:rsidP="00215814">
      <w:pPr>
        <w:pStyle w:val="Ttol2"/>
        <w:rPr>
          <w:highlight w:val="yellow"/>
        </w:rPr>
      </w:pPr>
      <w:bookmarkStart w:id="67" w:name="_Toc64373957"/>
      <w:r w:rsidRPr="00846F69">
        <w:rPr>
          <w:highlight w:val="yellow"/>
        </w:rPr>
        <w:t>SERVIDOR WEB</w:t>
      </w:r>
      <w:bookmarkEnd w:id="67"/>
    </w:p>
    <w:p w14:paraId="0CD463B8" w14:textId="6D35278D" w:rsidR="00215814" w:rsidRPr="006C072F" w:rsidRDefault="000D58E1" w:rsidP="000D58E1">
      <w:pPr>
        <w:pStyle w:val="Ttol3"/>
        <w:rPr>
          <w:highlight w:val="yellow"/>
        </w:rPr>
      </w:pPr>
      <w:r w:rsidRPr="006C072F">
        <w:rPr>
          <w:highlight w:val="yellow"/>
        </w:rPr>
        <w:t>BACKEND</w:t>
      </w:r>
    </w:p>
    <w:p w14:paraId="3983DE08" w14:textId="67329BC4" w:rsidR="000D58E1" w:rsidRPr="006C072F" w:rsidRDefault="000D58E1" w:rsidP="000D58E1">
      <w:pPr>
        <w:pStyle w:val="Ttol4"/>
        <w:rPr>
          <w:highlight w:val="yellow"/>
        </w:rPr>
      </w:pPr>
      <w:r w:rsidRPr="006C072F">
        <w:rPr>
          <w:highlight w:val="yellow"/>
        </w:rPr>
        <w:t>REST API</w:t>
      </w:r>
    </w:p>
    <w:p w14:paraId="216A8206" w14:textId="6B3F0F26" w:rsidR="000D58E1" w:rsidRPr="000C4003" w:rsidRDefault="000D58E1" w:rsidP="000D58E1">
      <w:pPr>
        <w:pStyle w:val="Ttol3"/>
        <w:rPr>
          <w:highlight w:val="red"/>
        </w:rPr>
      </w:pPr>
      <w:r w:rsidRPr="000C4003">
        <w:rPr>
          <w:highlight w:val="red"/>
        </w:rPr>
        <w:t>FRONTEND</w:t>
      </w:r>
    </w:p>
    <w:p w14:paraId="343600F2" w14:textId="1B8E9B3A" w:rsidR="00215814" w:rsidRDefault="00215814" w:rsidP="00215814">
      <w:pPr>
        <w:pStyle w:val="Ttol2"/>
        <w:rPr>
          <w:highlight w:val="red"/>
        </w:rPr>
      </w:pPr>
      <w:bookmarkStart w:id="68" w:name="_Toc64373958"/>
      <w:r w:rsidRPr="00215814">
        <w:rPr>
          <w:highlight w:val="red"/>
        </w:rPr>
        <w:t>APLICACIÓ</w:t>
      </w:r>
      <w:bookmarkEnd w:id="68"/>
    </w:p>
    <w:p w14:paraId="48E5BE8F" w14:textId="49BCCBA9" w:rsidR="000D58E1" w:rsidRDefault="000D58E1" w:rsidP="000D58E1">
      <w:pPr>
        <w:pStyle w:val="Ttol3"/>
        <w:rPr>
          <w:highlight w:val="red"/>
        </w:rPr>
      </w:pPr>
      <w:r>
        <w:rPr>
          <w:highlight w:val="red"/>
        </w:rPr>
        <w:t>BACK END</w:t>
      </w:r>
    </w:p>
    <w:p w14:paraId="31BED608" w14:textId="77777777" w:rsidR="00846F69" w:rsidRDefault="000D58E1" w:rsidP="000D58E1">
      <w:pPr>
        <w:pStyle w:val="Ttol3"/>
        <w:rPr>
          <w:highlight w:val="red"/>
        </w:rPr>
      </w:pPr>
      <w:r>
        <w:rPr>
          <w:highlight w:val="red"/>
        </w:rPr>
        <w:t>FRONT END</w:t>
      </w:r>
    </w:p>
    <w:p w14:paraId="331C8498" w14:textId="02B52E41" w:rsidR="000D58E1" w:rsidRPr="000D58E1" w:rsidRDefault="000D58E1" w:rsidP="00121040">
      <w:pPr>
        <w:rPr>
          <w:highlight w:val="red"/>
        </w:rPr>
      </w:pPr>
    </w:p>
    <w:p w14:paraId="6D6EF272" w14:textId="77777777" w:rsidR="00CF2C70" w:rsidRDefault="00CF2C70" w:rsidP="00A60F2C"/>
    <w:p w14:paraId="4334667B" w14:textId="2B6C1BB0" w:rsidR="00CF2C70" w:rsidRPr="0007329F" w:rsidRDefault="00CF2C70" w:rsidP="00A60F2C">
      <w:pPr>
        <w:sectPr w:rsidR="00CF2C70" w:rsidRPr="0007329F" w:rsidSect="00CF2C70">
          <w:headerReference w:type="default" r:id="rId31"/>
          <w:type w:val="oddPage"/>
          <w:pgSz w:w="11906" w:h="16838" w:code="9"/>
          <w:pgMar w:top="1701" w:right="1418" w:bottom="1418" w:left="1418" w:header="709" w:footer="709" w:gutter="284"/>
          <w:cols w:space="708"/>
          <w:docGrid w:linePitch="360"/>
        </w:sectPr>
      </w:pPr>
    </w:p>
    <w:p w14:paraId="52550FB5" w14:textId="36E4BB30" w:rsidR="00C54810" w:rsidRPr="00C06FAE" w:rsidRDefault="00C32AE4" w:rsidP="00EC1059">
      <w:pPr>
        <w:pStyle w:val="Ttol1"/>
      </w:pPr>
      <w:bookmarkStart w:id="69" w:name="_Toc55765608"/>
      <w:bookmarkStart w:id="70" w:name="_Ref64373845"/>
      <w:bookmarkStart w:id="71" w:name="_Ref64373848"/>
      <w:bookmarkStart w:id="72" w:name="_Ref64373856"/>
      <w:bookmarkStart w:id="73" w:name="_Ref64373868"/>
      <w:bookmarkStart w:id="74" w:name="_Ref64373877"/>
      <w:bookmarkStart w:id="75" w:name="_Toc64373959"/>
      <w:r w:rsidRPr="00C06FAE">
        <w:lastRenderedPageBreak/>
        <w:t>BIBLIOGRAFIA</w:t>
      </w:r>
      <w:bookmarkEnd w:id="69"/>
      <w:bookmarkEnd w:id="70"/>
      <w:bookmarkEnd w:id="71"/>
      <w:bookmarkEnd w:id="72"/>
      <w:bookmarkEnd w:id="73"/>
      <w:bookmarkEnd w:id="74"/>
      <w:bookmarkEnd w:id="75"/>
    </w:p>
    <w:p w14:paraId="22F2FD7C" w14:textId="77777777" w:rsidR="00864253" w:rsidRPr="00864253" w:rsidRDefault="00AD390C" w:rsidP="00864253">
      <w:pPr>
        <w:pStyle w:val="Bibliografia"/>
      </w:pPr>
      <w:r w:rsidRPr="0007329F">
        <w:rPr>
          <w:highlight w:val="yellow"/>
        </w:rPr>
        <w:fldChar w:fldCharType="begin"/>
      </w:r>
      <w:r w:rsidR="0007329F">
        <w:rPr>
          <w:highlight w:val="yellow"/>
        </w:rPr>
        <w:instrText xml:space="preserve"> ADDIN ZOTERO_BIBL {"uncited":[],"omitted":[],"custom":[]} CSL_BIBLIOGRAPHY </w:instrText>
      </w:r>
      <w:r w:rsidRPr="0007329F">
        <w:rPr>
          <w:highlight w:val="yellow"/>
        </w:rPr>
        <w:fldChar w:fldCharType="separate"/>
      </w:r>
      <w:r w:rsidR="00864253" w:rsidRPr="00864253">
        <w:t>[1]</w:t>
      </w:r>
      <w:r w:rsidR="00864253" w:rsidRPr="00864253">
        <w:tab/>
        <w:t xml:space="preserve">InterSystems, </w:t>
      </w:r>
      <w:r w:rsidR="00864253" w:rsidRPr="00864253">
        <w:rPr>
          <w:i/>
          <w:iCs/>
        </w:rPr>
        <w:t>IRIS for Health</w:t>
      </w:r>
      <w:r w:rsidR="00864253" w:rsidRPr="00864253">
        <w:t>. https://www.intersystems.com/products/intersystems-iris-for-health/, 2018.</w:t>
      </w:r>
    </w:p>
    <w:p w14:paraId="5EF334BE" w14:textId="77777777" w:rsidR="00864253" w:rsidRPr="00864253" w:rsidRDefault="00864253" w:rsidP="00864253">
      <w:pPr>
        <w:pStyle w:val="Bibliografia"/>
      </w:pPr>
      <w:r w:rsidRPr="00864253">
        <w:t>[2]</w:t>
      </w:r>
      <w:r w:rsidRPr="00864253">
        <w:tab/>
        <w:t xml:space="preserve">H. Dalianis, «Chapter 2 - The History of the Patient Record and the Paper Record», en </w:t>
      </w:r>
      <w:r w:rsidRPr="00864253">
        <w:rPr>
          <w:i/>
          <w:iCs/>
        </w:rPr>
        <w:t>Clinical Text Mining</w:t>
      </w:r>
      <w:r w:rsidRPr="00864253">
        <w:t>, Cham: Springer International Publishing, 2018, p. 5-13.</w:t>
      </w:r>
    </w:p>
    <w:p w14:paraId="333B4DCB" w14:textId="77777777" w:rsidR="00864253" w:rsidRPr="00864253" w:rsidRDefault="00864253" w:rsidP="00864253">
      <w:pPr>
        <w:pStyle w:val="Bibliografia"/>
      </w:pPr>
      <w:r w:rsidRPr="00864253">
        <w:t>[3]</w:t>
      </w:r>
      <w:r w:rsidRPr="00864253">
        <w:tab/>
        <w:t xml:space="preserve">R. F. Gillum, «From Papyrus to the Electronic Tablet: A Brief History of the Clinical Medical Record with Lessons for the Digital Age», </w:t>
      </w:r>
      <w:r w:rsidRPr="00864253">
        <w:rPr>
          <w:i/>
          <w:iCs/>
        </w:rPr>
        <w:t>AJM</w:t>
      </w:r>
      <w:r w:rsidRPr="00864253">
        <w:t>, p. 5, oct. 2013, doi: 10.1016/j.amjmed.2013.03.024.</w:t>
      </w:r>
    </w:p>
    <w:p w14:paraId="05242663" w14:textId="77777777" w:rsidR="00864253" w:rsidRPr="00864253" w:rsidRDefault="00864253" w:rsidP="00864253">
      <w:pPr>
        <w:pStyle w:val="Bibliografia"/>
      </w:pPr>
      <w:r w:rsidRPr="00864253">
        <w:t>[4]</w:t>
      </w:r>
      <w:r w:rsidRPr="00864253">
        <w:tab/>
        <w:t xml:space="preserve">A. Winter, R. Haux, E. Ammenwerth, B. Brigl, N. Hellrung, i F. Jahn, «2.4 Importance of Systematic Information Management», en </w:t>
      </w:r>
      <w:r w:rsidRPr="00864253">
        <w:rPr>
          <w:i/>
          <w:iCs/>
        </w:rPr>
        <w:t>Health Information Systems - Architectures and Strategies</w:t>
      </w:r>
      <w:r w:rsidRPr="00864253">
        <w:t>, Second Edition., Springer, 2011, p. 12-16.</w:t>
      </w:r>
    </w:p>
    <w:p w14:paraId="56E15BEF" w14:textId="77777777" w:rsidR="00864253" w:rsidRPr="00864253" w:rsidRDefault="00864253" w:rsidP="00864253">
      <w:pPr>
        <w:pStyle w:val="Bibliografia"/>
      </w:pPr>
      <w:r w:rsidRPr="00864253">
        <w:t>[5]</w:t>
      </w:r>
      <w:r w:rsidRPr="00864253">
        <w:tab/>
        <w:t xml:space="preserve">Reinhold Haux, «3.1. The 1st line: towards computer-based information processing tools», en </w:t>
      </w:r>
      <w:r w:rsidRPr="00864253">
        <w:rPr>
          <w:i/>
          <w:iCs/>
        </w:rPr>
        <w:t>Health information systems — past, present, future</w:t>
      </w:r>
      <w:r w:rsidRPr="00864253">
        <w:t>, 2006, p. 271.</w:t>
      </w:r>
    </w:p>
    <w:p w14:paraId="1E90D3F7" w14:textId="77777777" w:rsidR="00864253" w:rsidRPr="00864253" w:rsidRDefault="00864253" w:rsidP="00864253">
      <w:pPr>
        <w:pStyle w:val="Bibliografia"/>
      </w:pPr>
      <w:r w:rsidRPr="00864253">
        <w:t>[6]</w:t>
      </w:r>
      <w:r w:rsidRPr="00864253">
        <w:tab/>
        <w:t xml:space="preserve">H. Dalianis, «Chapter 3 - User Needs: Clinicians, Clinical Researchers and Hospital Management», en </w:t>
      </w:r>
      <w:r w:rsidRPr="00864253">
        <w:rPr>
          <w:i/>
          <w:iCs/>
        </w:rPr>
        <w:t>Clinical Text Mining</w:t>
      </w:r>
      <w:r w:rsidRPr="00864253">
        <w:t>, Cham: Springer International Publishing, 2018, p. 13-21.</w:t>
      </w:r>
    </w:p>
    <w:p w14:paraId="3520730A" w14:textId="77777777" w:rsidR="00864253" w:rsidRPr="00864253" w:rsidRDefault="00864253" w:rsidP="00864253">
      <w:pPr>
        <w:pStyle w:val="Bibliografia"/>
      </w:pPr>
      <w:r w:rsidRPr="00864253">
        <w:t>[7]</w:t>
      </w:r>
      <w:r w:rsidRPr="00864253">
        <w:tab/>
        <w:t xml:space="preserve">G. O. Barnett </w:t>
      </w:r>
      <w:r w:rsidRPr="00864253">
        <w:rPr>
          <w:i/>
          <w:iCs/>
        </w:rPr>
        <w:t>et al.</w:t>
      </w:r>
      <w:r w:rsidRPr="00864253">
        <w:t xml:space="preserve">, «COSTAR—A computer-based medical information system for ambulatory care», </w:t>
      </w:r>
      <w:r w:rsidRPr="00864253">
        <w:rPr>
          <w:i/>
          <w:iCs/>
        </w:rPr>
        <w:t>Proc. IEEE</w:t>
      </w:r>
      <w:r w:rsidRPr="00864253">
        <w:t>, vol. 67, núm. 9, p. 1226-1237, 1979, doi: 10.1109/PROC.1979.11438.</w:t>
      </w:r>
    </w:p>
    <w:p w14:paraId="38EA04F9" w14:textId="77777777" w:rsidR="00864253" w:rsidRPr="00864253" w:rsidRDefault="00864253" w:rsidP="00864253">
      <w:pPr>
        <w:pStyle w:val="Bibliografia"/>
      </w:pPr>
      <w:r w:rsidRPr="00864253">
        <w:t>[8]</w:t>
      </w:r>
      <w:r w:rsidRPr="00864253">
        <w:tab/>
        <w:t>«eHealth Resolution», World Health Organization, Geneva, 58th World Health Assembly. Resolution 28, maig 2005. Consulta: gen. 01, 2021. [En línia]. Disponible a: https://www.who.int/healthacademy/media/WHA58-28-en.pdf.</w:t>
      </w:r>
    </w:p>
    <w:p w14:paraId="04CDA318" w14:textId="77777777" w:rsidR="00864253" w:rsidRPr="00864253" w:rsidRDefault="00864253" w:rsidP="00864253">
      <w:pPr>
        <w:pStyle w:val="Bibliografia"/>
      </w:pPr>
      <w:r w:rsidRPr="00864253">
        <w:t>[9]</w:t>
      </w:r>
      <w:r w:rsidRPr="00864253">
        <w:tab/>
        <w:t xml:space="preserve">Wolters Kluwer Health, </w:t>
      </w:r>
      <w:r w:rsidRPr="00864253">
        <w:rPr>
          <w:i/>
          <w:iCs/>
        </w:rPr>
        <w:t>UpToDate</w:t>
      </w:r>
      <w:r w:rsidRPr="00864253">
        <w:t>. .</w:t>
      </w:r>
    </w:p>
    <w:p w14:paraId="5FF69301" w14:textId="77777777" w:rsidR="00864253" w:rsidRPr="00864253" w:rsidRDefault="00864253" w:rsidP="00864253">
      <w:pPr>
        <w:pStyle w:val="Bibliografia"/>
      </w:pPr>
      <w:r w:rsidRPr="00864253">
        <w:t>[10]</w:t>
      </w:r>
      <w:r w:rsidRPr="00864253">
        <w:tab/>
        <w:t xml:space="preserve">EBSCO Information Services, </w:t>
      </w:r>
      <w:r w:rsidRPr="00864253">
        <w:rPr>
          <w:i/>
          <w:iCs/>
        </w:rPr>
        <w:t>Dynamed</w:t>
      </w:r>
      <w:r w:rsidRPr="00864253">
        <w:t>. .</w:t>
      </w:r>
    </w:p>
    <w:p w14:paraId="11726B8D" w14:textId="77777777" w:rsidR="00864253" w:rsidRPr="00864253" w:rsidRDefault="00864253" w:rsidP="00864253">
      <w:pPr>
        <w:pStyle w:val="Bibliografia"/>
      </w:pPr>
      <w:r w:rsidRPr="00864253">
        <w:t>[11]</w:t>
      </w:r>
      <w:r w:rsidRPr="00864253">
        <w:tab/>
        <w:t xml:space="preserve">A. Winter, R. Haux, E. Ammenwerth, B. Brigl, N. Hellrung, i F. Jahn, </w:t>
      </w:r>
      <w:r w:rsidRPr="00864253">
        <w:rPr>
          <w:i/>
          <w:iCs/>
        </w:rPr>
        <w:t>Health Information Systems: Architectures and Strategies</w:t>
      </w:r>
      <w:r w:rsidRPr="00864253">
        <w:t>. London: Springer London, 2011.</w:t>
      </w:r>
    </w:p>
    <w:p w14:paraId="6D94C00F" w14:textId="77777777" w:rsidR="00864253" w:rsidRPr="00864253" w:rsidRDefault="00864253" w:rsidP="00864253">
      <w:pPr>
        <w:pStyle w:val="Bibliografia"/>
      </w:pPr>
      <w:r w:rsidRPr="00864253">
        <w:t>[12]</w:t>
      </w:r>
      <w:r w:rsidRPr="00864253">
        <w:tab/>
        <w:t xml:space="preserve">A. Winter, R. Haux, E. Ammenwerth, B. Brigl, N. Hellrung, i F. Jahn, «5.5 A Reference Model for the Domain Layer of Hospital Information Systems», en </w:t>
      </w:r>
      <w:r w:rsidRPr="00864253">
        <w:rPr>
          <w:i/>
          <w:iCs/>
        </w:rPr>
        <w:t>Health Information Systems - Architectures and Strategies</w:t>
      </w:r>
      <w:r w:rsidRPr="00864253">
        <w:t>, Second Edition., Springer, 2011, p. 70-71.</w:t>
      </w:r>
    </w:p>
    <w:p w14:paraId="7E98F65B" w14:textId="77777777" w:rsidR="00864253" w:rsidRPr="00864253" w:rsidRDefault="00864253" w:rsidP="00864253">
      <w:pPr>
        <w:pStyle w:val="Bibliografia"/>
      </w:pPr>
      <w:r w:rsidRPr="00864253">
        <w:t>[13]</w:t>
      </w:r>
      <w:r w:rsidRPr="00864253">
        <w:tab/>
        <w:t>HIMSS, «Strategic Interoperability in Germany, Spain &amp; the UK». 2014, [En línia]. Disponible a: https://www.himss.eu/file/191/download?token=goNVaM8t.</w:t>
      </w:r>
    </w:p>
    <w:p w14:paraId="4D300B73" w14:textId="77777777" w:rsidR="00864253" w:rsidRPr="00864253" w:rsidRDefault="00864253" w:rsidP="00864253">
      <w:pPr>
        <w:pStyle w:val="Bibliografia"/>
      </w:pPr>
      <w:r w:rsidRPr="00864253">
        <w:t>[14]</w:t>
      </w:r>
      <w:r w:rsidRPr="00864253">
        <w:tab/>
        <w:t xml:space="preserve">A. Winter, R. Haux, E. Ammenwerth, B. Brigl, N. Hellrung, i F. Jahn, «6.5.4.1 Health Level 7 (HL7) Version 2», en </w:t>
      </w:r>
      <w:r w:rsidRPr="00864253">
        <w:rPr>
          <w:i/>
          <w:iCs/>
        </w:rPr>
        <w:t>Health Information Systems: Architectures and Strategies</w:t>
      </w:r>
      <w:r w:rsidRPr="00864253">
        <w:t>, London: Springer London, 2011, p. 149-151.</w:t>
      </w:r>
    </w:p>
    <w:p w14:paraId="47342780" w14:textId="77777777" w:rsidR="00864253" w:rsidRPr="00864253" w:rsidRDefault="00864253" w:rsidP="00864253">
      <w:pPr>
        <w:pStyle w:val="Bibliografia"/>
      </w:pPr>
      <w:r w:rsidRPr="00864253">
        <w:lastRenderedPageBreak/>
        <w:t>[15]</w:t>
      </w:r>
      <w:r w:rsidRPr="00864253">
        <w:tab/>
        <w:t xml:space="preserve">A. Winter, R. Haux, E. Ammenwerth, B. Brigl, N. Hellrung, i F. Jahn, «6.5.4.2 Health Level 7 (HL7) Version 3», en </w:t>
      </w:r>
      <w:r w:rsidRPr="00864253">
        <w:rPr>
          <w:i/>
          <w:iCs/>
        </w:rPr>
        <w:t>Health Information Systems: Architectures and Strategies</w:t>
      </w:r>
      <w:r w:rsidRPr="00864253">
        <w:t>, London: Springer London, 2011, p. 151-152.</w:t>
      </w:r>
    </w:p>
    <w:p w14:paraId="36DC227B" w14:textId="77777777" w:rsidR="00864253" w:rsidRPr="00864253" w:rsidRDefault="00864253" w:rsidP="00864253">
      <w:pPr>
        <w:pStyle w:val="Bibliografia"/>
      </w:pPr>
      <w:r w:rsidRPr="00864253">
        <w:t>[16]</w:t>
      </w:r>
      <w:r w:rsidRPr="00864253">
        <w:tab/>
        <w:t>«HL7 in Personal Health System component’s integration for Mental Health Treatment».</w:t>
      </w:r>
    </w:p>
    <w:p w14:paraId="36239F60" w14:textId="77777777" w:rsidR="00864253" w:rsidRPr="00864253" w:rsidRDefault="00864253" w:rsidP="00864253">
      <w:pPr>
        <w:pStyle w:val="Bibliografia"/>
      </w:pPr>
      <w:r w:rsidRPr="00864253">
        <w:t>[17]</w:t>
      </w:r>
      <w:r w:rsidRPr="00864253">
        <w:tab/>
        <w:t>S. Subramanian, «DICOM Basics using Java - Extracting Image Data», oct. 06, 2014. https://saravanansubramanian.com/extractdicomimagedata/.</w:t>
      </w:r>
    </w:p>
    <w:p w14:paraId="0FA605C9" w14:textId="77777777" w:rsidR="00864253" w:rsidRPr="00864253" w:rsidRDefault="00864253" w:rsidP="00864253">
      <w:pPr>
        <w:pStyle w:val="Bibliografia"/>
      </w:pPr>
      <w:r w:rsidRPr="00864253">
        <w:t>[18]</w:t>
      </w:r>
      <w:r w:rsidRPr="00864253">
        <w:tab/>
        <w:t xml:space="preserve">Microsoft, </w:t>
      </w:r>
      <w:r w:rsidRPr="00864253">
        <w:rPr>
          <w:i/>
          <w:iCs/>
        </w:rPr>
        <w:t>Hyper-V</w:t>
      </w:r>
      <w:r w:rsidRPr="00864253">
        <w:t>. https://docs.microsoft.com/en-us/virtualization/hyper-v-on-windows/about/, 2008.</w:t>
      </w:r>
    </w:p>
    <w:p w14:paraId="6F38B6AD" w14:textId="77777777" w:rsidR="00864253" w:rsidRPr="00864253" w:rsidRDefault="00864253" w:rsidP="00864253">
      <w:pPr>
        <w:pStyle w:val="Bibliografia"/>
      </w:pPr>
      <w:r w:rsidRPr="00864253">
        <w:t>[19]</w:t>
      </w:r>
      <w:r w:rsidRPr="00864253">
        <w:tab/>
        <w:t xml:space="preserve">Google, </w:t>
      </w:r>
      <w:r w:rsidRPr="00864253">
        <w:rPr>
          <w:i/>
          <w:iCs/>
        </w:rPr>
        <w:t>Android Studio</w:t>
      </w:r>
      <w:r w:rsidRPr="00864253">
        <w:t>. https://developer.android.com/studio, 2013.</w:t>
      </w:r>
    </w:p>
    <w:p w14:paraId="6DC4EFB3" w14:textId="77777777" w:rsidR="00864253" w:rsidRPr="00864253" w:rsidRDefault="00864253" w:rsidP="00864253">
      <w:pPr>
        <w:pStyle w:val="Bibliografia"/>
      </w:pPr>
      <w:r w:rsidRPr="00864253">
        <w:t>[20]</w:t>
      </w:r>
      <w:r w:rsidRPr="00864253">
        <w:tab/>
        <w:t xml:space="preserve">Facebook, </w:t>
      </w:r>
      <w:r w:rsidRPr="00864253">
        <w:rPr>
          <w:i/>
          <w:iCs/>
        </w:rPr>
        <w:t>React Native</w:t>
      </w:r>
      <w:r w:rsidRPr="00864253">
        <w:t>. https://reactnative.dev/, 2015.</w:t>
      </w:r>
    </w:p>
    <w:p w14:paraId="3264DBF4" w14:textId="4C20F47F" w:rsidR="00C14BF2" w:rsidRPr="0007329F" w:rsidRDefault="00AD390C" w:rsidP="00A60F2C">
      <w:pPr>
        <w:pStyle w:val="Bibliografia"/>
        <w:rPr>
          <w:szCs w:val="24"/>
        </w:rPr>
      </w:pPr>
      <w:r w:rsidRPr="0007329F">
        <w:rPr>
          <w:highlight w:val="yellow"/>
        </w:rPr>
        <w:fldChar w:fldCharType="end"/>
      </w:r>
    </w:p>
    <w:sectPr w:rsidR="00C14BF2" w:rsidRPr="0007329F" w:rsidSect="00B639C8">
      <w:headerReference w:type="default" r:id="rId32"/>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458A3" w14:textId="77777777" w:rsidR="006C578A" w:rsidRDefault="006C578A" w:rsidP="00A60F2C">
      <w:r>
        <w:separator/>
      </w:r>
    </w:p>
  </w:endnote>
  <w:endnote w:type="continuationSeparator" w:id="0">
    <w:p w14:paraId="1AC36307" w14:textId="77777777" w:rsidR="006C578A" w:rsidRDefault="006C578A"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E9370" w14:textId="77777777" w:rsidR="006C578A" w:rsidRDefault="006C578A" w:rsidP="00A60F2C">
      <w:r>
        <w:separator/>
      </w:r>
    </w:p>
  </w:footnote>
  <w:footnote w:type="continuationSeparator" w:id="0">
    <w:p w14:paraId="3C1A9717" w14:textId="77777777" w:rsidR="006C578A" w:rsidRDefault="006C578A" w:rsidP="00A60F2C">
      <w:r>
        <w:continuationSeparator/>
      </w:r>
    </w:p>
  </w:footnote>
  <w:footnote w:id="1">
    <w:p w14:paraId="0823172A" w14:textId="51DF2025" w:rsidR="00566630" w:rsidRDefault="00566630">
      <w:pPr>
        <w:pStyle w:val="Textdenotaapeudepgina"/>
      </w:pPr>
      <w:r>
        <w:rPr>
          <w:rStyle w:val="Refernciadenotaapeudepgina"/>
        </w:rPr>
        <w:footnoteRef/>
      </w:r>
      <w:r>
        <w:t xml:space="preserve"> En aquest cas, es refereix a la creació de totes les classes dintre de l’entorn Spring per a fer la pàgina web funcional, tot i que faltarà poder rebre les dades del motor d’interoperabilit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566630" w:rsidRPr="006A4BEC" w:rsidRDefault="00566630"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566630" w:rsidRDefault="00566630"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3B33C" w14:textId="77777777" w:rsidR="00566630" w:rsidRPr="00CF2C70" w:rsidRDefault="00566630" w:rsidP="00A60F2C">
    <w:pPr>
      <w:pStyle w:val="Capalera"/>
      <w:rPr>
        <w:i/>
        <w:iCs/>
        <w:sz w:val="20"/>
        <w:szCs w:val="20"/>
        <w:u w:val="single"/>
      </w:rPr>
    </w:pPr>
    <w:r w:rsidRPr="00CF2C70">
      <w:rPr>
        <w:i/>
        <w:iCs/>
        <w:sz w:val="20"/>
        <w:szCs w:val="20"/>
        <w:u w:val="single"/>
      </w:rPr>
      <w:t>CAPÍTOL 7. DESENVOLUPAMENT</w:t>
    </w:r>
    <w:sdt>
      <w:sdtPr>
        <w:rPr>
          <w:i/>
          <w:iCs/>
          <w:sz w:val="20"/>
          <w:szCs w:val="20"/>
          <w:u w:val="single"/>
        </w:rPr>
        <w:id w:val="1202046486"/>
        <w:docPartObj>
          <w:docPartGallery w:val="Page Numbers (Top of Page)"/>
          <w:docPartUnique/>
        </w:docPartObj>
      </w:sdtPr>
      <w:sdtContent>
        <w:r w:rsidRPr="00CF2C70">
          <w:rPr>
            <w:i/>
            <w:iCs/>
            <w:sz w:val="20"/>
            <w:szCs w:val="20"/>
            <w:u w:val="single"/>
          </w:rPr>
          <w:ptab w:relativeTo="margin" w:alignment="right" w:leader="none"/>
        </w:r>
        <w:r w:rsidRPr="00CF2C70">
          <w:rPr>
            <w:i/>
            <w:iCs/>
            <w:sz w:val="20"/>
            <w:szCs w:val="20"/>
            <w:u w:val="single"/>
          </w:rPr>
          <w:fldChar w:fldCharType="begin"/>
        </w:r>
        <w:r w:rsidRPr="00CF2C70">
          <w:rPr>
            <w:i/>
            <w:iCs/>
            <w:sz w:val="20"/>
            <w:szCs w:val="20"/>
            <w:u w:val="single"/>
          </w:rPr>
          <w:instrText xml:space="preserve"> PAGE   \* MERGEFORMAT </w:instrText>
        </w:r>
        <w:r w:rsidRPr="00CF2C70">
          <w:rPr>
            <w:i/>
            <w:iCs/>
            <w:sz w:val="20"/>
            <w:szCs w:val="20"/>
            <w:u w:val="single"/>
          </w:rPr>
          <w:fldChar w:fldCharType="separate"/>
        </w:r>
        <w:r w:rsidRPr="00CF2C70">
          <w:rPr>
            <w:i/>
            <w:iCs/>
            <w:sz w:val="20"/>
            <w:szCs w:val="20"/>
            <w:u w:val="single"/>
          </w:rPr>
          <w:t>17</w:t>
        </w:r>
        <w:r w:rsidRPr="00CF2C70">
          <w:rPr>
            <w:i/>
            <w:iCs/>
            <w:sz w:val="20"/>
            <w:szCs w:val="20"/>
            <w:u w:val="single"/>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940730612"/>
      <w:docPartObj>
        <w:docPartGallery w:val="Page Numbers (Top of Page)"/>
        <w:docPartUnique/>
      </w:docPartObj>
    </w:sdtPr>
    <w:sdtContent>
      <w:p w14:paraId="5F12A924" w14:textId="016A80B3" w:rsidR="00566630" w:rsidRPr="002879D5" w:rsidRDefault="00566630" w:rsidP="00A60F2C">
        <w:pPr>
          <w:pStyle w:val="Capalera"/>
          <w:rPr>
            <w:i/>
            <w:iCs/>
            <w:sz w:val="20"/>
            <w:szCs w:val="18"/>
            <w:u w:val="single"/>
          </w:rPr>
        </w:pPr>
        <w:r w:rsidRPr="00215814">
          <w:rPr>
            <w:i/>
            <w:iCs/>
            <w:sz w:val="20"/>
            <w:szCs w:val="18"/>
            <w:u w:val="single"/>
          </w:rPr>
          <w:t>CAPÍTOL 8. BIBLIOGRAFIA</w:t>
        </w:r>
        <w:r w:rsidRPr="002879D5">
          <w:rPr>
            <w:i/>
            <w:iCs/>
            <w:sz w:val="20"/>
            <w:szCs w:val="18"/>
            <w:u w:val="single"/>
          </w:rPr>
          <w:ptab w:relativeTo="margin" w:alignment="right" w:leader="none"/>
        </w:r>
        <w:r w:rsidRPr="002879D5">
          <w:rPr>
            <w:i/>
            <w:iCs/>
            <w:sz w:val="20"/>
            <w:szCs w:val="18"/>
            <w:u w:val="single"/>
          </w:rPr>
          <w:fldChar w:fldCharType="begin"/>
        </w:r>
        <w:r w:rsidRPr="002879D5">
          <w:rPr>
            <w:i/>
            <w:iCs/>
            <w:sz w:val="20"/>
            <w:szCs w:val="18"/>
            <w:u w:val="single"/>
          </w:rPr>
          <w:instrText xml:space="preserve"> PAGE   \* MERGEFORMAT </w:instrText>
        </w:r>
        <w:r w:rsidRPr="002879D5">
          <w:rPr>
            <w:i/>
            <w:iCs/>
            <w:sz w:val="20"/>
            <w:szCs w:val="18"/>
            <w:u w:val="single"/>
          </w:rPr>
          <w:fldChar w:fldCharType="separate"/>
        </w:r>
        <w:r w:rsidRPr="002879D5">
          <w:rPr>
            <w:i/>
            <w:iCs/>
            <w:noProof/>
            <w:sz w:val="20"/>
            <w:szCs w:val="18"/>
            <w:u w:val="single"/>
          </w:rPr>
          <w:t>1</w:t>
        </w:r>
        <w:r w:rsidRPr="002879D5">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566630" w:rsidRPr="006A4BEC" w:rsidRDefault="00566630"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5DC17" w14:textId="0B770607" w:rsidR="00566630" w:rsidRPr="00242CD0" w:rsidRDefault="00566630"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color w:val="auto"/>
              <w:sz w:val="20"/>
              <w:szCs w:val="18"/>
            </w:rPr>
            <w:t xml:space="preserve">PLATAFORMA DE VISUALITZACIÓ D’ALERTES SANITÀRIES - </w:t>
          </w:r>
          <w:r w:rsidRPr="004125D1">
            <w:rPr>
              <w:rStyle w:val="Enlla"/>
              <w:i/>
              <w:iCs/>
              <w:color w:val="auto"/>
              <w:sz w:val="20"/>
              <w:szCs w:val="18"/>
            </w:rPr>
            <w:t>MEMÒRIA INTERMÈDIA</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2196A" w14:textId="45AB859F" w:rsidR="00566630" w:rsidRPr="00421B8A" w:rsidRDefault="00566630"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242CD0">
            <w:rPr>
              <w:rStyle w:val="Enlla"/>
              <w:i/>
              <w:iCs/>
              <w:color w:val="auto"/>
              <w:sz w:val="20"/>
              <w:szCs w:val="18"/>
            </w:rPr>
            <w:t xml:space="preserve">CAPÍTOL 1. </w:t>
          </w:r>
          <w:r>
            <w:rPr>
              <w:rStyle w:val="Enlla"/>
              <w:i/>
              <w:iCs/>
              <w:color w:val="auto"/>
              <w:sz w:val="20"/>
              <w:szCs w:val="18"/>
            </w:rPr>
            <w:t>INTRODUCCIÓ</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23974" w14:textId="18AEA015" w:rsidR="00566630" w:rsidRPr="00846F69" w:rsidRDefault="00566630" w:rsidP="00A60F2C">
    <w:pPr>
      <w:pStyle w:val="Capalera"/>
      <w:rPr>
        <w:i/>
        <w:iCs/>
        <w:sz w:val="20"/>
        <w:szCs w:val="18"/>
        <w:u w:val="single"/>
      </w:rPr>
    </w:pPr>
    <w:r w:rsidRPr="00846F69">
      <w:rPr>
        <w:i/>
        <w:iCs/>
        <w:sz w:val="20"/>
        <w:szCs w:val="18"/>
        <w:u w:val="single"/>
      </w:rPr>
      <w:t>CAPÍTOL 2. MARC TEÒRIC</w:t>
    </w:r>
    <w:sdt>
      <w:sdtPr>
        <w:rPr>
          <w:i/>
          <w:iCs/>
          <w:sz w:val="20"/>
          <w:szCs w:val="18"/>
          <w:u w:val="single"/>
        </w:rPr>
        <w:id w:val="351235310"/>
        <w:docPartObj>
          <w:docPartGallery w:val="Page Numbers (Top of Page)"/>
          <w:docPartUnique/>
        </w:docPartObj>
      </w:sdtPr>
      <w:sdtContent>
        <w:r w:rsidRPr="00846F69">
          <w:rPr>
            <w:i/>
            <w:iCs/>
            <w:sz w:val="20"/>
            <w:szCs w:val="18"/>
            <w:u w:val="single"/>
          </w:rPr>
          <w:ptab w:relativeTo="margin" w:alignment="right" w:leader="none"/>
        </w:r>
        <w:r w:rsidRPr="00846F69">
          <w:rPr>
            <w:i/>
            <w:iCs/>
            <w:sz w:val="20"/>
            <w:szCs w:val="18"/>
            <w:u w:val="single"/>
          </w:rPr>
          <w:fldChar w:fldCharType="begin"/>
        </w:r>
        <w:r w:rsidRPr="00846F69">
          <w:rPr>
            <w:i/>
            <w:iCs/>
            <w:sz w:val="20"/>
            <w:szCs w:val="18"/>
            <w:u w:val="single"/>
          </w:rPr>
          <w:instrText xml:space="preserve"> PAGE   \* MERGEFORMAT </w:instrText>
        </w:r>
        <w:r w:rsidRPr="00846F69">
          <w:rPr>
            <w:i/>
            <w:iCs/>
            <w:sz w:val="20"/>
            <w:szCs w:val="18"/>
            <w:u w:val="single"/>
          </w:rPr>
          <w:fldChar w:fldCharType="separate"/>
        </w:r>
        <w:r w:rsidRPr="00846F69">
          <w:rPr>
            <w:i/>
            <w:iCs/>
            <w:sz w:val="20"/>
            <w:szCs w:val="18"/>
            <w:u w:val="single"/>
          </w:rPr>
          <w:t>3</w:t>
        </w:r>
        <w:r w:rsidRPr="00846F69">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4A131" w14:textId="2CAE1B5F" w:rsidR="00566630" w:rsidRPr="00242CD0" w:rsidRDefault="00566630"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Pr="00242CD0">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i/>
        <w:iCs/>
        <w:sz w:val="20"/>
        <w:szCs w:val="18"/>
        <w:u w:val="single"/>
      </w:rPr>
      <w:id w:val="-1161315559"/>
      <w:docPartObj>
        <w:docPartGallery w:val="Page Numbers (Top of Page)"/>
        <w:docPartUnique/>
      </w:docPartObj>
    </w:sdtPr>
    <w:sdtContent>
      <w:p w14:paraId="0D429FCB" w14:textId="210BC88E" w:rsidR="00566630" w:rsidRPr="00242CD0" w:rsidRDefault="00566630" w:rsidP="00A60F2C">
        <w:pPr>
          <w:pStyle w:val="Capalera"/>
          <w:rPr>
            <w:i/>
            <w:iCs/>
            <w:sz w:val="20"/>
            <w:szCs w:val="18"/>
            <w:u w:val="single"/>
          </w:rPr>
        </w:pPr>
        <w:hyperlink w:anchor="_METODOLOGIA" w:history="1">
          <w:r w:rsidRPr="00242CD0">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3C6D5" w14:textId="433CEDB9" w:rsidR="00566630" w:rsidRPr="00421B8A" w:rsidRDefault="00566630"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242CD0">
            <w:rPr>
              <w:rStyle w:val="Enlla"/>
              <w:i/>
              <w:iCs/>
              <w:color w:val="auto"/>
              <w:sz w:val="20"/>
              <w:szCs w:val="18"/>
            </w:rPr>
            <w:t>CAPÍTOL 5. DEFINICIÓ DE REQUERIMENTS FUNCIONALS I TECNOLÒGIC</w:t>
          </w:r>
        </w:sdtContent>
      </w:sdt>
      <w:r w:rsidRPr="00242CD0">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E4508" w14:textId="13789EC9" w:rsidR="00566630" w:rsidRPr="00242CD0" w:rsidRDefault="00566630" w:rsidP="00A60F2C">
    <w:pPr>
      <w:pStyle w:val="Capalera"/>
      <w:rPr>
        <w:i/>
        <w:iCs/>
        <w:sz w:val="20"/>
        <w:szCs w:val="18"/>
        <w:u w:val="single"/>
      </w:rPr>
    </w:pPr>
    <w:hyperlink w:anchor="_ESTUDI_DE_LA" w:history="1">
      <w:r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7</w:t>
        </w:r>
        <w:r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90C0756"/>
    <w:multiLevelType w:val="hybridMultilevel"/>
    <w:tmpl w:val="3E4A2A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1"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2"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5"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9"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E775147"/>
    <w:multiLevelType w:val="multilevel"/>
    <w:tmpl w:val="17E06C9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6"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2"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4"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A530E93"/>
    <w:multiLevelType w:val="hybridMultilevel"/>
    <w:tmpl w:val="207698CE"/>
    <w:lvl w:ilvl="0" w:tplc="1F5A2BC2">
      <w:numFmt w:val="bullet"/>
      <w:lvlText w:val="-"/>
      <w:lvlJc w:val="left"/>
      <w:pPr>
        <w:ind w:left="720" w:hanging="360"/>
      </w:pPr>
      <w:rPr>
        <w:rFonts w:ascii="Times New Roman" w:eastAsiaTheme="minorHAnsi"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num w:numId="1">
    <w:abstractNumId w:val="31"/>
  </w:num>
  <w:num w:numId="2">
    <w:abstractNumId w:val="22"/>
  </w:num>
  <w:num w:numId="3">
    <w:abstractNumId w:val="30"/>
  </w:num>
  <w:num w:numId="4">
    <w:abstractNumId w:val="34"/>
  </w:num>
  <w:num w:numId="5">
    <w:abstractNumId w:val="23"/>
  </w:num>
  <w:num w:numId="6">
    <w:abstractNumId w:val="36"/>
  </w:num>
  <w:num w:numId="7">
    <w:abstractNumId w:val="12"/>
  </w:num>
  <w:num w:numId="8">
    <w:abstractNumId w:val="3"/>
  </w:num>
  <w:num w:numId="9">
    <w:abstractNumId w:val="1"/>
  </w:num>
  <w:num w:numId="10">
    <w:abstractNumId w:val="20"/>
  </w:num>
  <w:num w:numId="11">
    <w:abstractNumId w:val="29"/>
  </w:num>
  <w:num w:numId="12">
    <w:abstractNumId w:val="19"/>
  </w:num>
  <w:num w:numId="13">
    <w:abstractNumId w:val="17"/>
  </w:num>
  <w:num w:numId="14">
    <w:abstractNumId w:val="28"/>
  </w:num>
  <w:num w:numId="15">
    <w:abstractNumId w:val="32"/>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6"/>
  </w:num>
  <w:num w:numId="19">
    <w:abstractNumId w:val="5"/>
  </w:num>
  <w:num w:numId="20">
    <w:abstractNumId w:val="4"/>
  </w:num>
  <w:num w:numId="21">
    <w:abstractNumId w:val="35"/>
  </w:num>
  <w:num w:numId="22">
    <w:abstractNumId w:val="24"/>
  </w:num>
  <w:num w:numId="23">
    <w:abstractNumId w:val="9"/>
  </w:num>
  <w:num w:numId="24">
    <w:abstractNumId w:val="13"/>
  </w:num>
  <w:num w:numId="25">
    <w:abstractNumId w:val="16"/>
  </w:num>
  <w:num w:numId="26">
    <w:abstractNumId w:val="7"/>
  </w:num>
  <w:num w:numId="27">
    <w:abstractNumId w:val="18"/>
  </w:num>
  <w:num w:numId="28">
    <w:abstractNumId w:val="2"/>
  </w:num>
  <w:num w:numId="29">
    <w:abstractNumId w:val="15"/>
  </w:num>
  <w:num w:numId="30">
    <w:abstractNumId w:val="26"/>
  </w:num>
  <w:num w:numId="31">
    <w:abstractNumId w:val="25"/>
  </w:num>
  <w:num w:numId="32">
    <w:abstractNumId w:val="27"/>
  </w:num>
  <w:num w:numId="33">
    <w:abstractNumId w:val="21"/>
  </w:num>
  <w:num w:numId="34">
    <w:abstractNumId w:val="10"/>
  </w:num>
  <w:num w:numId="35">
    <w:abstractNumId w:val="11"/>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4"/>
  </w:num>
  <w:num w:numId="39">
    <w:abstractNumId w:val="8"/>
  </w:num>
  <w:num w:numId="40">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Nq8FABjqCk0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29F"/>
    <w:rsid w:val="00073C8D"/>
    <w:rsid w:val="000766C6"/>
    <w:rsid w:val="00090127"/>
    <w:rsid w:val="000A0E22"/>
    <w:rsid w:val="000A3512"/>
    <w:rsid w:val="000A6F98"/>
    <w:rsid w:val="000B70F4"/>
    <w:rsid w:val="000C0FF6"/>
    <w:rsid w:val="000C4003"/>
    <w:rsid w:val="000D40F8"/>
    <w:rsid w:val="000D47BA"/>
    <w:rsid w:val="000D58E1"/>
    <w:rsid w:val="000D5D31"/>
    <w:rsid w:val="000E63F4"/>
    <w:rsid w:val="000E6A0D"/>
    <w:rsid w:val="000E79EA"/>
    <w:rsid w:val="000F57A2"/>
    <w:rsid w:val="00103D5F"/>
    <w:rsid w:val="00105603"/>
    <w:rsid w:val="0010581B"/>
    <w:rsid w:val="00105DA6"/>
    <w:rsid w:val="00105EC2"/>
    <w:rsid w:val="00106E96"/>
    <w:rsid w:val="001132A8"/>
    <w:rsid w:val="0011510C"/>
    <w:rsid w:val="0012078E"/>
    <w:rsid w:val="00121040"/>
    <w:rsid w:val="00125E09"/>
    <w:rsid w:val="00130E07"/>
    <w:rsid w:val="001310DE"/>
    <w:rsid w:val="00135BE1"/>
    <w:rsid w:val="001406A5"/>
    <w:rsid w:val="0014733B"/>
    <w:rsid w:val="00147D63"/>
    <w:rsid w:val="00150BEF"/>
    <w:rsid w:val="0015723E"/>
    <w:rsid w:val="00161058"/>
    <w:rsid w:val="0016114B"/>
    <w:rsid w:val="00163FE8"/>
    <w:rsid w:val="00164875"/>
    <w:rsid w:val="0016662B"/>
    <w:rsid w:val="0017011E"/>
    <w:rsid w:val="0017154A"/>
    <w:rsid w:val="0017370F"/>
    <w:rsid w:val="001739A3"/>
    <w:rsid w:val="00177973"/>
    <w:rsid w:val="00181850"/>
    <w:rsid w:val="001828F8"/>
    <w:rsid w:val="00182BDC"/>
    <w:rsid w:val="0019221B"/>
    <w:rsid w:val="00192CE2"/>
    <w:rsid w:val="001A5043"/>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14CF"/>
    <w:rsid w:val="001E5300"/>
    <w:rsid w:val="001E6D51"/>
    <w:rsid w:val="001F699D"/>
    <w:rsid w:val="001F7028"/>
    <w:rsid w:val="00201BD1"/>
    <w:rsid w:val="00201C09"/>
    <w:rsid w:val="00202733"/>
    <w:rsid w:val="0020384D"/>
    <w:rsid w:val="00204FA5"/>
    <w:rsid w:val="002069B8"/>
    <w:rsid w:val="002149B0"/>
    <w:rsid w:val="00215814"/>
    <w:rsid w:val="00220ABF"/>
    <w:rsid w:val="00223F13"/>
    <w:rsid w:val="00233C68"/>
    <w:rsid w:val="00241AE6"/>
    <w:rsid w:val="00242771"/>
    <w:rsid w:val="00242CD0"/>
    <w:rsid w:val="002466F4"/>
    <w:rsid w:val="002471F3"/>
    <w:rsid w:val="002521BF"/>
    <w:rsid w:val="00256599"/>
    <w:rsid w:val="0025732B"/>
    <w:rsid w:val="00263F91"/>
    <w:rsid w:val="00264521"/>
    <w:rsid w:val="002741C4"/>
    <w:rsid w:val="00275840"/>
    <w:rsid w:val="0027748E"/>
    <w:rsid w:val="00282038"/>
    <w:rsid w:val="00282752"/>
    <w:rsid w:val="00282BF8"/>
    <w:rsid w:val="002879D5"/>
    <w:rsid w:val="002931D2"/>
    <w:rsid w:val="00295E87"/>
    <w:rsid w:val="002961D1"/>
    <w:rsid w:val="002A0090"/>
    <w:rsid w:val="002A26D7"/>
    <w:rsid w:val="002A2C48"/>
    <w:rsid w:val="002A6EA2"/>
    <w:rsid w:val="002B24BA"/>
    <w:rsid w:val="002B7816"/>
    <w:rsid w:val="002C1371"/>
    <w:rsid w:val="002C35FB"/>
    <w:rsid w:val="002C549C"/>
    <w:rsid w:val="002D7A48"/>
    <w:rsid w:val="002E16A7"/>
    <w:rsid w:val="002F7422"/>
    <w:rsid w:val="002F7958"/>
    <w:rsid w:val="0030057D"/>
    <w:rsid w:val="0030355E"/>
    <w:rsid w:val="00310460"/>
    <w:rsid w:val="003271FF"/>
    <w:rsid w:val="00331D92"/>
    <w:rsid w:val="00333F1A"/>
    <w:rsid w:val="0033485F"/>
    <w:rsid w:val="00337CB7"/>
    <w:rsid w:val="003405B2"/>
    <w:rsid w:val="00341EF7"/>
    <w:rsid w:val="003454F1"/>
    <w:rsid w:val="00351580"/>
    <w:rsid w:val="00360616"/>
    <w:rsid w:val="00362DFA"/>
    <w:rsid w:val="00365BFC"/>
    <w:rsid w:val="00366EE7"/>
    <w:rsid w:val="0037180C"/>
    <w:rsid w:val="00375471"/>
    <w:rsid w:val="00376605"/>
    <w:rsid w:val="003770ED"/>
    <w:rsid w:val="00384AEB"/>
    <w:rsid w:val="00385D03"/>
    <w:rsid w:val="0039542C"/>
    <w:rsid w:val="00395ED2"/>
    <w:rsid w:val="0039693C"/>
    <w:rsid w:val="00396E96"/>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125D1"/>
    <w:rsid w:val="004132B2"/>
    <w:rsid w:val="00421B8A"/>
    <w:rsid w:val="00424211"/>
    <w:rsid w:val="00426BE8"/>
    <w:rsid w:val="00430EBE"/>
    <w:rsid w:val="00436FDE"/>
    <w:rsid w:val="00447228"/>
    <w:rsid w:val="00455407"/>
    <w:rsid w:val="00455784"/>
    <w:rsid w:val="00466094"/>
    <w:rsid w:val="00470900"/>
    <w:rsid w:val="00474499"/>
    <w:rsid w:val="00477BB4"/>
    <w:rsid w:val="0048564F"/>
    <w:rsid w:val="00485D0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05212"/>
    <w:rsid w:val="00510F4E"/>
    <w:rsid w:val="00511431"/>
    <w:rsid w:val="005115DA"/>
    <w:rsid w:val="00515584"/>
    <w:rsid w:val="00516696"/>
    <w:rsid w:val="0051759A"/>
    <w:rsid w:val="00517FBE"/>
    <w:rsid w:val="005218D3"/>
    <w:rsid w:val="00525B67"/>
    <w:rsid w:val="00530003"/>
    <w:rsid w:val="005332E0"/>
    <w:rsid w:val="00533D7D"/>
    <w:rsid w:val="00533FAF"/>
    <w:rsid w:val="00536080"/>
    <w:rsid w:val="0054310E"/>
    <w:rsid w:val="00545DE0"/>
    <w:rsid w:val="00547E7A"/>
    <w:rsid w:val="00552729"/>
    <w:rsid w:val="0055624C"/>
    <w:rsid w:val="00566630"/>
    <w:rsid w:val="00572182"/>
    <w:rsid w:val="00576802"/>
    <w:rsid w:val="005773B7"/>
    <w:rsid w:val="00580DA5"/>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4490"/>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92F29"/>
    <w:rsid w:val="006A2E0E"/>
    <w:rsid w:val="006A4BEC"/>
    <w:rsid w:val="006A6AF3"/>
    <w:rsid w:val="006A7B6B"/>
    <w:rsid w:val="006B0A43"/>
    <w:rsid w:val="006B1767"/>
    <w:rsid w:val="006B2FEA"/>
    <w:rsid w:val="006B3A1A"/>
    <w:rsid w:val="006C072F"/>
    <w:rsid w:val="006C38F0"/>
    <w:rsid w:val="006C395D"/>
    <w:rsid w:val="006C578A"/>
    <w:rsid w:val="006C5953"/>
    <w:rsid w:val="006D1994"/>
    <w:rsid w:val="006D755E"/>
    <w:rsid w:val="006E6D01"/>
    <w:rsid w:val="006E717A"/>
    <w:rsid w:val="006E74C9"/>
    <w:rsid w:val="006F02BA"/>
    <w:rsid w:val="006F11B1"/>
    <w:rsid w:val="00702682"/>
    <w:rsid w:val="00707CD0"/>
    <w:rsid w:val="0071601E"/>
    <w:rsid w:val="00716036"/>
    <w:rsid w:val="007166D0"/>
    <w:rsid w:val="00720DE3"/>
    <w:rsid w:val="00730BC2"/>
    <w:rsid w:val="00735157"/>
    <w:rsid w:val="00744E14"/>
    <w:rsid w:val="007513A7"/>
    <w:rsid w:val="00752FC4"/>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C648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18E9"/>
    <w:rsid w:val="008236E7"/>
    <w:rsid w:val="0082578B"/>
    <w:rsid w:val="008273F7"/>
    <w:rsid w:val="00835359"/>
    <w:rsid w:val="00836591"/>
    <w:rsid w:val="008367D4"/>
    <w:rsid w:val="00837475"/>
    <w:rsid w:val="00837753"/>
    <w:rsid w:val="00843CA1"/>
    <w:rsid w:val="00844D19"/>
    <w:rsid w:val="00846F69"/>
    <w:rsid w:val="00847337"/>
    <w:rsid w:val="0084783B"/>
    <w:rsid w:val="00851803"/>
    <w:rsid w:val="00861713"/>
    <w:rsid w:val="00864253"/>
    <w:rsid w:val="00865A31"/>
    <w:rsid w:val="00866106"/>
    <w:rsid w:val="00871D24"/>
    <w:rsid w:val="00871DEB"/>
    <w:rsid w:val="008729DD"/>
    <w:rsid w:val="00876BC1"/>
    <w:rsid w:val="00877098"/>
    <w:rsid w:val="00882960"/>
    <w:rsid w:val="00883F0C"/>
    <w:rsid w:val="00890223"/>
    <w:rsid w:val="008907AC"/>
    <w:rsid w:val="00892DA0"/>
    <w:rsid w:val="00897A52"/>
    <w:rsid w:val="008A085C"/>
    <w:rsid w:val="008A16E0"/>
    <w:rsid w:val="008A1744"/>
    <w:rsid w:val="008A19A9"/>
    <w:rsid w:val="008A3651"/>
    <w:rsid w:val="008A5584"/>
    <w:rsid w:val="008B14C4"/>
    <w:rsid w:val="008B423A"/>
    <w:rsid w:val="008C0A0B"/>
    <w:rsid w:val="008C1407"/>
    <w:rsid w:val="008C262A"/>
    <w:rsid w:val="008C464C"/>
    <w:rsid w:val="008C7035"/>
    <w:rsid w:val="008E62E0"/>
    <w:rsid w:val="008E64FF"/>
    <w:rsid w:val="009032FE"/>
    <w:rsid w:val="00910E23"/>
    <w:rsid w:val="009127DD"/>
    <w:rsid w:val="00914482"/>
    <w:rsid w:val="009169F1"/>
    <w:rsid w:val="00920315"/>
    <w:rsid w:val="00926793"/>
    <w:rsid w:val="00927CD0"/>
    <w:rsid w:val="00933263"/>
    <w:rsid w:val="0093404F"/>
    <w:rsid w:val="00935E85"/>
    <w:rsid w:val="009459D3"/>
    <w:rsid w:val="00946917"/>
    <w:rsid w:val="00947725"/>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B7E7F"/>
    <w:rsid w:val="009C09DD"/>
    <w:rsid w:val="009C1D6B"/>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2A6"/>
    <w:rsid w:val="00A41B0B"/>
    <w:rsid w:val="00A44288"/>
    <w:rsid w:val="00A46D55"/>
    <w:rsid w:val="00A46E59"/>
    <w:rsid w:val="00A500E9"/>
    <w:rsid w:val="00A53790"/>
    <w:rsid w:val="00A55BF4"/>
    <w:rsid w:val="00A609C9"/>
    <w:rsid w:val="00A60F2C"/>
    <w:rsid w:val="00A65AB2"/>
    <w:rsid w:val="00A8033C"/>
    <w:rsid w:val="00A8298C"/>
    <w:rsid w:val="00A8480E"/>
    <w:rsid w:val="00A94B43"/>
    <w:rsid w:val="00A959CC"/>
    <w:rsid w:val="00A97FBD"/>
    <w:rsid w:val="00AA22CF"/>
    <w:rsid w:val="00AA6E44"/>
    <w:rsid w:val="00AB05BF"/>
    <w:rsid w:val="00AB471F"/>
    <w:rsid w:val="00AC15D5"/>
    <w:rsid w:val="00AC35BC"/>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4400C"/>
    <w:rsid w:val="00B50B53"/>
    <w:rsid w:val="00B550F4"/>
    <w:rsid w:val="00B60BB1"/>
    <w:rsid w:val="00B6113C"/>
    <w:rsid w:val="00B61A5D"/>
    <w:rsid w:val="00B639C8"/>
    <w:rsid w:val="00B64780"/>
    <w:rsid w:val="00B65141"/>
    <w:rsid w:val="00B66CD3"/>
    <w:rsid w:val="00B74369"/>
    <w:rsid w:val="00B75AA9"/>
    <w:rsid w:val="00B95447"/>
    <w:rsid w:val="00B97197"/>
    <w:rsid w:val="00BA0C2D"/>
    <w:rsid w:val="00BA1E97"/>
    <w:rsid w:val="00BA2D6D"/>
    <w:rsid w:val="00BA40BF"/>
    <w:rsid w:val="00BA5BC9"/>
    <w:rsid w:val="00BC6579"/>
    <w:rsid w:val="00BD494E"/>
    <w:rsid w:val="00BD7D30"/>
    <w:rsid w:val="00BE0EA8"/>
    <w:rsid w:val="00BE1551"/>
    <w:rsid w:val="00BE2363"/>
    <w:rsid w:val="00BE3E53"/>
    <w:rsid w:val="00BE42DB"/>
    <w:rsid w:val="00BE46B6"/>
    <w:rsid w:val="00BE753C"/>
    <w:rsid w:val="00BE7CBB"/>
    <w:rsid w:val="00BF04E1"/>
    <w:rsid w:val="00BF29F5"/>
    <w:rsid w:val="00BF338E"/>
    <w:rsid w:val="00C00956"/>
    <w:rsid w:val="00C06FAE"/>
    <w:rsid w:val="00C13309"/>
    <w:rsid w:val="00C13984"/>
    <w:rsid w:val="00C14BF2"/>
    <w:rsid w:val="00C203C7"/>
    <w:rsid w:val="00C22B38"/>
    <w:rsid w:val="00C24605"/>
    <w:rsid w:val="00C32A5D"/>
    <w:rsid w:val="00C32AE4"/>
    <w:rsid w:val="00C33AD5"/>
    <w:rsid w:val="00C37BDB"/>
    <w:rsid w:val="00C4591E"/>
    <w:rsid w:val="00C47E9A"/>
    <w:rsid w:val="00C538FA"/>
    <w:rsid w:val="00C54810"/>
    <w:rsid w:val="00C55672"/>
    <w:rsid w:val="00C6367E"/>
    <w:rsid w:val="00C671DF"/>
    <w:rsid w:val="00C70262"/>
    <w:rsid w:val="00C71B29"/>
    <w:rsid w:val="00C73574"/>
    <w:rsid w:val="00C737C1"/>
    <w:rsid w:val="00C7481F"/>
    <w:rsid w:val="00C74F69"/>
    <w:rsid w:val="00C8177B"/>
    <w:rsid w:val="00C84BAF"/>
    <w:rsid w:val="00C87E34"/>
    <w:rsid w:val="00C94DB1"/>
    <w:rsid w:val="00C95454"/>
    <w:rsid w:val="00C958AF"/>
    <w:rsid w:val="00CA3ABF"/>
    <w:rsid w:val="00CA3D12"/>
    <w:rsid w:val="00CA54D5"/>
    <w:rsid w:val="00CA73FD"/>
    <w:rsid w:val="00CA7BBF"/>
    <w:rsid w:val="00CA7F4C"/>
    <w:rsid w:val="00CB4482"/>
    <w:rsid w:val="00CC5FB3"/>
    <w:rsid w:val="00CD0F14"/>
    <w:rsid w:val="00CD6908"/>
    <w:rsid w:val="00CF2B89"/>
    <w:rsid w:val="00CF2C70"/>
    <w:rsid w:val="00CF47FF"/>
    <w:rsid w:val="00CF4B98"/>
    <w:rsid w:val="00CF5302"/>
    <w:rsid w:val="00D0199D"/>
    <w:rsid w:val="00D1168E"/>
    <w:rsid w:val="00D12839"/>
    <w:rsid w:val="00D16592"/>
    <w:rsid w:val="00D2026F"/>
    <w:rsid w:val="00D23027"/>
    <w:rsid w:val="00D23826"/>
    <w:rsid w:val="00D24AAA"/>
    <w:rsid w:val="00D2799D"/>
    <w:rsid w:val="00D315C5"/>
    <w:rsid w:val="00D34C6F"/>
    <w:rsid w:val="00D42493"/>
    <w:rsid w:val="00D44364"/>
    <w:rsid w:val="00D50DDB"/>
    <w:rsid w:val="00D53D7F"/>
    <w:rsid w:val="00D5666F"/>
    <w:rsid w:val="00D57806"/>
    <w:rsid w:val="00D61202"/>
    <w:rsid w:val="00D7771E"/>
    <w:rsid w:val="00D83F72"/>
    <w:rsid w:val="00D856CB"/>
    <w:rsid w:val="00D90CD4"/>
    <w:rsid w:val="00D93A73"/>
    <w:rsid w:val="00D9515E"/>
    <w:rsid w:val="00DA154A"/>
    <w:rsid w:val="00DA5F8F"/>
    <w:rsid w:val="00DB5596"/>
    <w:rsid w:val="00DC0D58"/>
    <w:rsid w:val="00DC1179"/>
    <w:rsid w:val="00DC2065"/>
    <w:rsid w:val="00DC28BF"/>
    <w:rsid w:val="00DC4FFD"/>
    <w:rsid w:val="00DD0788"/>
    <w:rsid w:val="00DD1C96"/>
    <w:rsid w:val="00DD4567"/>
    <w:rsid w:val="00DE1575"/>
    <w:rsid w:val="00DE6567"/>
    <w:rsid w:val="00DE7B8A"/>
    <w:rsid w:val="00DF6813"/>
    <w:rsid w:val="00E0252E"/>
    <w:rsid w:val="00E0401A"/>
    <w:rsid w:val="00E06F56"/>
    <w:rsid w:val="00E07AD4"/>
    <w:rsid w:val="00E10EF7"/>
    <w:rsid w:val="00E14347"/>
    <w:rsid w:val="00E156F2"/>
    <w:rsid w:val="00E21242"/>
    <w:rsid w:val="00E21820"/>
    <w:rsid w:val="00E21E50"/>
    <w:rsid w:val="00E25326"/>
    <w:rsid w:val="00E2580C"/>
    <w:rsid w:val="00E33A46"/>
    <w:rsid w:val="00E33D55"/>
    <w:rsid w:val="00E46623"/>
    <w:rsid w:val="00E55335"/>
    <w:rsid w:val="00E553BA"/>
    <w:rsid w:val="00E6412F"/>
    <w:rsid w:val="00E64F3A"/>
    <w:rsid w:val="00E67356"/>
    <w:rsid w:val="00E73899"/>
    <w:rsid w:val="00E74565"/>
    <w:rsid w:val="00E80C12"/>
    <w:rsid w:val="00E8317E"/>
    <w:rsid w:val="00E91EFA"/>
    <w:rsid w:val="00EA13E3"/>
    <w:rsid w:val="00EA4A5C"/>
    <w:rsid w:val="00EA4DA2"/>
    <w:rsid w:val="00EC087E"/>
    <w:rsid w:val="00EC1059"/>
    <w:rsid w:val="00EC196F"/>
    <w:rsid w:val="00EC5A2B"/>
    <w:rsid w:val="00EE1B4D"/>
    <w:rsid w:val="00EE1E38"/>
    <w:rsid w:val="00EE2AD0"/>
    <w:rsid w:val="00EF67BC"/>
    <w:rsid w:val="00EF734A"/>
    <w:rsid w:val="00F0156B"/>
    <w:rsid w:val="00F02915"/>
    <w:rsid w:val="00F0653C"/>
    <w:rsid w:val="00F1105F"/>
    <w:rsid w:val="00F12A08"/>
    <w:rsid w:val="00F20226"/>
    <w:rsid w:val="00F3698A"/>
    <w:rsid w:val="00F37800"/>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4D5"/>
    <w:rsid w:val="00FA6C4A"/>
    <w:rsid w:val="00FB7A57"/>
    <w:rsid w:val="00FC1E24"/>
    <w:rsid w:val="00FC3C1E"/>
    <w:rsid w:val="00FC51B8"/>
    <w:rsid w:val="00FD0821"/>
    <w:rsid w:val="00FD2D9C"/>
    <w:rsid w:val="00FE2FDF"/>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2158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9B7E7F"/>
    <w:pPr>
      <w:keepNext/>
      <w:keepLines/>
      <w:numPr>
        <w:ilvl w:val="4"/>
        <w:numId w:val="31"/>
      </w:numPr>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215814"/>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9B7E7F"/>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0C4003"/>
    <w:pPr>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styleId="Textdenotaapeudepgina">
    <w:name w:val="footnote text"/>
    <w:basedOn w:val="Normal"/>
    <w:link w:val="TextdenotaapeudepginaCar"/>
    <w:uiPriority w:val="99"/>
    <w:semiHidden/>
    <w:unhideWhenUsed/>
    <w:rsid w:val="0007329F"/>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7329F"/>
    <w:rPr>
      <w:rFonts w:ascii="Times New Roman" w:hAnsi="Times New Roman" w:cs="Times New Roman"/>
      <w:sz w:val="20"/>
      <w:szCs w:val="20"/>
      <w:lang w:val="ca-ES"/>
    </w:rPr>
  </w:style>
  <w:style w:type="character" w:styleId="Refernciadenotaapeudepgina">
    <w:name w:val="footnote reference"/>
    <w:basedOn w:val="Lletraperdefectedelpargraf"/>
    <w:uiPriority w:val="99"/>
    <w:semiHidden/>
    <w:unhideWhenUsed/>
    <w:rsid w:val="00073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5902294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998997651">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5.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8.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6.jpeg"/><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7.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header" Target="header9.xml"/><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1</Pages>
  <Words>10478</Words>
  <Characters>59725</Characters>
  <Application>Microsoft Office Word</Application>
  <DocSecurity>0</DocSecurity>
  <Lines>497</Lines>
  <Paragraphs>140</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7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16</cp:revision>
  <cp:lastPrinted>2021-02-12T08:38:00Z</cp:lastPrinted>
  <dcterms:created xsi:type="dcterms:W3CDTF">2021-02-16T12:01:00Z</dcterms:created>
  <dcterms:modified xsi:type="dcterms:W3CDTF">2021-04-20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FOBJAIq"/&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